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9F297" w14:textId="0693F19C" w:rsidR="000E3C44" w:rsidRPr="007D7C37" w:rsidRDefault="00C27F64">
      <w:pPr>
        <w:pStyle w:val="Heading1"/>
        <w:rPr>
          <w:rFonts w:cs="Times New Roman"/>
        </w:rPr>
      </w:pPr>
      <w:bookmarkStart w:id="0" w:name="introduction"/>
      <w:r w:rsidRPr="007D7C37">
        <w:rPr>
          <w:rFonts w:cs="Times New Roman"/>
        </w:rPr>
        <w:t>I</w:t>
      </w:r>
      <w:r w:rsidR="009C462E" w:rsidRPr="007D7C37">
        <w:rPr>
          <w:rFonts w:cs="Times New Roman"/>
        </w:rPr>
        <w:t>ntroduction</w:t>
      </w:r>
    </w:p>
    <w:p w14:paraId="0009F298" w14:textId="389A0C38" w:rsidR="000E3C44" w:rsidRPr="007D7C37" w:rsidRDefault="009C462E">
      <w:pPr>
        <w:pStyle w:val="FirstParagraph"/>
        <w:rPr>
          <w:rFonts w:cs="Times New Roman"/>
        </w:rPr>
      </w:pPr>
      <w:r w:rsidRPr="007D7C37">
        <w:rPr>
          <w:rFonts w:cs="Times New Roman"/>
        </w:rPr>
        <w:t xml:space="preserve">Over the past few decades, cross-national studies on social class and redistributive preferences have predominantly </w:t>
      </w:r>
      <w:r w:rsidR="006B06E7" w:rsidRPr="007D7C37">
        <w:rPr>
          <w:rFonts w:cs="Times New Roman"/>
        </w:rPr>
        <w:t>focused</w:t>
      </w:r>
      <w:r w:rsidRPr="007D7C37">
        <w:rPr>
          <w:rFonts w:cs="Times New Roman"/>
        </w:rPr>
        <w:t xml:space="preserve"> on individual class positions </w:t>
      </w:r>
      <w:r w:rsidR="00444F53" w:rsidRPr="007D7C37">
        <w:rPr>
          <w:rFonts w:cs="Times New Roman"/>
        </w:rPr>
        <w:fldChar w:fldCharType="begin"/>
      </w:r>
      <w:r w:rsidR="00405578" w:rsidRPr="007D7C37">
        <w:rPr>
          <w:rFonts w:cs="Times New Roman"/>
        </w:rPr>
        <w:instrText xml:space="preserve"> ADDIN ZOTERO_ITEM CSL_CITATION {"citationID":"dDTLl5Fr","properties":{"formattedCitation":"(Lindh and McCall, 2020)","plainCitation":"(Lindh and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44F53" w:rsidRPr="007D7C37">
        <w:rPr>
          <w:rFonts w:cs="Times New Roman"/>
        </w:rPr>
        <w:fldChar w:fldCharType="separate"/>
      </w:r>
      <w:r w:rsidR="00405578" w:rsidRPr="007D7C37">
        <w:rPr>
          <w:rFonts w:cs="Times New Roman"/>
        </w:rPr>
        <w:t>(Lindh and McCall, 2020)</w:t>
      </w:r>
      <w:r w:rsidR="00444F53" w:rsidRPr="007D7C37">
        <w:rPr>
          <w:rFonts w:cs="Times New Roman"/>
        </w:rPr>
        <w:fldChar w:fldCharType="end"/>
      </w:r>
      <w:r w:rsidRPr="007D7C37">
        <w:rPr>
          <w:rFonts w:cs="Times New Roman"/>
        </w:rPr>
        <w:t xml:space="preserve">. Recently, however, a growing body of research has begun to focus on how the class </w:t>
      </w:r>
      <w:r w:rsidR="008E0B03" w:rsidRPr="007D7C37">
        <w:rPr>
          <w:rFonts w:cs="Times New Roman"/>
        </w:rPr>
        <w:t xml:space="preserve">composition </w:t>
      </w:r>
      <w:r w:rsidRPr="007D7C37">
        <w:rPr>
          <w:rFonts w:cs="Times New Roman"/>
        </w:rPr>
        <w:t>of</w:t>
      </w:r>
      <w:r w:rsidR="008E0B03" w:rsidRPr="007D7C37">
        <w:rPr>
          <w:rFonts w:cs="Times New Roman"/>
        </w:rPr>
        <w:t xml:space="preserve"> </w:t>
      </w:r>
      <w:r w:rsidRPr="007D7C37">
        <w:rPr>
          <w:rFonts w:cs="Times New Roman"/>
        </w:rPr>
        <w:t>social networks</w:t>
      </w:r>
      <w:r w:rsidR="009C4D75" w:rsidRPr="007D7C37">
        <w:rPr>
          <w:rFonts w:cs="Times New Roman"/>
        </w:rPr>
        <w:t xml:space="preserve"> </w:t>
      </w:r>
      <w:r w:rsidRPr="007D7C37">
        <w:rPr>
          <w:rFonts w:cs="Times New Roman"/>
        </w:rPr>
        <w:t xml:space="preserve">influences redistributive preferences </w:t>
      </w:r>
      <w:r w:rsidR="00444F53" w:rsidRPr="007D7C37">
        <w:rPr>
          <w:rFonts w:cs="Times New Roman"/>
        </w:rPr>
        <w:fldChar w:fldCharType="begin"/>
      </w:r>
      <w:r w:rsidR="00405578" w:rsidRPr="007D7C37">
        <w:rPr>
          <w:rFonts w:cs="Times New Roman"/>
        </w:rPr>
        <w:instrText xml:space="preserve"> ADDIN ZOTERO_ITEM CSL_CITATION {"citationID":"8fZuk66P","properties":{"formattedCitation":"(Lee, 2023; Lindh et al., 2021; Otero and Mendoza, 2023; Paskov and Weisstanner, 2022)","plainCitation":"(Lee, 2023; Lindh et al., 2021; Otero and Mendoza, 2023; Paskov and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F53" w:rsidRPr="007D7C37">
        <w:rPr>
          <w:rFonts w:cs="Times New Roman"/>
        </w:rPr>
        <w:fldChar w:fldCharType="separate"/>
      </w:r>
      <w:r w:rsidR="00405578" w:rsidRPr="007D7C37">
        <w:rPr>
          <w:rFonts w:cs="Times New Roman"/>
        </w:rPr>
        <w:t>(Lee, 2023; Lindh et al., 2021; Otero and Mendoza, 2023; Paskov and Weisstanner, 2022)</w:t>
      </w:r>
      <w:r w:rsidR="00444F53" w:rsidRPr="007D7C37">
        <w:rPr>
          <w:rFonts w:cs="Times New Roman"/>
        </w:rPr>
        <w:fldChar w:fldCharType="end"/>
      </w:r>
      <w:r w:rsidRPr="007D7C37">
        <w:rPr>
          <w:rFonts w:cs="Times New Roman"/>
        </w:rPr>
        <w:t xml:space="preserve">. Additionally, social classes tend to form segregated networks according to the homophily principle, </w:t>
      </w:r>
      <w:r w:rsidR="008E0B03" w:rsidRPr="007D7C37">
        <w:rPr>
          <w:rFonts w:cs="Times New Roman"/>
        </w:rPr>
        <w:t>whereby individuals have</w:t>
      </w:r>
      <w:r w:rsidRPr="007D7C37">
        <w:rPr>
          <w:rFonts w:cs="Times New Roman"/>
        </w:rPr>
        <w:t xml:space="preserve"> higher chances of forming social ties with others with similar characteristics </w:t>
      </w:r>
      <w:r w:rsidR="00BE7DA6" w:rsidRPr="007D7C37">
        <w:rPr>
          <w:rFonts w:cs="Times New Roman"/>
        </w:rPr>
        <w:fldChar w:fldCharType="begin"/>
      </w:r>
      <w:r w:rsidR="00405578" w:rsidRPr="007D7C37">
        <w:rPr>
          <w:rFonts w:cs="Times New Roman"/>
        </w:rPr>
        <w:instrText xml:space="preserve"> ADDIN ZOTERO_ITEM CSL_CITATION {"citationID":"TNIbIgxm","properties":{"formattedCitation":"(McPherson et al., 2001; Otero et al., 2021)","plainCitation":"(McPherson et al., 2001; Otero et al., 202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BE7DA6" w:rsidRPr="007D7C37">
        <w:rPr>
          <w:rFonts w:cs="Times New Roman"/>
        </w:rPr>
        <w:fldChar w:fldCharType="separate"/>
      </w:r>
      <w:r w:rsidR="00405578" w:rsidRPr="007D7C37">
        <w:rPr>
          <w:rFonts w:cs="Times New Roman"/>
        </w:rPr>
        <w:t>(McPherson et al., 2001; Otero et al., 2021)</w:t>
      </w:r>
      <w:r w:rsidR="00BE7DA6" w:rsidRPr="007D7C37">
        <w:rPr>
          <w:rFonts w:cs="Times New Roman"/>
        </w:rPr>
        <w:fldChar w:fldCharType="end"/>
      </w:r>
      <w:r w:rsidRPr="007D7C37">
        <w:rPr>
          <w:rFonts w:cs="Times New Roman"/>
        </w:rPr>
        <w:t xml:space="preserve">. </w:t>
      </w:r>
      <w:r w:rsidR="00E40FAE" w:rsidRPr="007D7C37">
        <w:rPr>
          <w:rFonts w:cs="Times New Roman"/>
        </w:rPr>
        <w:t xml:space="preserve">Cross-national comparisons indicate that </w:t>
      </w:r>
      <w:r w:rsidR="003538E8" w:rsidRPr="007D7C37">
        <w:rPr>
          <w:rFonts w:cs="Times New Roman"/>
        </w:rPr>
        <w:t>class</w:t>
      </w:r>
      <w:r w:rsidR="005E6D54" w:rsidRPr="007D7C37">
        <w:rPr>
          <w:rFonts w:cs="Times New Roman"/>
        </w:rPr>
        <w:t xml:space="preserve"> differences in social participation</w:t>
      </w:r>
      <w:r w:rsidR="00CC2BA8" w:rsidRPr="007D7C37">
        <w:rPr>
          <w:rFonts w:cs="Times New Roman"/>
        </w:rPr>
        <w:t xml:space="preserve"> and access to social resources</w:t>
      </w:r>
      <w:r w:rsidR="005E6D54" w:rsidRPr="007D7C37">
        <w:rPr>
          <w:rFonts w:cs="Times New Roman"/>
        </w:rPr>
        <w:t xml:space="preserve"> increase </w:t>
      </w:r>
      <w:r w:rsidR="00662ED3" w:rsidRPr="007D7C37">
        <w:rPr>
          <w:rFonts w:cs="Times New Roman"/>
        </w:rPr>
        <w:t>in countries with</w:t>
      </w:r>
      <w:r w:rsidR="00E40FAE" w:rsidRPr="007D7C37">
        <w:rPr>
          <w:rFonts w:cs="Times New Roman"/>
        </w:rPr>
        <w:t xml:space="preserve"> high economic inequality, which in turn </w:t>
      </w:r>
      <w:r w:rsidR="00753BD2" w:rsidRPr="007D7C37">
        <w:rPr>
          <w:rFonts w:cs="Times New Roman"/>
        </w:rPr>
        <w:t xml:space="preserve">is related </w:t>
      </w:r>
      <w:r w:rsidR="00673B8A" w:rsidRPr="007D7C37">
        <w:rPr>
          <w:rFonts w:cs="Times New Roman"/>
        </w:rPr>
        <w:t>to</w:t>
      </w:r>
      <w:r w:rsidR="00753BD2" w:rsidRPr="007D7C37">
        <w:rPr>
          <w:rFonts w:cs="Times New Roman"/>
        </w:rPr>
        <w:t xml:space="preserve"> </w:t>
      </w:r>
      <w:r w:rsidR="00E40FAE" w:rsidRPr="007D7C37">
        <w:rPr>
          <w:rFonts w:cs="Times New Roman"/>
        </w:rPr>
        <w:t xml:space="preserve">wider social distance between classes </w:t>
      </w:r>
      <w:r w:rsidR="00BE7DA6" w:rsidRPr="007D7C37">
        <w:rPr>
          <w:rFonts w:cs="Times New Roman"/>
        </w:rPr>
        <w:t xml:space="preserve"> </w:t>
      </w:r>
      <w:r w:rsidR="00BE7DA6" w:rsidRPr="007D7C37">
        <w:rPr>
          <w:rFonts w:cs="Times New Roman"/>
        </w:rPr>
        <w:fldChar w:fldCharType="begin"/>
      </w:r>
      <w:r w:rsidR="00405578" w:rsidRPr="007D7C37">
        <w:rPr>
          <w:rFonts w:cs="Times New Roman"/>
        </w:rPr>
        <w:instrText xml:space="preserve"> ADDIN ZOTERO_ITEM CSL_CITATION {"citationID":"MB1pSG2f","properties":{"formattedCitation":"(Otero et al., 2024; Pichler and Wallace, 2009)","plainCitation":"(Otero et al., 2024; Pichler and Wallace, 2009)","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BE7DA6" w:rsidRPr="007D7C37">
        <w:rPr>
          <w:rFonts w:cs="Times New Roman"/>
        </w:rPr>
        <w:fldChar w:fldCharType="separate"/>
      </w:r>
      <w:r w:rsidR="00405578" w:rsidRPr="007D7C37">
        <w:rPr>
          <w:rFonts w:cs="Times New Roman"/>
        </w:rPr>
        <w:t>(Otero et al., 2024; Pichler and Wallace, 2009)</w:t>
      </w:r>
      <w:r w:rsidR="00BE7DA6" w:rsidRPr="007D7C37">
        <w:rPr>
          <w:rFonts w:cs="Times New Roman"/>
        </w:rPr>
        <w:fldChar w:fldCharType="end"/>
      </w:r>
      <w:r w:rsidR="00E40FAE" w:rsidRPr="007D7C37">
        <w:rPr>
          <w:rFonts w:cs="Times New Roman"/>
        </w:rPr>
        <w:t xml:space="preserve">. </w:t>
      </w:r>
      <w:r w:rsidRPr="007D7C37">
        <w:rPr>
          <w:rFonts w:cs="Times New Roman"/>
        </w:rPr>
        <w:t xml:space="preserve">Although prior evidence has shown that class-based network </w:t>
      </w:r>
      <w:r w:rsidRPr="007D7C37">
        <w:rPr>
          <w:rFonts w:cs="Times New Roman"/>
          <w:i/>
          <w:iCs/>
        </w:rPr>
        <w:t>segregation</w:t>
      </w:r>
      <w:r w:rsidRPr="007D7C37">
        <w:rPr>
          <w:rFonts w:cs="Times New Roman"/>
        </w:rPr>
        <w:t xml:space="preserve"> —</w:t>
      </w:r>
      <w:r w:rsidR="008E0B03" w:rsidRPr="007D7C37">
        <w:rPr>
          <w:rFonts w:cs="Times New Roman"/>
        </w:rPr>
        <w:t xml:space="preserve"> </w:t>
      </w:r>
      <w:r w:rsidR="006A3D96" w:rsidRPr="007D7C37">
        <w:rPr>
          <w:rFonts w:cs="Times New Roman"/>
        </w:rPr>
        <w:t xml:space="preserve">defined </w:t>
      </w:r>
      <w:r w:rsidRPr="007D7C37">
        <w:rPr>
          <w:rFonts w:cs="Times New Roman"/>
        </w:rPr>
        <w:t xml:space="preserve">as the proportion of the same </w:t>
      </w:r>
      <w:r w:rsidR="00101984" w:rsidRPr="007D7C37">
        <w:rPr>
          <w:rFonts w:cs="Times New Roman"/>
        </w:rPr>
        <w:t xml:space="preserve">(or similar) class network contacts </w:t>
      </w:r>
      <w:r w:rsidRPr="007D7C37">
        <w:rPr>
          <w:rFonts w:cs="Times New Roman"/>
        </w:rPr>
        <w:t>relative to individual class position</w:t>
      </w:r>
      <w:r w:rsidR="008E0B03" w:rsidRPr="007D7C37">
        <w:rPr>
          <w:rFonts w:cs="Times New Roman"/>
        </w:rPr>
        <w:t xml:space="preserve"> </w:t>
      </w:r>
      <w:r w:rsidRPr="007D7C37">
        <w:rPr>
          <w:rFonts w:cs="Times New Roman"/>
        </w:rPr>
        <w:t xml:space="preserve">— can undermine attachment to society in </w:t>
      </w:r>
      <w:r w:rsidR="0046591F" w:rsidRPr="007D7C37">
        <w:rPr>
          <w:rFonts w:cs="Times New Roman"/>
        </w:rPr>
        <w:t>countries</w:t>
      </w:r>
      <w:r w:rsidR="00CD052F" w:rsidRPr="007D7C37">
        <w:rPr>
          <w:rFonts w:cs="Times New Roman"/>
        </w:rPr>
        <w:t xml:space="preserve"> with high</w:t>
      </w:r>
      <w:r w:rsidR="00AC6B5A" w:rsidRPr="007D7C37">
        <w:rPr>
          <w:rFonts w:cs="Times New Roman"/>
        </w:rPr>
        <w:t>er</w:t>
      </w:r>
      <w:r w:rsidR="00CD052F" w:rsidRPr="007D7C37">
        <w:rPr>
          <w:rFonts w:cs="Times New Roman"/>
        </w:rPr>
        <w:t xml:space="preserve"> income inequality </w:t>
      </w:r>
      <w:r w:rsidR="00AC6B5A" w:rsidRPr="007D7C37">
        <w:rPr>
          <w:rFonts w:cs="Times New Roman"/>
        </w:rPr>
        <w:t xml:space="preserve"> </w:t>
      </w:r>
      <w:r w:rsidR="00AC6B5A" w:rsidRPr="007D7C37">
        <w:rPr>
          <w:rFonts w:cs="Times New Roman"/>
        </w:rPr>
        <w:fldChar w:fldCharType="begin"/>
      </w:r>
      <w:r w:rsidR="00405578" w:rsidRPr="007D7C37">
        <w:rPr>
          <w:rFonts w:cs="Times New Roman"/>
        </w:rPr>
        <w:instrText xml:space="preserve"> ADDIN ZOTERO_ITEM CSL_CITATION {"citationID":"RHDx5Nyq","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AC6B5A" w:rsidRPr="007D7C37">
        <w:rPr>
          <w:rFonts w:cs="Times New Roman"/>
        </w:rPr>
        <w:fldChar w:fldCharType="separate"/>
      </w:r>
      <w:r w:rsidR="00405578" w:rsidRPr="007D7C37">
        <w:rPr>
          <w:rFonts w:cs="Times New Roman"/>
        </w:rPr>
        <w:t>(Otero et al., 2022)</w:t>
      </w:r>
      <w:r w:rsidR="00AC6B5A" w:rsidRPr="007D7C37">
        <w:rPr>
          <w:rFonts w:cs="Times New Roman"/>
        </w:rPr>
        <w:fldChar w:fldCharType="end"/>
      </w:r>
      <w:r w:rsidRPr="007D7C37">
        <w:rPr>
          <w:rFonts w:cs="Times New Roman"/>
        </w:rPr>
        <w:t xml:space="preserve">, </w:t>
      </w:r>
      <w:r w:rsidR="00E40FAE" w:rsidRPr="007D7C37">
        <w:rPr>
          <w:rFonts w:cs="Times New Roman"/>
        </w:rPr>
        <w:t>our</w:t>
      </w:r>
      <w:r w:rsidRPr="007D7C37">
        <w:rPr>
          <w:rFonts w:cs="Times New Roman"/>
        </w:rPr>
        <w:t xml:space="preserve"> understanding of how being embedded in a homogeneous class-based network impacts attitudes toward</w:t>
      </w:r>
      <w:r w:rsidR="00A71294" w:rsidRPr="007D7C37">
        <w:rPr>
          <w:rFonts w:cs="Times New Roman"/>
        </w:rPr>
        <w:t xml:space="preserve"> </w:t>
      </w:r>
      <w:r w:rsidRPr="007D7C37">
        <w:rPr>
          <w:rFonts w:cs="Times New Roman"/>
        </w:rPr>
        <w:t xml:space="preserve">redistribution </w:t>
      </w:r>
      <w:r w:rsidR="00062280" w:rsidRPr="007D7C37">
        <w:rPr>
          <w:rFonts w:cs="Times New Roman"/>
        </w:rPr>
        <w:t xml:space="preserve">is </w:t>
      </w:r>
      <w:r w:rsidR="001F5F9C" w:rsidRPr="007D7C37">
        <w:rPr>
          <w:rFonts w:cs="Times New Roman"/>
        </w:rPr>
        <w:t>scarce</w:t>
      </w:r>
      <w:r w:rsidR="00466B5E" w:rsidRPr="007D7C37">
        <w:rPr>
          <w:rFonts w:cs="Times New Roman"/>
        </w:rPr>
        <w:t xml:space="preserve"> </w:t>
      </w:r>
      <w:r w:rsidR="00F41A57" w:rsidRPr="007D7C37">
        <w:rPr>
          <w:rFonts w:cs="Times New Roman"/>
        </w:rPr>
        <w:fldChar w:fldCharType="begin"/>
      </w:r>
      <w:r w:rsidR="00405578" w:rsidRPr="007D7C37">
        <w:rPr>
          <w:rFonts w:cs="Times New Roman"/>
        </w:rPr>
        <w:instrText xml:space="preserve"> ADDIN ZOTERO_ITEM CSL_CITATION {"citationID":"PjYAMtgx","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F41A57" w:rsidRPr="007D7C37">
        <w:rPr>
          <w:rFonts w:cs="Times New Roman"/>
        </w:rPr>
        <w:fldChar w:fldCharType="separate"/>
      </w:r>
      <w:r w:rsidR="00405578" w:rsidRPr="007D7C37">
        <w:rPr>
          <w:rFonts w:cs="Times New Roman"/>
        </w:rPr>
        <w:t>(Paskov and Weisstanner, 2022)</w:t>
      </w:r>
      <w:r w:rsidR="00F41A57" w:rsidRPr="007D7C37">
        <w:rPr>
          <w:rFonts w:cs="Times New Roman"/>
        </w:rPr>
        <w:fldChar w:fldCharType="end"/>
      </w:r>
      <w:r w:rsidR="00062280" w:rsidRPr="007D7C37">
        <w:rPr>
          <w:rFonts w:cs="Times New Roman"/>
        </w:rPr>
        <w:t>.</w:t>
      </w:r>
      <w:r w:rsidR="00A3493D" w:rsidRPr="007D7C37">
        <w:rPr>
          <w:rFonts w:cs="Times New Roman"/>
        </w:rPr>
        <w:t xml:space="preserve"> </w:t>
      </w:r>
      <w:r w:rsidR="0026256D" w:rsidRPr="007D7C37">
        <w:rPr>
          <w:rFonts w:cs="Times New Roman"/>
        </w:rPr>
        <w:t>Furthermore</w:t>
      </w:r>
      <w:r w:rsidR="00431B0A" w:rsidRPr="007D7C37">
        <w:rPr>
          <w:rFonts w:cs="Times New Roman"/>
        </w:rPr>
        <w:t xml:space="preserve">, most of the studies </w:t>
      </w:r>
      <w:r w:rsidR="00F92ED8" w:rsidRPr="007D7C37">
        <w:rPr>
          <w:rFonts w:cs="Times New Roman"/>
        </w:rPr>
        <w:t xml:space="preserve">on networks and redistributive preferences </w:t>
      </w:r>
      <w:r w:rsidR="00431B0A" w:rsidRPr="007D7C37">
        <w:rPr>
          <w:rFonts w:cs="Times New Roman"/>
        </w:rPr>
        <w:t xml:space="preserve">have </w:t>
      </w:r>
      <w:r w:rsidR="009B554C" w:rsidRPr="007D7C37">
        <w:rPr>
          <w:rFonts w:cs="Times New Roman"/>
        </w:rPr>
        <w:t xml:space="preserve">been </w:t>
      </w:r>
      <w:r w:rsidR="002024AE" w:rsidRPr="007D7C37">
        <w:rPr>
          <w:rFonts w:cs="Times New Roman"/>
        </w:rPr>
        <w:t>single-country</w:t>
      </w:r>
      <w:r w:rsidR="009B554C" w:rsidRPr="007D7C37">
        <w:rPr>
          <w:rFonts w:cs="Times New Roman"/>
        </w:rPr>
        <w:t xml:space="preserve"> </w:t>
      </w:r>
      <w:r w:rsidR="002024AE" w:rsidRPr="007D7C37">
        <w:rPr>
          <w:rFonts w:cs="Times New Roman"/>
        </w:rPr>
        <w:t xml:space="preserve">studies on how network </w:t>
      </w:r>
      <w:r w:rsidR="00E729A0" w:rsidRPr="007D7C37">
        <w:rPr>
          <w:rFonts w:cs="Times New Roman"/>
        </w:rPr>
        <w:t>class profiles</w:t>
      </w:r>
      <w:r w:rsidR="002024AE" w:rsidRPr="007D7C37">
        <w:rPr>
          <w:rFonts w:cs="Times New Roman"/>
        </w:rPr>
        <w:t xml:space="preserve"> to specific social classes shape </w:t>
      </w:r>
      <w:r w:rsidR="00E276B7">
        <w:rPr>
          <w:rFonts w:cs="Times New Roman"/>
        </w:rPr>
        <w:t xml:space="preserve">economic </w:t>
      </w:r>
      <w:r w:rsidR="002024AE" w:rsidRPr="007D7C37">
        <w:rPr>
          <w:rFonts w:cs="Times New Roman"/>
        </w:rPr>
        <w:t xml:space="preserve">preferences </w:t>
      </w:r>
      <w:r w:rsidR="00F41A57" w:rsidRPr="007D7C37">
        <w:rPr>
          <w:rFonts w:cs="Times New Roman"/>
        </w:rPr>
        <w:fldChar w:fldCharType="begin"/>
      </w:r>
      <w:r w:rsidR="007E5EDE" w:rsidRPr="007D7C37">
        <w:rPr>
          <w:rFonts w:cs="Times New Roman"/>
        </w:rPr>
        <w:instrText xml:space="preserve"> ADDIN ZOTERO_ITEM CSL_CITATION {"citationID":"vibXeT9z","properties":{"formattedCitation":"(Lee, 2023; Lindh et al., 2021)","plainCitation":"(Lee, 2023; Lindh et al., 2021)","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F41A57" w:rsidRPr="007D7C37">
        <w:rPr>
          <w:rFonts w:cs="Times New Roman"/>
        </w:rPr>
        <w:fldChar w:fldCharType="separate"/>
      </w:r>
      <w:r w:rsidR="00405578" w:rsidRPr="007D7C37">
        <w:rPr>
          <w:rFonts w:cs="Times New Roman"/>
        </w:rPr>
        <w:t>(Lee, 2023; Lindh et al., 2021)</w:t>
      </w:r>
      <w:r w:rsidR="00F41A57" w:rsidRPr="007D7C37">
        <w:rPr>
          <w:rFonts w:cs="Times New Roman"/>
        </w:rPr>
        <w:fldChar w:fldCharType="end"/>
      </w:r>
      <w:r w:rsidR="005E050A" w:rsidRPr="007D7C37">
        <w:rPr>
          <w:rFonts w:cs="Times New Roman"/>
        </w:rPr>
        <w:t xml:space="preserve">. </w:t>
      </w:r>
      <w:r w:rsidR="00ED03B7" w:rsidRPr="007D7C37">
        <w:rPr>
          <w:rFonts w:cs="Times New Roman"/>
        </w:rPr>
        <w:t>Moreover, while recent cross-country evidence highlights the welfare state's redistributive capacity</w:t>
      </w:r>
      <w:r w:rsidR="00851814" w:rsidRPr="007D7C37">
        <w:rPr>
          <w:rFonts w:cs="Times New Roman"/>
        </w:rPr>
        <w:t xml:space="preserve"> </w:t>
      </w:r>
      <w:r w:rsidR="005F151B" w:rsidRPr="007D7C37">
        <w:rPr>
          <w:rFonts w:cs="Times New Roman"/>
        </w:rPr>
        <w:fldChar w:fldCharType="begin"/>
      </w:r>
      <w:r w:rsidR="00405578" w:rsidRPr="007D7C37">
        <w:rPr>
          <w:rFonts w:cs="Times New Roman"/>
        </w:rPr>
        <w:instrText xml:space="preserve"> ADDIN ZOTERO_ITEM CSL_CITATION {"citationID":"c1rPmERu","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5F151B" w:rsidRPr="007D7C37">
        <w:rPr>
          <w:rFonts w:cs="Times New Roman"/>
        </w:rPr>
        <w:fldChar w:fldCharType="separate"/>
      </w:r>
      <w:r w:rsidR="00405578" w:rsidRPr="007D7C37">
        <w:rPr>
          <w:rFonts w:cs="Times New Roman"/>
        </w:rPr>
        <w:t>(Lindh and Andersson, 2024)</w:t>
      </w:r>
      <w:r w:rsidR="005F151B" w:rsidRPr="007D7C37">
        <w:rPr>
          <w:rFonts w:cs="Times New Roman"/>
        </w:rPr>
        <w:fldChar w:fldCharType="end"/>
      </w:r>
      <w:r w:rsidR="008B62D3" w:rsidRPr="007D7C37">
        <w:rPr>
          <w:rFonts w:cs="Times New Roman"/>
        </w:rPr>
        <w:t>,</w:t>
      </w:r>
      <w:r w:rsidR="00C16D19" w:rsidRPr="007D7C37">
        <w:rPr>
          <w:rFonts w:cs="Times New Roman"/>
        </w:rPr>
        <w:t xml:space="preserve"> there remains a knowledge gap regarding the moderating role of economic inequality in the relationship between class-based network segregation and redistributive preferences.</w:t>
      </w:r>
    </w:p>
    <w:p w14:paraId="0009F299" w14:textId="37BD323F" w:rsidR="000E3C44" w:rsidRPr="007D7C37" w:rsidRDefault="009C462E">
      <w:pPr>
        <w:pStyle w:val="BodyText"/>
        <w:rPr>
          <w:rFonts w:cs="Times New Roman"/>
        </w:rPr>
      </w:pPr>
      <w:r w:rsidRPr="007D7C37">
        <w:rPr>
          <w:rFonts w:cs="Times New Roman"/>
        </w:rPr>
        <w:t xml:space="preserve">While </w:t>
      </w:r>
      <w:r w:rsidR="00897C25" w:rsidRPr="007D7C37">
        <w:rPr>
          <w:rFonts w:cs="Times New Roman"/>
        </w:rPr>
        <w:t xml:space="preserve">class-based network </w:t>
      </w:r>
      <w:r w:rsidRPr="007D7C37">
        <w:rPr>
          <w:rFonts w:cs="Times New Roman"/>
        </w:rPr>
        <w:t xml:space="preserve">segregation may deepen existing class divisions in redistributive preferences </w:t>
      </w:r>
      <w:r w:rsidR="002E1F0A" w:rsidRPr="007D7C37">
        <w:rPr>
          <w:rFonts w:cs="Times New Roman"/>
        </w:rPr>
        <w:fldChar w:fldCharType="begin"/>
      </w:r>
      <w:r w:rsidR="00405578" w:rsidRPr="007D7C37">
        <w:rPr>
          <w:rFonts w:cs="Times New Roman"/>
        </w:rPr>
        <w:instrText xml:space="preserve"> ADDIN ZOTERO_ITEM CSL_CITATION {"citationID":"LPrPbMWo","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E1F0A" w:rsidRPr="007D7C37">
        <w:rPr>
          <w:rFonts w:cs="Times New Roman"/>
        </w:rPr>
        <w:fldChar w:fldCharType="separate"/>
      </w:r>
      <w:r w:rsidR="00405578" w:rsidRPr="007D7C37">
        <w:rPr>
          <w:rFonts w:cs="Times New Roman"/>
        </w:rPr>
        <w:t>(Paskov and Weisstanner, 2022)</w:t>
      </w:r>
      <w:r w:rsidR="002E1F0A" w:rsidRPr="007D7C37">
        <w:rPr>
          <w:rFonts w:cs="Times New Roman"/>
        </w:rPr>
        <w:fldChar w:fldCharType="end"/>
      </w:r>
      <w:r w:rsidRPr="007D7C37">
        <w:rPr>
          <w:rFonts w:cs="Times New Roman"/>
        </w:rPr>
        <w:t xml:space="preserve">, </w:t>
      </w:r>
      <w:r w:rsidR="006A3D96" w:rsidRPr="007D7C37">
        <w:rPr>
          <w:rFonts w:cs="Times New Roman"/>
        </w:rPr>
        <w:t>we know little about</w:t>
      </w:r>
      <w:r w:rsidR="00DD6022" w:rsidRPr="007D7C37">
        <w:rPr>
          <w:rFonts w:cs="Times New Roman"/>
        </w:rPr>
        <w:t xml:space="preserve"> how </w:t>
      </w:r>
      <w:r w:rsidR="00923DF1" w:rsidRPr="007D7C37">
        <w:rPr>
          <w:rFonts w:cs="Times New Roman"/>
        </w:rPr>
        <w:t>larger</w:t>
      </w:r>
      <w:r w:rsidR="00BF11ED" w:rsidRPr="007D7C37">
        <w:rPr>
          <w:rFonts w:cs="Times New Roman"/>
        </w:rPr>
        <w:t xml:space="preserve"> </w:t>
      </w:r>
      <w:r w:rsidR="00227922" w:rsidRPr="007D7C37">
        <w:rPr>
          <w:rFonts w:cs="Times New Roman"/>
        </w:rPr>
        <w:t xml:space="preserve">differences </w:t>
      </w:r>
      <w:r w:rsidR="006F2812" w:rsidRPr="007D7C37">
        <w:rPr>
          <w:rFonts w:cs="Times New Roman"/>
        </w:rPr>
        <w:t xml:space="preserve">in economic resources </w:t>
      </w:r>
      <w:r w:rsidR="00AD749C" w:rsidRPr="007D7C37">
        <w:rPr>
          <w:rFonts w:cs="Times New Roman"/>
        </w:rPr>
        <w:t xml:space="preserve"> – r</w:t>
      </w:r>
      <w:r w:rsidR="006F2812" w:rsidRPr="007D7C37">
        <w:rPr>
          <w:rFonts w:cs="Times New Roman"/>
        </w:rPr>
        <w:t>epresented by income</w:t>
      </w:r>
      <w:r w:rsidR="000E2B5F" w:rsidRPr="007D7C37">
        <w:rPr>
          <w:rFonts w:cs="Times New Roman"/>
        </w:rPr>
        <w:t xml:space="preserve"> inequality at the country level</w:t>
      </w:r>
      <w:r w:rsidR="00DD6022" w:rsidRPr="007D7C37">
        <w:rPr>
          <w:rFonts w:cs="Times New Roman"/>
        </w:rPr>
        <w:t xml:space="preserve"> can moderate the relationship between class-based networks and attitudes toward inequality</w:t>
      </w:r>
      <w:r w:rsidRPr="007D7C37">
        <w:rPr>
          <w:rFonts w:cs="Times New Roman"/>
        </w:rPr>
        <w:t xml:space="preserve">. </w:t>
      </w:r>
      <w:r w:rsidR="00B56B63" w:rsidRPr="007D7C37">
        <w:rPr>
          <w:rFonts w:cs="Times New Roman"/>
        </w:rPr>
        <w:t xml:space="preserve"> </w:t>
      </w:r>
      <w:r w:rsidRPr="007D7C37">
        <w:rPr>
          <w:rFonts w:cs="Times New Roman"/>
        </w:rPr>
        <w:t xml:space="preserve">On the one hand, research on the class-attitude link suggests that income inequality is crucial for understanding how </w:t>
      </w:r>
      <w:r w:rsidR="006312AF" w:rsidRPr="007D7C37">
        <w:rPr>
          <w:rFonts w:cs="Times New Roman"/>
        </w:rPr>
        <w:t xml:space="preserve">class-based inequalities </w:t>
      </w:r>
      <w:r w:rsidRPr="007D7C37">
        <w:rPr>
          <w:rFonts w:cs="Times New Roman"/>
        </w:rPr>
        <w:t>—</w:t>
      </w:r>
      <w:r w:rsidR="006312AF" w:rsidRPr="007D7C37">
        <w:rPr>
          <w:rFonts w:cs="Times New Roman"/>
        </w:rPr>
        <w:t xml:space="preserve"> </w:t>
      </w:r>
      <w:r w:rsidRPr="007D7C37">
        <w:rPr>
          <w:rFonts w:cs="Times New Roman"/>
        </w:rPr>
        <w:t xml:space="preserve">i.e., the </w:t>
      </w:r>
      <w:r w:rsidR="006312AF" w:rsidRPr="007D7C37">
        <w:rPr>
          <w:rFonts w:cs="Times New Roman"/>
        </w:rPr>
        <w:t xml:space="preserve">socioeconomic </w:t>
      </w:r>
      <w:r w:rsidRPr="007D7C37">
        <w:rPr>
          <w:rFonts w:cs="Times New Roman"/>
        </w:rPr>
        <w:t>and political distance between classes—</w:t>
      </w:r>
      <w:r w:rsidR="006312AF" w:rsidRPr="007D7C37">
        <w:rPr>
          <w:rFonts w:cs="Times New Roman"/>
        </w:rPr>
        <w:t xml:space="preserve"> </w:t>
      </w:r>
      <w:r w:rsidRPr="007D7C37">
        <w:rPr>
          <w:rFonts w:cs="Times New Roman"/>
        </w:rPr>
        <w:t xml:space="preserve">translate into redistributive demands, as it reflects the </w:t>
      </w:r>
      <w:r w:rsidR="00281D5D" w:rsidRPr="007D7C37">
        <w:rPr>
          <w:rFonts w:cs="Times New Roman"/>
        </w:rPr>
        <w:t>current</w:t>
      </w:r>
      <w:r w:rsidR="007C426A" w:rsidRPr="007D7C37">
        <w:rPr>
          <w:rFonts w:cs="Times New Roman"/>
        </w:rPr>
        <w:t xml:space="preserve"> </w:t>
      </w:r>
      <w:r w:rsidR="00281D5D" w:rsidRPr="007D7C37">
        <w:rPr>
          <w:rFonts w:cs="Times New Roman"/>
        </w:rPr>
        <w:t>s</w:t>
      </w:r>
      <w:r w:rsidR="000C5C30" w:rsidRPr="007D7C37">
        <w:rPr>
          <w:rFonts w:cs="Times New Roman"/>
        </w:rPr>
        <w:t xml:space="preserve">tate of distributive </w:t>
      </w:r>
      <w:r w:rsidR="00281D5D" w:rsidRPr="007D7C37">
        <w:rPr>
          <w:rFonts w:cs="Times New Roman"/>
        </w:rPr>
        <w:t>affairs</w:t>
      </w:r>
      <w:r w:rsidRPr="007D7C37">
        <w:rPr>
          <w:rFonts w:cs="Times New Roman"/>
        </w:rPr>
        <w:t xml:space="preserve"> in contemporary capitalist societies</w:t>
      </w:r>
      <w:r w:rsidR="0062310B" w:rsidRPr="007D7C37">
        <w:rPr>
          <w:rFonts w:cs="Times New Roman"/>
        </w:rPr>
        <w:t xml:space="preserve"> </w:t>
      </w:r>
      <w:r w:rsidR="0062310B" w:rsidRPr="007D7C37">
        <w:rPr>
          <w:rFonts w:cs="Times New Roman"/>
        </w:rPr>
        <w:fldChar w:fldCharType="begin"/>
      </w:r>
      <w:r w:rsidR="00405578" w:rsidRPr="007D7C37">
        <w:rPr>
          <w:rFonts w:cs="Times New Roman"/>
        </w:rPr>
        <w:instrText xml:space="preserve"> ADDIN ZOTERO_ITEM CSL_CITATION {"citationID":"52Zehayi","properties":{"formattedCitation":"(Curtis and Andersen, 2015; Edlund and Lindh, 2015)","plainCitation":"(Curtis and Andersen, 2015;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62310B" w:rsidRPr="007D7C37">
        <w:rPr>
          <w:rFonts w:cs="Times New Roman"/>
        </w:rPr>
        <w:fldChar w:fldCharType="separate"/>
      </w:r>
      <w:r w:rsidR="00405578" w:rsidRPr="007D7C37">
        <w:rPr>
          <w:rFonts w:cs="Times New Roman"/>
        </w:rPr>
        <w:t>(Curtis and Andersen, 2015; Edlund and Lindh, 2015)</w:t>
      </w:r>
      <w:r w:rsidR="0062310B" w:rsidRPr="007D7C37">
        <w:rPr>
          <w:rFonts w:cs="Times New Roman"/>
        </w:rPr>
        <w:fldChar w:fldCharType="end"/>
      </w:r>
      <w:r w:rsidRPr="007D7C37">
        <w:rPr>
          <w:rFonts w:cs="Times New Roman"/>
        </w:rPr>
        <w:t xml:space="preserve">. A consistent finding is that </w:t>
      </w:r>
      <w:r w:rsidR="000702A6" w:rsidRPr="007D7C37">
        <w:rPr>
          <w:rFonts w:cs="Times New Roman"/>
        </w:rPr>
        <w:t>those in more advantaged socioeconomic positions</w:t>
      </w:r>
      <w:r w:rsidRPr="007D7C37">
        <w:rPr>
          <w:rFonts w:cs="Times New Roman"/>
        </w:rPr>
        <w:t xml:space="preserve"> tend to be more supportive of redistribution in contexts of high inequality, whereas the </w:t>
      </w:r>
      <w:r w:rsidR="000D215C" w:rsidRPr="007D7C37">
        <w:rPr>
          <w:rFonts w:cs="Times New Roman"/>
        </w:rPr>
        <w:t>stronger</w:t>
      </w:r>
      <w:r w:rsidRPr="007D7C37">
        <w:rPr>
          <w:rFonts w:cs="Times New Roman"/>
        </w:rPr>
        <w:t xml:space="preserve"> redistributive demands of the </w:t>
      </w:r>
      <w:r w:rsidR="00BA7E2E" w:rsidRPr="007D7C37">
        <w:rPr>
          <w:rFonts w:cs="Times New Roman"/>
        </w:rPr>
        <w:t xml:space="preserve">socioeconomically disadvantaged </w:t>
      </w:r>
      <w:r w:rsidRPr="007D7C37">
        <w:rPr>
          <w:rFonts w:cs="Times New Roman"/>
        </w:rPr>
        <w:t xml:space="preserve">remain relatively stable, regardless of inequality levels </w:t>
      </w:r>
      <w:r w:rsidR="00786D2D" w:rsidRPr="007D7C37">
        <w:rPr>
          <w:rFonts w:cs="Times New Roman"/>
        </w:rPr>
        <w:fldChar w:fldCharType="begin"/>
      </w:r>
      <w:r w:rsidR="00405578" w:rsidRPr="007D7C37">
        <w:rPr>
          <w:rFonts w:cs="Times New Roman"/>
        </w:rPr>
        <w:instrText xml:space="preserve"> ADDIN ZOTERO_ITEM CSL_CITATION {"citationID":"7vfXSLOL","properties":{"formattedCitation":"(Dimick et al., 2017; Sachweh and Sthamer, 2019)","plainCitation":"(Dimick et al., 2017; Sachweh and Sthamer, 2019)","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schema":"https://github.com/citation-style-language/schema/raw/master/csl-citation.json"} </w:instrText>
      </w:r>
      <w:r w:rsidR="00786D2D" w:rsidRPr="007D7C37">
        <w:rPr>
          <w:rFonts w:cs="Times New Roman"/>
        </w:rPr>
        <w:fldChar w:fldCharType="separate"/>
      </w:r>
      <w:r w:rsidR="00405578" w:rsidRPr="007D7C37">
        <w:rPr>
          <w:rFonts w:cs="Times New Roman"/>
        </w:rPr>
        <w:t>(Dimick et al., 2017; Sachweh and Sthamer, 2019)</w:t>
      </w:r>
      <w:r w:rsidR="00786D2D" w:rsidRPr="007D7C37">
        <w:rPr>
          <w:rFonts w:cs="Times New Roman"/>
        </w:rPr>
        <w:fldChar w:fldCharType="end"/>
      </w:r>
      <w:r w:rsidRPr="007D7C37">
        <w:rPr>
          <w:rFonts w:cs="Times New Roman"/>
        </w:rPr>
        <w:t xml:space="preserve">. On the other hand, it is well-documented that income inequality affects social relations, reinforcing stratified access to social activities and widening the </w:t>
      </w:r>
      <w:r w:rsidR="009B6654" w:rsidRPr="007D7C37">
        <w:rPr>
          <w:rFonts w:cs="Times New Roman"/>
        </w:rPr>
        <w:t xml:space="preserve">social </w:t>
      </w:r>
      <w:r w:rsidRPr="007D7C37">
        <w:rPr>
          <w:rFonts w:cs="Times New Roman"/>
        </w:rPr>
        <w:t>distance between classes. In such conditions, the upper classes tend to be more socially active and maintain more diverse networks, while the lower classes become increasingly inactive and segregated</w:t>
      </w:r>
      <w:r w:rsidR="008375EE" w:rsidRPr="007D7C37">
        <w:rPr>
          <w:rFonts w:cs="Times New Roman"/>
        </w:rPr>
        <w:t xml:space="preserve"> </w:t>
      </w:r>
      <w:r w:rsidR="00121BCE" w:rsidRPr="007D7C37">
        <w:rPr>
          <w:rFonts w:cs="Times New Roman"/>
        </w:rPr>
        <w:t>in contexts with higher levels of economic inequality</w:t>
      </w:r>
      <w:r w:rsidRPr="007D7C37">
        <w:rPr>
          <w:rFonts w:cs="Times New Roman"/>
        </w:rPr>
        <w:t xml:space="preserve"> </w:t>
      </w:r>
      <w:r w:rsidR="00B657EF" w:rsidRPr="007D7C37">
        <w:rPr>
          <w:rFonts w:cs="Times New Roman"/>
        </w:rPr>
        <w:fldChar w:fldCharType="begin"/>
      </w:r>
      <w:r w:rsidR="00405578" w:rsidRPr="007D7C37">
        <w:rPr>
          <w:rFonts w:cs="Times New Roman"/>
        </w:rPr>
        <w:instrText xml:space="preserve"> ADDIN ZOTERO_ITEM CSL_CITATION {"citationID":"13iyxTfU","properties":{"formattedCitation":"(Lancee and Van de Werfhorst, 2012; Otero et al., 2024; Pichler and Wallace, 2009)","plainCitation":"(Lancee and Van de Werfhorst, 2012; Otero et al., 2024; Pichler and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B657EF" w:rsidRPr="007D7C37">
        <w:rPr>
          <w:rFonts w:cs="Times New Roman"/>
        </w:rPr>
        <w:fldChar w:fldCharType="separate"/>
      </w:r>
      <w:r w:rsidR="00405578" w:rsidRPr="007D7C37">
        <w:rPr>
          <w:rFonts w:cs="Times New Roman"/>
        </w:rPr>
        <w:t>(Lancee and Van de Werfhorst, 2012; Otero et al., 2024; Pichler and Wallace, 2009)</w:t>
      </w:r>
      <w:r w:rsidR="00B657EF" w:rsidRPr="007D7C37">
        <w:rPr>
          <w:rFonts w:cs="Times New Roman"/>
        </w:rPr>
        <w:fldChar w:fldCharType="end"/>
      </w:r>
      <w:r w:rsidRPr="007D7C37">
        <w:rPr>
          <w:rFonts w:cs="Times New Roman"/>
        </w:rPr>
        <w:t xml:space="preserve">. </w:t>
      </w:r>
      <w:r w:rsidR="000B1FED" w:rsidRPr="007D7C37">
        <w:rPr>
          <w:rFonts w:cs="Times New Roman"/>
        </w:rPr>
        <w:t>Nevertheless</w:t>
      </w:r>
      <w:r w:rsidRPr="007D7C37">
        <w:rPr>
          <w:rFonts w:cs="Times New Roman"/>
        </w:rPr>
        <w:t xml:space="preserve">, current research </w:t>
      </w:r>
      <w:r w:rsidR="000D215C" w:rsidRPr="007D7C37">
        <w:rPr>
          <w:rFonts w:cs="Times New Roman"/>
        </w:rPr>
        <w:t>has</w:t>
      </w:r>
      <w:r w:rsidRPr="007D7C37">
        <w:rPr>
          <w:rFonts w:cs="Times New Roman"/>
        </w:rPr>
        <w:t xml:space="preserve"> primarily examined </w:t>
      </w:r>
      <w:r w:rsidR="000D215C" w:rsidRPr="007D7C37">
        <w:rPr>
          <w:rFonts w:cs="Times New Roman"/>
        </w:rPr>
        <w:t>how</w:t>
      </w:r>
      <w:r w:rsidRPr="007D7C37">
        <w:rPr>
          <w:rFonts w:cs="Times New Roman"/>
        </w:rPr>
        <w:t xml:space="preserve"> income inequality moderates the </w:t>
      </w:r>
      <w:r w:rsidR="000D215C" w:rsidRPr="007D7C37">
        <w:rPr>
          <w:rFonts w:cs="Times New Roman"/>
        </w:rPr>
        <w:t>impact</w:t>
      </w:r>
      <w:r w:rsidRPr="007D7C37">
        <w:rPr>
          <w:rFonts w:cs="Times New Roman"/>
        </w:rPr>
        <w:t xml:space="preserve"> of social class </w:t>
      </w:r>
      <w:r w:rsidRPr="007D7C37">
        <w:rPr>
          <w:rFonts w:cs="Times New Roman"/>
        </w:rPr>
        <w:lastRenderedPageBreak/>
        <w:t xml:space="preserve">on either social networks or redistributive preferences. </w:t>
      </w:r>
      <w:r w:rsidR="0072118D" w:rsidRPr="007D7C37">
        <w:rPr>
          <w:rFonts w:cs="Times New Roman"/>
        </w:rPr>
        <w:t>Against this background</w:t>
      </w:r>
      <w:r w:rsidRPr="007D7C37">
        <w:rPr>
          <w:rFonts w:cs="Times New Roman"/>
        </w:rPr>
        <w:t>, this study aims to address two key questions:</w:t>
      </w:r>
    </w:p>
    <w:p w14:paraId="0009F29A" w14:textId="77777777" w:rsidR="000E3C44" w:rsidRPr="007D7C37" w:rsidRDefault="009C462E">
      <w:pPr>
        <w:pStyle w:val="Compact"/>
        <w:numPr>
          <w:ilvl w:val="0"/>
          <w:numId w:val="4"/>
        </w:numPr>
        <w:rPr>
          <w:rFonts w:cs="Times New Roman"/>
        </w:rPr>
      </w:pPr>
      <w:r w:rsidRPr="007D7C37">
        <w:rPr>
          <w:rFonts w:cs="Times New Roman"/>
        </w:rPr>
        <w:t>How does class-based network segregation influence redistributive preferences?</w:t>
      </w:r>
    </w:p>
    <w:p w14:paraId="0009F29B" w14:textId="77777777" w:rsidR="000E3C44" w:rsidRPr="007D7C37" w:rsidRDefault="009C462E">
      <w:pPr>
        <w:pStyle w:val="Compact"/>
        <w:numPr>
          <w:ilvl w:val="0"/>
          <w:numId w:val="4"/>
        </w:numPr>
        <w:rPr>
          <w:rFonts w:cs="Times New Roman"/>
        </w:rPr>
      </w:pPr>
      <w:r w:rsidRPr="007D7C37">
        <w:rPr>
          <w:rFonts w:cs="Times New Roman"/>
        </w:rPr>
        <w:t>To what extent does economic inequality moderate the relationship between class-based network segregation and redistributive preferences?</w:t>
      </w:r>
    </w:p>
    <w:p w14:paraId="0009F29C" w14:textId="6A1B941D" w:rsidR="000E3C44" w:rsidRPr="007D7C37" w:rsidRDefault="009C462E">
      <w:pPr>
        <w:pStyle w:val="FirstParagraph"/>
        <w:rPr>
          <w:rFonts w:cs="Times New Roman"/>
        </w:rPr>
      </w:pPr>
      <w:r w:rsidRPr="007D7C37">
        <w:rPr>
          <w:rFonts w:cs="Times New Roman"/>
        </w:rPr>
        <w:t xml:space="preserve">In this </w:t>
      </w:r>
      <w:r w:rsidR="000D215C" w:rsidRPr="007D7C37">
        <w:rPr>
          <w:rFonts w:cs="Times New Roman"/>
        </w:rPr>
        <w:t>paper</w:t>
      </w:r>
      <w:r w:rsidRPr="007D7C37">
        <w:rPr>
          <w:rFonts w:cs="Times New Roman"/>
        </w:rPr>
        <w:t>, I use a sample of 31,694 individuals from 31 countries, drawn from the 2017 International Social Survey Program (ISSP). This dataset offers unprecedented cross-national comparative data on social networks, social class, and attitudes toward redistribution.</w:t>
      </w:r>
    </w:p>
    <w:p w14:paraId="0009F29D" w14:textId="224EEB6D" w:rsidR="000E3C44" w:rsidRPr="007D7C37" w:rsidRDefault="009C462E">
      <w:pPr>
        <w:pStyle w:val="Heading1"/>
        <w:rPr>
          <w:rFonts w:cs="Times New Roman"/>
        </w:rPr>
      </w:pPr>
      <w:bookmarkStart w:id="1" w:name="X63fff73801728ab9b6c8b7d09717d3e03f01eca"/>
      <w:bookmarkEnd w:id="0"/>
      <w:r w:rsidRPr="007D7C37">
        <w:rPr>
          <w:rFonts w:cs="Times New Roman"/>
        </w:rPr>
        <w:t xml:space="preserve">Theoretical </w:t>
      </w:r>
      <w:r w:rsidR="00CD1E5B" w:rsidRPr="007D7C37">
        <w:rPr>
          <w:rFonts w:cs="Times New Roman"/>
        </w:rPr>
        <w:t>framework: C</w:t>
      </w:r>
      <w:r w:rsidRPr="007D7C37">
        <w:rPr>
          <w:rFonts w:cs="Times New Roman"/>
        </w:rPr>
        <w:t>lass, social networks, and redistributive preferences</w:t>
      </w:r>
    </w:p>
    <w:p w14:paraId="0009F29E" w14:textId="31DC3A7B" w:rsidR="000E3C44" w:rsidRPr="007D7C37" w:rsidRDefault="009C462E">
      <w:pPr>
        <w:pStyle w:val="Heading2"/>
        <w:rPr>
          <w:rFonts w:cs="Times New Roman"/>
        </w:rPr>
      </w:pPr>
      <w:bookmarkStart w:id="2" w:name="X0f046cdb512a5ca746b01f4c445090551d1c68e"/>
      <w:r w:rsidRPr="007D7C37">
        <w:rPr>
          <w:rFonts w:cs="Times New Roman"/>
        </w:rPr>
        <w:t>Class divide</w:t>
      </w:r>
      <w:r w:rsidR="00CD1E5B" w:rsidRPr="007D7C37">
        <w:rPr>
          <w:rFonts w:cs="Times New Roman"/>
        </w:rPr>
        <w:t>s</w:t>
      </w:r>
      <w:r w:rsidRPr="007D7C37">
        <w:rPr>
          <w:rFonts w:cs="Times New Roman"/>
        </w:rPr>
        <w:t xml:space="preserve"> </w:t>
      </w:r>
      <w:proofErr w:type="gramStart"/>
      <w:r w:rsidRPr="007D7C37">
        <w:rPr>
          <w:rFonts w:cs="Times New Roman"/>
        </w:rPr>
        <w:t>in</w:t>
      </w:r>
      <w:proofErr w:type="gramEnd"/>
      <w:r w:rsidRPr="007D7C37">
        <w:rPr>
          <w:rFonts w:cs="Times New Roman"/>
        </w:rPr>
        <w:t xml:space="preserve"> redistributive preferences</w:t>
      </w:r>
    </w:p>
    <w:p w14:paraId="0009F29F" w14:textId="63128580" w:rsidR="000E3C44" w:rsidRPr="007D7C37" w:rsidRDefault="009C462E">
      <w:pPr>
        <w:pStyle w:val="FirstParagraph"/>
        <w:rPr>
          <w:rFonts w:cs="Times New Roman"/>
        </w:rPr>
      </w:pPr>
      <w:r w:rsidRPr="007D7C37">
        <w:rPr>
          <w:rFonts w:cs="Times New Roman"/>
        </w:rPr>
        <w:t xml:space="preserve">Over the past few decades, research on political attitudes in industrialized societies has consistently highlighted the significance of social class as a key driver of public opinion </w:t>
      </w:r>
      <w:r w:rsidR="003979B3" w:rsidRPr="007D7C37">
        <w:rPr>
          <w:rFonts w:cs="Times New Roman"/>
        </w:rPr>
        <w:t xml:space="preserve"> </w:t>
      </w:r>
      <w:r w:rsidR="004A49A4" w:rsidRPr="007D7C37">
        <w:rPr>
          <w:rFonts w:cs="Times New Roman"/>
        </w:rPr>
        <w:fldChar w:fldCharType="begin"/>
      </w:r>
      <w:r w:rsidR="00405578" w:rsidRPr="007D7C37">
        <w:rPr>
          <w:rFonts w:cs="Times New Roman"/>
        </w:rPr>
        <w:instrText xml:space="preserve"> ADDIN ZOTERO_ITEM CSL_CITATION {"citationID":"ugTS0MJF","properties":{"formattedCitation":"(Lindh and McCall, 2020)","plainCitation":"(Lindh and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A49A4" w:rsidRPr="007D7C37">
        <w:rPr>
          <w:rFonts w:cs="Times New Roman"/>
        </w:rPr>
        <w:fldChar w:fldCharType="separate"/>
      </w:r>
      <w:r w:rsidR="00405578" w:rsidRPr="007D7C37">
        <w:rPr>
          <w:rFonts w:cs="Times New Roman"/>
        </w:rPr>
        <w:t>(Lindh and McCall, 2020)</w:t>
      </w:r>
      <w:r w:rsidR="004A49A4" w:rsidRPr="007D7C37">
        <w:rPr>
          <w:rFonts w:cs="Times New Roman"/>
        </w:rPr>
        <w:fldChar w:fldCharType="end"/>
      </w:r>
      <w:r w:rsidRPr="007D7C37">
        <w:rPr>
          <w:rFonts w:cs="Times New Roman"/>
        </w:rPr>
        <w:t>. Social class, in this context, not only reflects individuals’ labor market relations but also their economic interests and moral perspectives regarding the role of the market and the state in the distribution and redistribution of resources</w:t>
      </w:r>
      <w:r w:rsidR="00563E84" w:rsidRPr="007D7C37">
        <w:rPr>
          <w:rFonts w:cs="Times New Roman"/>
        </w:rPr>
        <w:t xml:space="preserve"> </w:t>
      </w:r>
      <w:r w:rsidR="00563E84" w:rsidRPr="007D7C37">
        <w:rPr>
          <w:rFonts w:cs="Times New Roman"/>
        </w:rPr>
        <w:fldChar w:fldCharType="begin"/>
      </w:r>
      <w:r w:rsidR="002216E3" w:rsidRPr="007D7C37">
        <w:rPr>
          <w:rFonts w:cs="Times New Roman"/>
        </w:rPr>
        <w:instrText xml:space="preserve"> ADDIN ZOTERO_ITEM CSL_CITATION {"citationID":"POwJyTPy","properties":{"formattedCitation":"(Svallfors, 2006)","plainCitation":"(Svallfors, 2006)","noteIndex":0},"citationItems":[{"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563E84" w:rsidRPr="007D7C37">
        <w:rPr>
          <w:rFonts w:cs="Times New Roman"/>
        </w:rPr>
        <w:fldChar w:fldCharType="separate"/>
      </w:r>
      <w:r w:rsidR="00405578" w:rsidRPr="007D7C37">
        <w:rPr>
          <w:rFonts w:cs="Times New Roman"/>
        </w:rPr>
        <w:t>(Svallfors, 2006)</w:t>
      </w:r>
      <w:r w:rsidR="00563E84" w:rsidRPr="007D7C37">
        <w:rPr>
          <w:rFonts w:cs="Times New Roman"/>
        </w:rPr>
        <w:fldChar w:fldCharType="end"/>
      </w:r>
      <w:r w:rsidRPr="007D7C37">
        <w:rPr>
          <w:rFonts w:cs="Times New Roman"/>
        </w:rPr>
        <w:t xml:space="preserve">. Redistributive preferences refer to </w:t>
      </w:r>
      <w:r w:rsidR="00CD1E5B" w:rsidRPr="007D7C37">
        <w:rPr>
          <w:rFonts w:cs="Times New Roman"/>
        </w:rPr>
        <w:t xml:space="preserve">individuals’ </w:t>
      </w:r>
      <w:r w:rsidRPr="007D7C37">
        <w:rPr>
          <w:rFonts w:cs="Times New Roman"/>
        </w:rPr>
        <w:t xml:space="preserve">support for policies and mechanisms aimed at reducing economic inequality </w:t>
      </w:r>
      <w:r w:rsidR="00F33CEA" w:rsidRPr="007D7C37">
        <w:rPr>
          <w:rFonts w:cs="Times New Roman"/>
        </w:rPr>
        <w:fldChar w:fldCharType="begin"/>
      </w:r>
      <w:r w:rsidR="00405578" w:rsidRPr="007D7C37">
        <w:rPr>
          <w:rFonts w:cs="Times New Roman"/>
        </w:rPr>
        <w:instrText xml:space="preserve"> ADDIN ZOTERO_ITEM CSL_CITATION {"citationID":"HO30qDWO","properties":{"formattedCitation":"(McCall and Kenworthy, 2009)","plainCitation":"(McCall and Kenworthy, 2009)","noteIndex":0},"citationItems":[{"id":12176,"uris":["http://zotero.org/users/5414506/items/GVGCXZX7"],"itemData":{"id":12176,"type":"article-journal","abstract":"Rising income inequality has been a defining trend of the past generation, yet we know little about its impact on social policy formation. We evaluate two dominant views about public opinion on rising inequality: that Americans do not care much about inequality of outcomes, and that a rise in inequality will lead to an increase in demand for government redistribution. Using time series data on views about income inequality and social policy preferences in the 1980s and 1990s from the General Social Survey, we find little support for these views. Instead, Americans do tend to object to inequality and increasingly believe government should act to redress it, but not via traditional redistributive programs. We examine several alternative possibilities and provide a broad analytical framework for reinterpreting social policy preferences in the era of rising inequality. Our evidence suggests that Americans may be unsure or uninformed about how to address rising inequality and thus swayed by contemporaneous debates. However, we also find that Americans favor expanding education spending in response to their increasing concerns about inequality. This suggests that equal opportunity may be more germane than income redistribution to our understanding of the politics of inequality.","container-title":"Perspectives on Politics","DOI":"10.1017/S1537592709990818","ISSN":"1541-0986, 1537-5927","issue":"3","language":"en","note":"publisher: Cambridge University Press","page":"459-484","source":"Cambridge University Press","title":"Americans' Social Policy Preferences in the Era of Rising Inequality","volume":"7","author":[{"family":"McCall","given":"Leslie"},{"family":"Kenworthy","given":"Lane"}],"issued":{"date-parts":[["2009",9]]},"citation-key":"mccall_americans_2009"}}],"schema":"https://github.com/citation-style-language/schema/raw/master/csl-citation.json"} </w:instrText>
      </w:r>
      <w:r w:rsidR="00F33CEA" w:rsidRPr="007D7C37">
        <w:rPr>
          <w:rFonts w:cs="Times New Roman"/>
        </w:rPr>
        <w:fldChar w:fldCharType="separate"/>
      </w:r>
      <w:r w:rsidR="00405578" w:rsidRPr="007D7C37">
        <w:rPr>
          <w:rFonts w:cs="Times New Roman"/>
        </w:rPr>
        <w:t>(McCall and Kenworthy, 2009)</w:t>
      </w:r>
      <w:r w:rsidR="00F33CEA" w:rsidRPr="007D7C37">
        <w:rPr>
          <w:rFonts w:cs="Times New Roman"/>
        </w:rPr>
        <w:fldChar w:fldCharType="end"/>
      </w:r>
      <w:r w:rsidRPr="007D7C37">
        <w:rPr>
          <w:rFonts w:cs="Times New Roman"/>
        </w:rPr>
        <w:t xml:space="preserve">. These preferences encompass views on taxation, welfare programs, public services, and other government interventions designed to transfer resources from wealthier individuals or groups to those with fewer resources </w:t>
      </w:r>
      <w:r w:rsidR="003F3091" w:rsidRPr="007D7C37">
        <w:rPr>
          <w:rFonts w:cs="Times New Roman"/>
        </w:rPr>
        <w:t xml:space="preserve"> </w:t>
      </w:r>
      <w:r w:rsidR="003F3091" w:rsidRPr="007D7C37">
        <w:rPr>
          <w:rFonts w:cs="Times New Roman"/>
        </w:rPr>
        <w:fldChar w:fldCharType="begin"/>
      </w:r>
      <w:r w:rsidR="00405578" w:rsidRPr="007D7C37">
        <w:rPr>
          <w:rFonts w:cs="Times New Roman"/>
        </w:rPr>
        <w:instrText xml:space="preserve"> ADDIN ZOTERO_ITEM CSL_CITATION {"citationID":"mSQkCG6w","properties":{"formattedCitation":"(Garc\\uc0\\u237{}a-S\\uc0\\u225{}nchez et al., 2022)","plainCitation":"(García-Sánchez et al., 2022)","noteIndex":0},"citationItems":[{"id":9746,"uris":["http://zotero.org/users/5414506/items/IAIYYQ7L"],"itemData":{"id":9746,"type":"article-journal","abstract":"Support for redistribution is crucial for reducing economic inequality. Despite people's desire for reducing extreme inequalities, they still have mixed opinions regarding how to do so. The aim of the article is to examine the underlying latent dimensions of support for redistribution and test its correlates to perceptions of and attitudes toward inequality. In two studies, we found that support for redistribution can be modeled as a latent construct depicting two different dimensions: one focused on taxing the wealthy and changing the income distribution schema, and other focused on assisting people in need and providing opportunities. We also found that the dimension related to taxing the wealthy (vs. assisting people in need) displayed higher internal reliability and correlated consistently with perceptions and attitudes toward inequality: the higher the support for taxing the wealthy, the higher the perceptions and concerns of inequality, and the lower the inequality-justifying ideologies. This research unveils distinct underlying dimensions of support for redistribution that shed light on different motivations that drive people's redistributive preferences.","container-title":"Frontiers in Sociology","DOI":"10.3389/fsoc.2022.773378","ISSN":"2297-7775","journalAbbreviation":"Front. Sociol.","page":"773378","source":"DOI.org (Crossref)","title":"The Two Faces of Support for Redistribution in Colombia: Taxing the Wealthy or Assisting People in Need","title-short":"The Two Faces of Support for Redistribution in Colombia","volume":"7","author":[{"family":"García-Sánchez","given":"Efraín"},{"family":"Castillo","given":"Juan Carlos"},{"family":"Rodríguez-Bailón","given":"Rosa"},{"family":"Willis","given":"Guillermo B."}],"issued":{"date-parts":[["2022",4,27]]},"citation-key":"garcia-sanchez_two_2022"}}],"schema":"https://github.com/citation-style-language/schema/raw/master/csl-citation.json"} </w:instrText>
      </w:r>
      <w:r w:rsidR="003F3091" w:rsidRPr="007D7C37">
        <w:rPr>
          <w:rFonts w:cs="Times New Roman"/>
        </w:rPr>
        <w:fldChar w:fldCharType="separate"/>
      </w:r>
      <w:r w:rsidR="00405578" w:rsidRPr="007D7C37">
        <w:rPr>
          <w:rFonts w:cs="Times New Roman"/>
        </w:rPr>
        <w:t>(García-Sánchez et al., 2022)</w:t>
      </w:r>
      <w:r w:rsidR="003F3091" w:rsidRPr="007D7C37">
        <w:rPr>
          <w:rFonts w:cs="Times New Roman"/>
        </w:rPr>
        <w:fldChar w:fldCharType="end"/>
      </w:r>
      <w:r w:rsidRPr="007D7C37">
        <w:rPr>
          <w:rFonts w:cs="Times New Roman"/>
        </w:rPr>
        <w:t>.</w:t>
      </w:r>
    </w:p>
    <w:p w14:paraId="0009F2A0" w14:textId="69204552" w:rsidR="000E3C44" w:rsidRPr="007D7C37" w:rsidRDefault="009C462E">
      <w:pPr>
        <w:pStyle w:val="BodyText"/>
        <w:rPr>
          <w:rFonts w:cs="Times New Roman"/>
        </w:rPr>
      </w:pPr>
      <w:r w:rsidRPr="007D7C37">
        <w:rPr>
          <w:rFonts w:cs="Times New Roman"/>
        </w:rPr>
        <w:t xml:space="preserve">Empirically, the class divide in redistributive preferences is well documented </w:t>
      </w:r>
      <w:r w:rsidR="001A3CE5" w:rsidRPr="007D7C37">
        <w:rPr>
          <w:rFonts w:cs="Times New Roman"/>
        </w:rPr>
        <w:fldChar w:fldCharType="begin"/>
      </w:r>
      <w:r w:rsidR="00405578" w:rsidRPr="007D7C37">
        <w:rPr>
          <w:rFonts w:cs="Times New Roman"/>
        </w:rPr>
        <w:instrText xml:space="preserve"> ADDIN ZOTERO_ITEM CSL_CITATION {"citationID":"WPvVqDbd","properties":{"formattedCitation":"(Brooks and Svallfors, 2010; Curtis and Andersen, 2015; Edlund and Lindh, 2015; Langs\\uc0\\u230{}ther and Evans, 2020)","plainCitation":"(Brooks and Svallfors, 2010; Curtis and Andersen, 2015; Edlund and Lindh, 2015; Langsæther and Evans, 2020)","noteIndex":0},"citationItems":[{"id":14393,"uris":["http://zotero.org/users/5414506/items/7FXTGRSR"],"itemData":{"id":14393,"type":"article-journal","abstract":"In most democracies, classes tend to vary with respect to an array of attitudes and behaviours, and differences are large within a number of European polities. What mechanisms lie behind these differences? Do they relate primarily to individuals’ material interests, as assumed by traditional class theories, or instead, to socialization and self-selection factors? This paper seeks to extend theory and research through an analysis of mechanisms behind class differences in policy attitudes. Our focus is on the Nordic countries, where class differences are extensive and well-documented in past scholarship. We take advantage of high-quality European Social Survey data for Denmark, Finland, Norway, and Sweden. Analyzing three policy arenas and the 9-category European Socio-economic Classification scheme (ESeC), we find evidence that class-related factors help to explain cleavages in attitudes. Comparisons with the more detailed, 103-category International Standard Classification of Occupation scheme (ISCO) suggest that these factors explain less “micro-class” occupational variation. Results shed new light on mechanisms behind class differences, and the empirical foundations of established class theories. These and other implications are discussed in the conclusion.","container-title":"Research in Social Stratification and Mobility","DOI":"10.1016/j.rssm.2010.01.003","ISSN":"0276-5624","issue":"2","journalAbbreviation":"Research in Social Stratification and Mobility","page":"199-213","source":"ScienceDirect","title":"Why does class matter? Policy attitudes, mechanisms, and the case of the Nordic countries","title-short":"Why does class matter?","volume":"28","author":[{"family":"Brooks","given":"Clem"},{"family":"Svallfors","given":"Stefan"}],"issued":{"date-parts":[["2010",6,1]]},"citation-key":"brooks_why_2010"}},{"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id":14394,"uris":["http://zotero.org/users/5414506/items/DRIPSN5K"],"itemData":{"id":14394,"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instrText>
      </w:r>
      <w:r w:rsidR="001A3CE5" w:rsidRPr="007D7C37">
        <w:rPr>
          <w:rFonts w:cs="Times New Roman"/>
        </w:rPr>
        <w:fldChar w:fldCharType="separate"/>
      </w:r>
      <w:r w:rsidR="00405578" w:rsidRPr="007D7C37">
        <w:rPr>
          <w:rFonts w:cs="Times New Roman"/>
        </w:rPr>
        <w:t>(Brooks and Svallfors, 2010; Curtis and Andersen, 2015; Edlund and Lindh, 2015; Langsæther and Evans, 2020)</w:t>
      </w:r>
      <w:r w:rsidR="001A3CE5" w:rsidRPr="007D7C37">
        <w:rPr>
          <w:rFonts w:cs="Times New Roman"/>
        </w:rPr>
        <w:fldChar w:fldCharType="end"/>
      </w:r>
      <w:r w:rsidR="00777004" w:rsidRPr="007D7C37">
        <w:rPr>
          <w:rFonts w:cs="Times New Roman"/>
        </w:rPr>
        <w:t xml:space="preserve">. </w:t>
      </w:r>
      <w:r w:rsidRPr="007D7C37">
        <w:rPr>
          <w:rFonts w:cs="Times New Roman"/>
        </w:rPr>
        <w:t>Class-based explanations of redistributive preferences have predominantly focused on individuals</w:t>
      </w:r>
      <w:r w:rsidR="00CD1E5B" w:rsidRPr="007D7C37">
        <w:rPr>
          <w:rFonts w:cs="Times New Roman"/>
        </w:rPr>
        <w:t xml:space="preserve">’ </w:t>
      </w:r>
      <w:r w:rsidR="0089036C" w:rsidRPr="007D7C37">
        <w:rPr>
          <w:rFonts w:cs="Times New Roman"/>
        </w:rPr>
        <w:t>socioeconomic</w:t>
      </w:r>
      <w:r w:rsidR="00CD1E5B" w:rsidRPr="007D7C37">
        <w:rPr>
          <w:rFonts w:cs="Times New Roman"/>
        </w:rPr>
        <w:t xml:space="preserve"> position</w:t>
      </w:r>
      <w:r w:rsidRPr="007D7C37">
        <w:rPr>
          <w:rFonts w:cs="Times New Roman"/>
        </w:rPr>
        <w:t xml:space="preserve">. According to self-interest-driven theories, economic resources or risk exposure explain why working classes with fewer resources and greater job insecurity tend to support redistribution more than the upper classes </w:t>
      </w:r>
      <w:r w:rsidR="00777004" w:rsidRPr="007D7C37">
        <w:rPr>
          <w:rFonts w:cs="Times New Roman"/>
        </w:rPr>
        <w:fldChar w:fldCharType="begin"/>
      </w:r>
      <w:r w:rsidR="00405578" w:rsidRPr="007D7C37">
        <w:rPr>
          <w:rFonts w:cs="Times New Roman"/>
        </w:rPr>
        <w:instrText xml:space="preserve"> ADDIN ZOTERO_ITEM CSL_CITATION {"citationID":"pibh2nFf","properties":{"formattedCitation":"(Meltzer and Richard, 1981; Rehm, 2009)","plainCitation":"(Meltzer and Richard, 1981; Rehm, 2009)","noteIndex":0},"citationItems":[{"id":9735,"uris":["http://zotero.org/users/5414506/items/6RK2V6KP"],"itemData":{"id":9735,"type":"article-journal","abstract":"In a general equilibrium model of a labor economy, the size of government, measured by the share of income redistributed, is determined by majority rule. Voters rationally anticipate the disincentive effects of taxation on the labor-leisure choices of their fellow citizens and take the effect into account when voting. The share of earned income redistributed depends on the voting rule and on the distribution of productivity in the economy. Under majority rule, the equilibrium tax share balances the budget and pays for the voters' choices. The principal reasons for increased size of government implied by the model are extensions of the franchise that change the position of the decisive voter in the income distribution and changes in relative productivity. An increase in mean income relative to the income of the decisive voter increases the size of government.","container-title":"Journal of Political Economy","DOI":"10.1086/261013","issue":"5","note":"DOI: 10.1086/261013\nMAG ID: 2020272840","page":"914-927","title":"A Rational Theory of the Size of Government","volume":"89","author":[{"family":"Meltzer","given":"Allan H."},{"family":"Richard","given":"Scott F."}],"issued":{"date-parts":[["1981",10,1]]},"citation-key":"meltzer_rational_1981"}},{"id":11559,"uris":["http://zotero.org/users/5414506/items/LHLQ4QYQ"],"itemData":{"id":11559,"type":"article-journal","abstract":"Much of the disagreement in the debate about globalization and its present or absent effects on the welfare state stems from competing assumptions about the individual-level determinants of redistributional preferences. This article calls for and provides testing of these causal mechanisms at the individual level. Traditional accounts suggest that risks at the industry level are important determinants of redistributional preferences. This article argues that risks at the occupational level should also be considered. A comprehensive new data set is used to test whether and what types of risks in the labor market play an important role in shaping preferences. Statistical analyses of public opinion surveys (European Social Survey) show strong evidence for the assumed causal mechanism. Contrary to much of the literature, but in line with this article's claims, it is the occupational, rather than the industry level, that is most important. The article lays out implications of these findings.","container-title":"Comparative Political Studies","DOI":"10.1177/0010414008330595","ISSN":"0010-4140, 1552-3829","issue":"7","journalAbbreviation":"Comparative Political Studies","language":"en","page":"855-881","source":"DOI.org (Crossref)","title":"Risks and Redistribution: An Individual-Level Analysis","title-short":"Risks and Redistribution","volume":"42","author":[{"family":"Rehm","given":"Philipp"}],"issued":{"date-parts":[["2009",7]]},"citation-key":"rehm_risks_2009"}}],"schema":"https://github.com/citation-style-language/schema/raw/master/csl-citation.json"} </w:instrText>
      </w:r>
      <w:r w:rsidR="00777004" w:rsidRPr="007D7C37">
        <w:rPr>
          <w:rFonts w:cs="Times New Roman"/>
        </w:rPr>
        <w:fldChar w:fldCharType="separate"/>
      </w:r>
      <w:r w:rsidR="00405578" w:rsidRPr="007D7C37">
        <w:rPr>
          <w:rFonts w:cs="Times New Roman"/>
        </w:rPr>
        <w:t>(Meltzer and Richard, 1981; Rehm, 2009)</w:t>
      </w:r>
      <w:r w:rsidR="00777004" w:rsidRPr="007D7C37">
        <w:rPr>
          <w:rFonts w:cs="Times New Roman"/>
        </w:rPr>
        <w:fldChar w:fldCharType="end"/>
      </w:r>
      <w:r w:rsidRPr="007D7C37">
        <w:rPr>
          <w:rFonts w:cs="Times New Roman"/>
        </w:rPr>
        <w:t xml:space="preserve">. Furthermore, while material interests often dominate in conditions of scarcity, value-based motivations, such as egalitarianism, may drive stronger support for redistribution under conditions of greater security and weaken under material hardship </w:t>
      </w:r>
      <w:r w:rsidR="00C95274" w:rsidRPr="007D7C37">
        <w:rPr>
          <w:rFonts w:cs="Times New Roman"/>
        </w:rPr>
        <w:t xml:space="preserve"> </w:t>
      </w:r>
      <w:r w:rsidR="0071607B" w:rsidRPr="007D7C37">
        <w:rPr>
          <w:rFonts w:cs="Times New Roman"/>
        </w:rPr>
        <w:fldChar w:fldCharType="begin"/>
      </w:r>
      <w:r w:rsidR="00405578" w:rsidRPr="007D7C37">
        <w:rPr>
          <w:rFonts w:cs="Times New Roman"/>
        </w:rPr>
        <w:instrText xml:space="preserve"> ADDIN ZOTERO_ITEM CSL_CITATION {"citationID":"ceMTsky5","properties":{"formattedCitation":"(Kulin and Svallfors, 2013; Maldonado et al., 2019)","plainCitation":"(Kulin and Svallfors, 2013; Maldonado et al., 2019)","noteIndex":0},"citationItems":[{"id":519,"uris":["http://zotero.org/users/5414506/items/WPAMV5XJ"],"itemData":{"id":519,"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53,"uris":["http://zotero.org/users/5414506/items/5FBJN7ZH"],"itemData":{"id":53,"type":"article-journal","container-title":"Open Science Framework","DOI":"10.17605/osf.io/g4ek8","source":"DataCite","title":"Meritocracia y redistribución en Chile: señales de la opinión pública","title-short":"Meritocracia y redistribución en Chile","URL":"https://osf.io/g4ek8/","author":[{"family":"Maldonado","given":"Luis"},{"family":"Castillo","given":"Juan Carlos"},{"family":"Iturra","given":"Julio"},{"family":"Atria","given":"Jorge"},{"family":"Meneses","given":"Francisco"}],"accessed":{"date-parts":[["2019",11,4]]},"issued":{"date-parts":[["2019"]]},"citation-key":"maldonado_Meritocracia_2019"}}],"schema":"https://github.com/citation-style-language/schema/raw/master/csl-citation.json"} </w:instrText>
      </w:r>
      <w:r w:rsidR="0071607B" w:rsidRPr="007D7C37">
        <w:rPr>
          <w:rFonts w:cs="Times New Roman"/>
        </w:rPr>
        <w:fldChar w:fldCharType="separate"/>
      </w:r>
      <w:r w:rsidR="00405578" w:rsidRPr="007D7C37">
        <w:rPr>
          <w:rFonts w:cs="Times New Roman"/>
        </w:rPr>
        <w:t>(Kulin and Svallfors, 2013; Maldonado et al., 2019)</w:t>
      </w:r>
      <w:r w:rsidR="0071607B" w:rsidRPr="007D7C37">
        <w:rPr>
          <w:rFonts w:cs="Times New Roman"/>
        </w:rPr>
        <w:fldChar w:fldCharType="end"/>
      </w:r>
      <w:r w:rsidRPr="007D7C37">
        <w:rPr>
          <w:rFonts w:cs="Times New Roman"/>
        </w:rPr>
        <w:t>.</w:t>
      </w:r>
    </w:p>
    <w:p w14:paraId="0009F2A1" w14:textId="27D2809D" w:rsidR="000E3C44" w:rsidRPr="007D7C37" w:rsidRDefault="009C462E">
      <w:pPr>
        <w:pStyle w:val="BodyText"/>
        <w:rPr>
          <w:rFonts w:cs="Times New Roman"/>
        </w:rPr>
      </w:pPr>
      <w:r w:rsidRPr="007D7C37">
        <w:rPr>
          <w:rFonts w:cs="Times New Roman"/>
        </w:rPr>
        <w:t xml:space="preserve">Other approaches emphasize the role of social relations in the workplace, which can imprint normative views that ultimately shape political opinions due to the significant time people spend at work </w:t>
      </w:r>
      <w:r w:rsidR="0071607B" w:rsidRPr="007D7C37">
        <w:rPr>
          <w:rFonts w:cs="Times New Roman"/>
        </w:rPr>
        <w:fldChar w:fldCharType="begin"/>
      </w:r>
      <w:r w:rsidR="002216E3" w:rsidRPr="007D7C37">
        <w:rPr>
          <w:rFonts w:cs="Times New Roman"/>
        </w:rPr>
        <w:instrText xml:space="preserve"> ADDIN ZOTERO_ITEM CSL_CITATION {"citationID":"PkIfl4n0","properties":{"formattedCitation":"(Oesch, 2006)","plainCitation":"(Oesch, 2006)","noteIndex":0},"citationItems":[{"id":14927,"uris":["http://zotero.org/users/5414506/items/JN5QKN5I"],"itemData":{"id":14927,"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schema":"https://github.com/citation-style-language/schema/raw/master/csl-citation.json"} </w:instrText>
      </w:r>
      <w:r w:rsidR="0071607B" w:rsidRPr="007D7C37">
        <w:rPr>
          <w:rFonts w:cs="Times New Roman"/>
        </w:rPr>
        <w:fldChar w:fldCharType="separate"/>
      </w:r>
      <w:r w:rsidR="00405578" w:rsidRPr="007D7C37">
        <w:rPr>
          <w:rFonts w:cs="Times New Roman"/>
        </w:rPr>
        <w:t>(Oesch, 2006)</w:t>
      </w:r>
      <w:r w:rsidR="0071607B" w:rsidRPr="007D7C37">
        <w:rPr>
          <w:rFonts w:cs="Times New Roman"/>
        </w:rPr>
        <w:fldChar w:fldCharType="end"/>
      </w:r>
      <w:r w:rsidRPr="007D7C37">
        <w:rPr>
          <w:rFonts w:cs="Times New Roman"/>
        </w:rPr>
        <w:t>. For instance, continuous and diverse social interactions in interpersonal service roles can foster empathy and reinforce egalitarian values</w:t>
      </w:r>
      <w:r w:rsidR="007B3F73" w:rsidRPr="007D7C37">
        <w:rPr>
          <w:rFonts w:cs="Times New Roman"/>
        </w:rPr>
        <w:t xml:space="preserve"> </w:t>
      </w:r>
      <w:r w:rsidR="007B3F73" w:rsidRPr="007D7C37">
        <w:rPr>
          <w:rFonts w:cs="Times New Roman"/>
        </w:rPr>
        <w:fldChar w:fldCharType="begin"/>
      </w:r>
      <w:r w:rsidR="00405578" w:rsidRPr="007D7C37">
        <w:rPr>
          <w:rFonts w:cs="Times New Roman"/>
        </w:rPr>
        <w:instrText xml:space="preserve"> ADDIN ZOTERO_ITEM CSL_CITATION {"citationID":"z2ejvdZr","properties":{"formattedCitation":"(Kitschelt and Rehm, 2014)","plainCitation":"(Kitschelt and Rehm, 2014)","noteIndex":0},"citationItems":[{"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7B3F73" w:rsidRPr="007D7C37">
        <w:rPr>
          <w:rFonts w:cs="Times New Roman"/>
        </w:rPr>
        <w:fldChar w:fldCharType="separate"/>
      </w:r>
      <w:r w:rsidR="00405578" w:rsidRPr="007D7C37">
        <w:rPr>
          <w:rFonts w:cs="Times New Roman"/>
        </w:rPr>
        <w:t>(Kitschelt and Rehm, 2014)</w:t>
      </w:r>
      <w:r w:rsidR="007B3F73" w:rsidRPr="007D7C37">
        <w:rPr>
          <w:rFonts w:cs="Times New Roman"/>
        </w:rPr>
        <w:fldChar w:fldCharType="end"/>
      </w:r>
      <w:r w:rsidRPr="007D7C37">
        <w:rPr>
          <w:rFonts w:cs="Times New Roman"/>
        </w:rPr>
        <w:t xml:space="preserve">. Conversely, vertical oversight in managerial positions and the emphasis on autonomy in self-employed roles often bolster self-interested and conservative political views </w:t>
      </w:r>
      <w:r w:rsidR="007B3F73" w:rsidRPr="007D7C37">
        <w:rPr>
          <w:rFonts w:cs="Times New Roman"/>
        </w:rPr>
        <w:fldChar w:fldCharType="begin"/>
      </w:r>
      <w:r w:rsidR="00405578" w:rsidRPr="007D7C37">
        <w:rPr>
          <w:rFonts w:cs="Times New Roman"/>
        </w:rPr>
        <w:instrText xml:space="preserve"> ADDIN ZOTERO_ITEM CSL_CITATION {"citationID":"JgqYYfEa","properties":{"formattedCitation":"(Oesch and Rennwald, 2018)","plainCitation":"(Oesch and Rennwald, 2018)","noteIndex":0},"citationItems":[{"id":14928,"uris":["http://zotero.org/users/5414506/items/QR2KIJSS"],"itemData":{"id":14928,"type":"article-journal","abstract":"The rise of the radical right fundamentally changes the face of electoral competition in Western Europe. Bipolar competition is becoming tripolar, as the two dominant party poles of the twentieth century – the left and the centre-right – are challenged by a third pole of the radical right. Between 2000 and 2015, the radical right has secured more than 12 per cent of the vote in over ten Western European countries. This article shows how electoral competition between the three party poles plays out at the micro level of social classes. It presents a model of class voting that distinguishes between classes that are a party's preserve, classes that are contested strongholds of two parties and classes over which there is an open competition. Using seven rounds of the European Social Survey, it shows that sociocultural professionals form the party preserve of the left, and large employers and managers the preserve of the centre-right. However, the radical right competes with the centre-right for the votes of small business owners, and it challenges the left over its working-class stronghold. These two contested strongholds attest to the co-existence of old and new patterns of class voting. Old patterns are structured by an economic conflict: Production workers vote for the left and small business owners for the centre-right based on their economic attitudes. In contrast, new patterns are linked to the rise of the radical right and structured by a cultural conflict.","container-title":"European Journal of Political Research","DOI":"10.1111/1475-6765.12259","ISSN":"1475-6765","issue":"4","language":"en","license":"© 2018 European Consortium for Political Research","note":"_eprint: https://onlinelibrary.wiley.com/doi/pdf/10.1111/1475-6765.12259","page":"783-807","source":"Wiley Online Library","title":"Electoral competition in Europe's new tripolar political space: Class voting for the left, centre-right and radical right","title-short":"Electoral competition in Europe's new tripolar political space","volume":"57","author":[{"family":"Oesch","given":"Daniel"},{"family":"Rennwald","given":"Line"}],"issued":{"date-parts":[["2018"]]},"citation-key":"oesch_electoral_2018"}}],"schema":"https://github.com/citation-style-language/schema/raw/master/csl-citation.json"} </w:instrText>
      </w:r>
      <w:r w:rsidR="007B3F73" w:rsidRPr="007D7C37">
        <w:rPr>
          <w:rFonts w:cs="Times New Roman"/>
        </w:rPr>
        <w:fldChar w:fldCharType="separate"/>
      </w:r>
      <w:r w:rsidR="00405578" w:rsidRPr="007D7C37">
        <w:rPr>
          <w:rFonts w:cs="Times New Roman"/>
        </w:rPr>
        <w:t>(Oesch and Rennwald, 2018)</w:t>
      </w:r>
      <w:r w:rsidR="007B3F73" w:rsidRPr="007D7C37">
        <w:rPr>
          <w:rFonts w:cs="Times New Roman"/>
        </w:rPr>
        <w:fldChar w:fldCharType="end"/>
      </w:r>
      <w:r w:rsidRPr="007D7C37">
        <w:rPr>
          <w:rFonts w:cs="Times New Roman"/>
        </w:rPr>
        <w:t>.</w:t>
      </w:r>
    </w:p>
    <w:p w14:paraId="0009F2A2" w14:textId="63274F61" w:rsidR="000E3C44" w:rsidRPr="007D7C37" w:rsidRDefault="00A67CA9">
      <w:pPr>
        <w:pStyle w:val="BodyText"/>
        <w:rPr>
          <w:rFonts w:cs="Times New Roman"/>
        </w:rPr>
      </w:pPr>
      <w:r w:rsidRPr="007D7C37">
        <w:rPr>
          <w:rFonts w:cs="Times New Roman"/>
        </w:rPr>
        <w:lastRenderedPageBreak/>
        <w:t xml:space="preserve">Given the </w:t>
      </w:r>
      <w:r w:rsidR="00DF0045" w:rsidRPr="007D7C37">
        <w:rPr>
          <w:rFonts w:cs="Times New Roman"/>
        </w:rPr>
        <w:t>individual</w:t>
      </w:r>
      <w:r w:rsidR="00BE7726" w:rsidRPr="007D7C37">
        <w:rPr>
          <w:rFonts w:cs="Times New Roman"/>
        </w:rPr>
        <w:t>ist</w:t>
      </w:r>
      <w:r w:rsidRPr="007D7C37">
        <w:rPr>
          <w:rFonts w:cs="Times New Roman"/>
        </w:rPr>
        <w:t xml:space="preserve"> focus of current approaches on class and redistributive preferences, </w:t>
      </w:r>
      <w:r w:rsidR="009C462E" w:rsidRPr="007D7C37">
        <w:rPr>
          <w:rFonts w:cs="Times New Roman"/>
        </w:rPr>
        <w:t xml:space="preserve">a network perspective offers a </w:t>
      </w:r>
      <w:r w:rsidR="001D5999" w:rsidRPr="007D7C37">
        <w:rPr>
          <w:rFonts w:cs="Times New Roman"/>
        </w:rPr>
        <w:t xml:space="preserve">more </w:t>
      </w:r>
      <w:r w:rsidR="009C462E" w:rsidRPr="007D7C37">
        <w:rPr>
          <w:rFonts w:cs="Times New Roman"/>
        </w:rPr>
        <w:t xml:space="preserve">comprehensive way to understand redistributive preferences beyond the individual level. By focusing on </w:t>
      </w:r>
      <w:r w:rsidR="002C09DD" w:rsidRPr="007D7C37">
        <w:rPr>
          <w:rFonts w:cs="Times New Roman"/>
        </w:rPr>
        <w:t>class differences</w:t>
      </w:r>
      <w:r w:rsidRPr="007D7C37">
        <w:rPr>
          <w:rFonts w:cs="Times New Roman"/>
        </w:rPr>
        <w:t xml:space="preserve"> in </w:t>
      </w:r>
      <w:r w:rsidR="009C462E" w:rsidRPr="007D7C37">
        <w:rPr>
          <w:rFonts w:cs="Times New Roman"/>
        </w:rPr>
        <w:t xml:space="preserve">network ties, the </w:t>
      </w:r>
      <w:r w:rsidR="00B439FE" w:rsidRPr="007D7C37">
        <w:rPr>
          <w:rFonts w:cs="Times New Roman"/>
        </w:rPr>
        <w:t xml:space="preserve">interpersonal </w:t>
      </w:r>
      <w:r w:rsidR="009C462E" w:rsidRPr="007D7C37">
        <w:rPr>
          <w:rFonts w:cs="Times New Roman"/>
        </w:rPr>
        <w:t>dimension of between-class relations is brought to the forefront, emphasizing that social ties encompass both social and economic resources</w:t>
      </w:r>
      <w:r w:rsidR="003D599D" w:rsidRPr="007D7C37">
        <w:rPr>
          <w:rFonts w:cs="Times New Roman"/>
        </w:rPr>
        <w:t xml:space="preserve"> </w:t>
      </w:r>
      <w:r w:rsidR="00CC34CC" w:rsidRPr="007D7C37">
        <w:rPr>
          <w:rFonts w:cs="Times New Roman"/>
        </w:rPr>
        <w:fldChar w:fldCharType="begin"/>
      </w:r>
      <w:r w:rsidR="00405578" w:rsidRPr="007D7C37">
        <w:rPr>
          <w:rFonts w:cs="Times New Roman"/>
        </w:rPr>
        <w:instrText xml:space="preserve"> ADDIN ZOTERO_ITEM CSL_CITATION {"citationID":"HjDl3IUO","properties":{"formattedCitation":"(Lin and Dumin, 1986)","plainCitation":"(Lin and Dumin, 1986)","noteIndex":0},"citationItems":[{"id":14463,"uris":["http://zotero.org/users/5414506/items/SC5Q3MYR"],"itemData":{"id":14463,"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CC34CC" w:rsidRPr="007D7C37">
        <w:rPr>
          <w:rFonts w:cs="Times New Roman"/>
        </w:rPr>
        <w:fldChar w:fldCharType="separate"/>
      </w:r>
      <w:r w:rsidR="00405578" w:rsidRPr="007D7C37">
        <w:rPr>
          <w:rFonts w:cs="Times New Roman"/>
        </w:rPr>
        <w:t>(Lin and Dumin, 1986)</w:t>
      </w:r>
      <w:r w:rsidR="00CC34CC" w:rsidRPr="007D7C37">
        <w:rPr>
          <w:rFonts w:cs="Times New Roman"/>
        </w:rPr>
        <w:fldChar w:fldCharType="end"/>
      </w:r>
      <w:r w:rsidR="00F75174" w:rsidRPr="007D7C37">
        <w:rPr>
          <w:rFonts w:cs="Times New Roman"/>
        </w:rPr>
        <w:t xml:space="preserve"> </w:t>
      </w:r>
      <w:r w:rsidR="008375EE" w:rsidRPr="007D7C37">
        <w:rPr>
          <w:rFonts w:cs="Times New Roman"/>
        </w:rPr>
        <w:t>embedded</w:t>
      </w:r>
      <w:r w:rsidR="00AC667A" w:rsidRPr="007D7C37">
        <w:rPr>
          <w:rFonts w:cs="Times New Roman"/>
        </w:rPr>
        <w:t xml:space="preserve"> </w:t>
      </w:r>
      <w:r w:rsidR="00690EC1" w:rsidRPr="007D7C37">
        <w:rPr>
          <w:rFonts w:cs="Times New Roman"/>
        </w:rPr>
        <w:t xml:space="preserve">in </w:t>
      </w:r>
      <w:r w:rsidR="00AC667A" w:rsidRPr="007D7C37">
        <w:rPr>
          <w:rFonts w:cs="Times New Roman"/>
        </w:rPr>
        <w:t>class positions</w:t>
      </w:r>
      <w:r w:rsidR="008375EE" w:rsidRPr="007D7C37">
        <w:rPr>
          <w:rFonts w:cs="Times New Roman"/>
        </w:rPr>
        <w:t xml:space="preserve"> </w:t>
      </w:r>
      <w:r w:rsidR="003D599D" w:rsidRPr="007D7C37">
        <w:rPr>
          <w:rFonts w:cs="Times New Roman"/>
        </w:rPr>
        <w:fldChar w:fldCharType="begin"/>
      </w:r>
      <w:r w:rsidR="002216E3" w:rsidRPr="007D7C37">
        <w:rPr>
          <w:rFonts w:cs="Times New Roman"/>
        </w:rPr>
        <w:instrText xml:space="preserve"> ADDIN ZOTERO_ITEM CSL_CITATION {"citationID":"j05pzNqW","properties":{"formattedCitation":"(Weber, 2011, pp. 57\\uc0\\u8211{}59)","plainCitation":"(Weber, 2011, pp. 57–59)","noteIndex":0},"citationItems":[{"id":15878,"uris":["http://zotero.org/users/5414506/items/ST8GYDQ2"],"itemData":{"id":15878,"type":"chapter","abstract":"The social order and the economic order are, of course, similarly related to the 'legal order.' However, the social and the economic order are not identical. The economic order is for people merely the way in which economic goods and services are distributed and used. The social order is of course conditioned by the economic order to a high degree. Now, 'classes,' 'status groups,' and 'parties' are phenomena of the distribution of power within a community. Since it is quite a general phenomenon one must mention here that the class antagonisms that are conditioned through the market situation are usually most bitter between those who actually and directly participate as opponents in price wars. But status honor need not necessarily be linked with a 'class situation.' On the contrary, it normally stands in sharp opposition to the pretensions of sheer property. 'Property' and 'lack of property' are, therefore, the basic categories of all class situations.","container-title":"The Inequality Reader","edition":"2","ISBN":"978-0-429-49446-8","note":"number-of-pages: 12","publisher":"Routledge","title":"Class, Status, Party","author":[{"family":"Weber","given":"Max"}],"issued":{"date-parts":[["2011"]]},"citation-key":"weber_class_2011"},"locator":"57-59","label":"page"}],"schema":"https://github.com/citation-style-language/schema/raw/master/csl-citation.json"} </w:instrText>
      </w:r>
      <w:r w:rsidR="003D599D" w:rsidRPr="007D7C37">
        <w:rPr>
          <w:rFonts w:cs="Times New Roman"/>
        </w:rPr>
        <w:fldChar w:fldCharType="separate"/>
      </w:r>
      <w:r w:rsidR="00405578" w:rsidRPr="007D7C37">
        <w:rPr>
          <w:rFonts w:cs="Times New Roman"/>
        </w:rPr>
        <w:t>(Weber, 2011, pp. 57–59)</w:t>
      </w:r>
      <w:r w:rsidR="003D599D" w:rsidRPr="007D7C37">
        <w:rPr>
          <w:rFonts w:cs="Times New Roman"/>
        </w:rPr>
        <w:fldChar w:fldCharType="end"/>
      </w:r>
      <w:r w:rsidR="009C462E" w:rsidRPr="007D7C37">
        <w:rPr>
          <w:rFonts w:cs="Times New Roman"/>
        </w:rPr>
        <w:t>.</w:t>
      </w:r>
    </w:p>
    <w:p w14:paraId="0009F2A3" w14:textId="77777777" w:rsidR="000E3C44" w:rsidRPr="007D7C37" w:rsidRDefault="009C462E">
      <w:pPr>
        <w:pStyle w:val="Heading2"/>
        <w:rPr>
          <w:rFonts w:cs="Times New Roman"/>
        </w:rPr>
      </w:pPr>
      <w:bookmarkStart w:id="3" w:name="class-relations-and-social-networks"/>
      <w:bookmarkEnd w:id="2"/>
      <w:r w:rsidRPr="007D7C37">
        <w:rPr>
          <w:rFonts w:cs="Times New Roman"/>
        </w:rPr>
        <w:t>Class relations and social networks</w:t>
      </w:r>
    </w:p>
    <w:p w14:paraId="0009F2A4" w14:textId="192C741B" w:rsidR="000E3C44" w:rsidRPr="007D7C37" w:rsidRDefault="009C462E">
      <w:pPr>
        <w:pStyle w:val="FirstParagraph"/>
        <w:rPr>
          <w:rFonts w:cs="Times New Roman"/>
        </w:rPr>
      </w:pPr>
      <w:r w:rsidRPr="007D7C37">
        <w:rPr>
          <w:rFonts w:cs="Times New Roman"/>
        </w:rPr>
        <w:t xml:space="preserve">Theoretically, class relations can be understood as the structure of social ties between different classes within the broader social system, represented by networks spanning various social strata </w:t>
      </w:r>
      <w:r w:rsidR="00F46542" w:rsidRPr="007D7C37">
        <w:rPr>
          <w:rFonts w:cs="Times New Roman"/>
        </w:rPr>
        <w:fldChar w:fldCharType="begin"/>
      </w:r>
      <w:r w:rsidR="002216E3" w:rsidRPr="007D7C37">
        <w:rPr>
          <w:rFonts w:cs="Times New Roman"/>
        </w:rPr>
        <w:instrText xml:space="preserve"> ADDIN ZOTERO_ITEM CSL_CITATION {"citationID":"YOPXaKzN","properties":{"formattedCitation":"(Blau, 1977)","plainCitation":"(Blau, 1977)","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rsidR="00F46542" w:rsidRPr="007D7C37">
        <w:rPr>
          <w:rFonts w:cs="Times New Roman"/>
        </w:rPr>
        <w:fldChar w:fldCharType="separate"/>
      </w:r>
      <w:r w:rsidR="00405578" w:rsidRPr="007D7C37">
        <w:rPr>
          <w:rFonts w:cs="Times New Roman"/>
        </w:rPr>
        <w:t>(Blau, 1977)</w:t>
      </w:r>
      <w:r w:rsidR="00F46542" w:rsidRPr="007D7C37">
        <w:rPr>
          <w:rFonts w:cs="Times New Roman"/>
        </w:rPr>
        <w:fldChar w:fldCharType="end"/>
      </w:r>
      <w:r w:rsidRPr="007D7C37">
        <w:rPr>
          <w:rFonts w:cs="Times New Roman"/>
        </w:rPr>
        <w:t xml:space="preserve">. </w:t>
      </w:r>
      <w:r w:rsidR="008A3CF4" w:rsidRPr="007D7C37">
        <w:rPr>
          <w:rFonts w:cs="Times New Roman"/>
        </w:rPr>
        <w:t>Social network r</w:t>
      </w:r>
      <w:r w:rsidRPr="007D7C37">
        <w:rPr>
          <w:rFonts w:cs="Times New Roman"/>
        </w:rPr>
        <w:t xml:space="preserve">esearch consistently demonstrates that homophily—the tendency for individuals to associate with others who are similar—is a structured and persistent feature of social relations </w:t>
      </w:r>
      <w:r w:rsidR="00F46542" w:rsidRPr="007D7C37">
        <w:rPr>
          <w:rFonts w:cs="Times New Roman"/>
        </w:rPr>
        <w:fldChar w:fldCharType="begin"/>
      </w:r>
      <w:r w:rsidR="002216E3" w:rsidRPr="007D7C37">
        <w:rPr>
          <w:rFonts w:cs="Times New Roman"/>
        </w:rPr>
        <w:instrText xml:space="preserve"> ADDIN ZOTERO_ITEM CSL_CITATION {"citationID":"ZAYTT0wh","properties":{"formattedCitation":"(McPherson et al., 2001)","plainCitation":"(McPherson et al., 2001)","noteIndex":0},"citationItems":[{"id":12811,"uris":["http://zotero.org/users/5414506/items/U5P3A8RZ"],"itemData":{"id":12811,"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schema":"https://github.com/citation-style-language/schema/raw/master/csl-citation.json"} </w:instrText>
      </w:r>
      <w:r w:rsidR="00F46542" w:rsidRPr="007D7C37">
        <w:rPr>
          <w:rFonts w:cs="Times New Roman"/>
        </w:rPr>
        <w:fldChar w:fldCharType="separate"/>
      </w:r>
      <w:r w:rsidR="00405578" w:rsidRPr="007D7C37">
        <w:rPr>
          <w:rFonts w:cs="Times New Roman"/>
        </w:rPr>
        <w:t>(McPherson et al., 2001)</w:t>
      </w:r>
      <w:r w:rsidR="00F46542" w:rsidRPr="007D7C37">
        <w:rPr>
          <w:rFonts w:cs="Times New Roman"/>
        </w:rPr>
        <w:fldChar w:fldCharType="end"/>
      </w:r>
      <w:r w:rsidRPr="007D7C37">
        <w:rPr>
          <w:rFonts w:cs="Times New Roman"/>
        </w:rPr>
        <w:t xml:space="preserve">. For instance, friendships and family ties often display homogeneity in terms of social status or demographic characteristics, while more distant ties tend to connect individuals to different social groups, thereby contributing to network diversity </w:t>
      </w:r>
      <w:r w:rsidR="00873515" w:rsidRPr="007D7C37">
        <w:rPr>
          <w:rFonts w:cs="Times New Roman"/>
        </w:rPr>
        <w:t xml:space="preserve"> </w:t>
      </w:r>
      <w:r w:rsidR="00873515" w:rsidRPr="007D7C37">
        <w:rPr>
          <w:rFonts w:cs="Times New Roman"/>
        </w:rPr>
        <w:fldChar w:fldCharType="begin"/>
      </w:r>
      <w:r w:rsidR="00405578" w:rsidRPr="007D7C37">
        <w:rPr>
          <w:rFonts w:cs="Times New Roman"/>
        </w:rPr>
        <w:instrText xml:space="preserve"> ADDIN ZOTERO_ITEM CSL_CITATION {"citationID":"4jYRTNtS","properties":{"formattedCitation":"(Diprete et al., 2011; Lazarsfeld and Merton, 1954)","plainCitation":"(Diprete et al., 2011; Lazarsfeld and Merton, 1954)","noteIndex":0},"citationItems":[{"id":133,"uris":["http://zotero.org/users/5414506/items/8Z2Q7MRA"],"itemData":{"id":133,"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container-title":"Source: American Journal of Sociology AJS","DOI":"10.1086/659100","issue":"4","page":"1234-83","title":"Segregation in Social Networks Based on Acquaintanceship and Trust","volume":"116","author":[{"family":"Diprete","given":"Thomas A"},{"family":"Gelman","given":"Andrew"},{"family":"Mccormick","given":"Tyler"},{"family":"Teitler","given":"Julien"},{"family":"Zheng","given":"Tian"}],"issued":{"date-parts":[["2011"]]},"citation-key":"diprete_segregation_2011"}},{"id":14354,"uris":["http://zotero.org/users/5414506/items/9L8T7FHV"],"itemData":{"id":14354,"type":"chapter","container-title":"Freedom and control in modern society","event-place":"New York","page":"18–66","publisher":"Van Nostrand","publisher-place":"New York","title":"Friendship as a social process: A substantive and methodological analysis","volume":"18","author":[{"family":"Lazarsfeld","given":"Paul F"},{"family":"Merton","given":"Robert K"}],"editor":[{"family":"Morroe","given":"Theodore"},{"family":"Page","given":"Charles H."}],"issued":{"date-parts":[["1954"]]},"citation-key":"lazarsfeld_friendship_1954"}}],"schema":"https://github.com/citation-style-language/schema/raw/master/csl-citation.json"} </w:instrText>
      </w:r>
      <w:r w:rsidR="00873515" w:rsidRPr="007D7C37">
        <w:rPr>
          <w:rFonts w:cs="Times New Roman"/>
        </w:rPr>
        <w:fldChar w:fldCharType="separate"/>
      </w:r>
      <w:r w:rsidR="00405578" w:rsidRPr="007D7C37">
        <w:rPr>
          <w:rFonts w:cs="Times New Roman"/>
        </w:rPr>
        <w:t>(Diprete et al., 2011; Lazarsfeld and Merton, 1954)</w:t>
      </w:r>
      <w:r w:rsidR="00873515" w:rsidRPr="007D7C37">
        <w:rPr>
          <w:rFonts w:cs="Times New Roman"/>
        </w:rPr>
        <w:fldChar w:fldCharType="end"/>
      </w:r>
      <w:r w:rsidRPr="007D7C37">
        <w:rPr>
          <w:rFonts w:cs="Times New Roman"/>
        </w:rPr>
        <w:t xml:space="preserve">. Moreover, it is well established that </w:t>
      </w:r>
      <w:r w:rsidR="00A0706D" w:rsidRPr="007D7C37">
        <w:rPr>
          <w:rFonts w:cs="Times New Roman"/>
        </w:rPr>
        <w:t xml:space="preserve">sociability </w:t>
      </w:r>
      <w:r w:rsidRPr="007D7C37">
        <w:rPr>
          <w:rFonts w:cs="Times New Roman"/>
        </w:rPr>
        <w:t>preferences play a role in forming segregated</w:t>
      </w:r>
      <w:r w:rsidR="00260098">
        <w:rPr>
          <w:rFonts w:cs="Times New Roman"/>
        </w:rPr>
        <w:t xml:space="preserve"> networks</w:t>
      </w:r>
      <w:r w:rsidRPr="007D7C37">
        <w:rPr>
          <w:rFonts w:cs="Times New Roman"/>
        </w:rPr>
        <w:t xml:space="preserve"> </w:t>
      </w:r>
      <w:r w:rsidR="0066102A" w:rsidRPr="007D7C37">
        <w:rPr>
          <w:rFonts w:cs="Times New Roman"/>
        </w:rPr>
        <w:fldChar w:fldCharType="begin"/>
      </w:r>
      <w:r w:rsidR="00405578" w:rsidRPr="007D7C37">
        <w:rPr>
          <w:rFonts w:cs="Times New Roman"/>
        </w:rPr>
        <w:instrText xml:space="preserve"> ADDIN ZOTERO_ITEM CSL_CITATION {"citationID":"CELA3fbf","properties":{"formattedCitation":"(Homans, 1951; Visser and Mirabile, 2004)","plainCitation":"(Homans, 1951; Visser and Mirabile, 2004)","noteIndex":0},"citationItems":[{"id":14222,"uris":["http://zotero.org/users/5414506/items/CLDL3NSJ"],"itemData":{"id":14222,"type":"book","abstract":"George C. Homans's classic volume \"The Human Group\" was among the first to study the small group as a microcosm of society. It introduced a method of analysis and a set of influential theories that cut across areas of specialization on the personality, community, and industry.  The study of even the smallest groups is extremely complex, with the simplest associations involving an abundance of actions, relationships, emotions, motives, ideas, and beliefs. Homans concentrates on certain activities and processes he observes in five carefully selected and differentiated case studies and from them draws common patterns and ideas that serve as the bases of testable propositions.  He divides his cases into static and dynamic groups. In all five cases, Homans selects comparable phenomena for analysis with a contextually different emphasis and elaboration each time. His results demonstrate that, different as these groups are, their behavior reveals fundamental similarities and social uniformities. A ground-breaking and authoritative work when it was first published in 1950, \"The Human Group\" continues to inform and invigorate the study of small groups in sociology, psychology, management, and organizations. (PsycINFO Database Record (c) 2016 APA, all rights reserved)","collection-title":"The human group.","event-place":"Piscataway,  NJ,  US","ISBN":"1-56000-572-6","publisher":"Transaction Publishers","publisher-place":"Piscataway,  NJ,  US","title":"The human group.","author":[{"family":"Homans","given":"George C."}],"issued":{"date-parts":[["1951"]]},"citation-key":"homans_human_1951"}},{"id":6207,"uris":["http://zotero.org/users/5414506/items/WTNIYMER"],"itemData":{"id":6207,"type":"article-journal","container-title":"Journal of Personality and Social Psychology","DOI":"10.1037/0022-3514.87.6.779","ISSN":"1939-1315, 0022-3514","issue":"6","journalAbbreviation":"Journal of Personality and Social Psychology","language":"en","page":"779-795","source":"DOI.org (Crossref)","title":"Attitudes in the Social Context: The Impact of Social Network Composition on Individual-Level Attitude Strength.","title-short":"Attitudes in the Social Context","volume":"87","author":[{"family":"Visser","given":"Penny S."},{"family":"Mirabile","given":"Robert R."}],"issued":{"date-parts":[["2004"]]},"citation-key":"visser_attitudes_2004"}}],"schema":"https://github.com/citation-style-language/schema/raw/master/csl-citation.json"} </w:instrText>
      </w:r>
      <w:r w:rsidR="0066102A" w:rsidRPr="007D7C37">
        <w:rPr>
          <w:rFonts w:cs="Times New Roman"/>
        </w:rPr>
        <w:fldChar w:fldCharType="separate"/>
      </w:r>
      <w:r w:rsidR="00405578" w:rsidRPr="007D7C37">
        <w:rPr>
          <w:rFonts w:cs="Times New Roman"/>
        </w:rPr>
        <w:t>(Homans, 1951; Visser and Mirabile, 2004)</w:t>
      </w:r>
      <w:r w:rsidR="0066102A" w:rsidRPr="007D7C37">
        <w:rPr>
          <w:rFonts w:cs="Times New Roman"/>
        </w:rPr>
        <w:fldChar w:fldCharType="end"/>
      </w:r>
      <w:r w:rsidRPr="007D7C37">
        <w:rPr>
          <w:rFonts w:cs="Times New Roman"/>
        </w:rPr>
        <w:t>. However, this research aligns with the prevailing view that attitudinal similarity within networks arises primarily from structural contact opportunities shaped by the class composition of social ties, rather than from homophilic preferences for socializing with like-minded individuals</w:t>
      </w:r>
      <w:r w:rsidR="00432EA5" w:rsidRPr="007D7C37">
        <w:rPr>
          <w:rFonts w:cs="Times New Roman"/>
        </w:rPr>
        <w:t xml:space="preserve"> </w:t>
      </w:r>
      <w:r w:rsidR="00432EA5" w:rsidRPr="007D7C37">
        <w:rPr>
          <w:rFonts w:cs="Times New Roman"/>
        </w:rPr>
        <w:fldChar w:fldCharType="begin"/>
      </w:r>
      <w:r w:rsidR="002216E3" w:rsidRPr="007D7C37">
        <w:rPr>
          <w:rFonts w:cs="Times New Roman"/>
        </w:rPr>
        <w:instrText xml:space="preserve"> ADDIN ZOTERO_ITEM CSL_CITATION {"citationID":"2PxZexV2","properties":{"formattedCitation":"(Feld, 1981)","plainCitation":"(Feld, 1981)","noteIndex":0},"citationItems":[{"id":12835,"uris":["http://zotero.org/users/5414506/items/P6JRND52"],"itemData":{"id":12835,"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r w:rsidR="00432EA5" w:rsidRPr="007D7C37">
        <w:rPr>
          <w:rFonts w:cs="Times New Roman"/>
        </w:rPr>
        <w:fldChar w:fldCharType="separate"/>
      </w:r>
      <w:r w:rsidR="00405578" w:rsidRPr="007D7C37">
        <w:rPr>
          <w:rFonts w:cs="Times New Roman"/>
        </w:rPr>
        <w:t>(Feld, 1981)</w:t>
      </w:r>
      <w:r w:rsidR="00432EA5" w:rsidRPr="007D7C37">
        <w:rPr>
          <w:rFonts w:cs="Times New Roman"/>
        </w:rPr>
        <w:fldChar w:fldCharType="end"/>
      </w:r>
      <w:r w:rsidRPr="007D7C37">
        <w:rPr>
          <w:rFonts w:cs="Times New Roman"/>
        </w:rPr>
        <w:t>. Thus, to investigate the implications of networks for redistributive preferences, I propose distinguishing between two closely related—but distinct—perspectives on how class-based networks are structured.</w:t>
      </w:r>
    </w:p>
    <w:p w14:paraId="786C04EC" w14:textId="60323319" w:rsidR="00B91E22" w:rsidRPr="007D7C37" w:rsidRDefault="009C462E" w:rsidP="00131A32">
      <w:pPr>
        <w:pStyle w:val="Bibliography"/>
      </w:pPr>
      <w:r w:rsidRPr="007D7C37">
        <w:t xml:space="preserve">First, network diversity refers to the degree of </w:t>
      </w:r>
      <w:r w:rsidR="008A3CF4" w:rsidRPr="007D7C37">
        <w:t xml:space="preserve">an </w:t>
      </w:r>
      <w:r w:rsidR="00730FBD" w:rsidRPr="007D7C37">
        <w:t xml:space="preserve">individual’s </w:t>
      </w:r>
      <w:r w:rsidRPr="007D7C37">
        <w:t>connectedness to dissimilar ties (e.g., different occupations or activities), representing access to diverse resources within social networks</w:t>
      </w:r>
      <w:r w:rsidR="00E97401" w:rsidRPr="007D7C37">
        <w:t xml:space="preserve"> </w:t>
      </w:r>
      <w:r w:rsidR="00E97401" w:rsidRPr="007D7C37">
        <w:fldChar w:fldCharType="begin"/>
      </w:r>
      <w:r w:rsidR="00405578" w:rsidRPr="007D7C37">
        <w:instrText xml:space="preserve"> ADDIN ZOTERO_ITEM CSL_CITATION {"citationID":"n801Llh8","properties":{"formattedCitation":"(Lin and Dumin, 1986)","plainCitation":"(Lin and Dumin, 1986)","noteIndex":0},"citationItems":[{"id":14463,"uris":["http://zotero.org/users/5414506/items/SC5Q3MYR"],"itemData":{"id":14463,"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E97401" w:rsidRPr="007D7C37">
        <w:fldChar w:fldCharType="separate"/>
      </w:r>
      <w:r w:rsidR="00405578" w:rsidRPr="007D7C37">
        <w:t>(Lin and Dumin, 1986)</w:t>
      </w:r>
      <w:r w:rsidR="00E97401" w:rsidRPr="007D7C37">
        <w:fldChar w:fldCharType="end"/>
      </w:r>
      <w:r w:rsidRPr="007D7C37">
        <w:t>. Thus,</w:t>
      </w:r>
      <w:r w:rsidR="008A3CF4" w:rsidRPr="007D7C37">
        <w:t xml:space="preserve"> network diversity</w:t>
      </w:r>
      <w:r w:rsidRPr="007D7C37">
        <w:t xml:space="preserve"> refers to the dispersion of an attribute tie (</w:t>
      </w:r>
      <w:r w:rsidR="00E72E4E" w:rsidRPr="007D7C37">
        <w:t>alter</w:t>
      </w:r>
      <w:r w:rsidRPr="007D7C37">
        <w:t xml:space="preserve">) within the network, independently of the characteristic that an individual </w:t>
      </w:r>
      <w:r w:rsidR="008A3CF4" w:rsidRPr="007D7C37">
        <w:t xml:space="preserve">(ego) </w:t>
      </w:r>
      <w:r w:rsidR="00B95F6B" w:rsidRPr="007D7C37">
        <w:t>has (</w:t>
      </w:r>
      <w:hyperlink w:anchor="ref-otero_power_2023">
        <w:r w:rsidRPr="007D7C37">
          <w:t>Otero and Mendoza, 2023</w:t>
        </w:r>
      </w:hyperlink>
      <w:r w:rsidRPr="007D7C37">
        <w:t xml:space="preserve">). </w:t>
      </w:r>
      <w:r w:rsidR="008A3CF4" w:rsidRPr="007D7C37">
        <w:t>S</w:t>
      </w:r>
      <w:r w:rsidRPr="007D7C37">
        <w:t xml:space="preserve">tudies </w:t>
      </w:r>
      <w:r w:rsidR="008A3CF4" w:rsidRPr="007D7C37">
        <w:t>by</w:t>
      </w:r>
      <w:r w:rsidRPr="007D7C37">
        <w:t xml:space="preserve"> Pichler and Wallace (</w:t>
      </w:r>
      <w:hyperlink w:anchor="ref-pichler_social_2009">
        <w:r w:rsidRPr="007D7C37">
          <w:t>2009</w:t>
        </w:r>
      </w:hyperlink>
      <w:r w:rsidRPr="007D7C37">
        <w:t xml:space="preserve">) </w:t>
      </w:r>
      <w:r w:rsidR="00B95F6B" w:rsidRPr="007D7C37">
        <w:t xml:space="preserve">and </w:t>
      </w:r>
      <w:proofErr w:type="spellStart"/>
      <w:r w:rsidRPr="007D7C37">
        <w:t>Lancee</w:t>
      </w:r>
      <w:proofErr w:type="spellEnd"/>
      <w:r w:rsidRPr="007D7C37">
        <w:t xml:space="preserve"> and Van de </w:t>
      </w:r>
      <w:proofErr w:type="spellStart"/>
      <w:r w:rsidRPr="007D7C37">
        <w:t>Werfhorst</w:t>
      </w:r>
      <w:proofErr w:type="spellEnd"/>
      <w:r w:rsidRPr="007D7C37">
        <w:t xml:space="preserve"> (</w:t>
      </w:r>
      <w:hyperlink w:anchor="ref-lancee_income_2012">
        <w:r w:rsidRPr="007D7C37">
          <w:t>2012</w:t>
        </w:r>
      </w:hyperlink>
      <w:r w:rsidRPr="007D7C37">
        <w:t xml:space="preserve">) have argued that participation </w:t>
      </w:r>
      <w:r w:rsidR="004D0BBB" w:rsidRPr="007D7C37">
        <w:t xml:space="preserve">in a </w:t>
      </w:r>
      <w:r w:rsidR="00703F64" w:rsidRPr="007D7C37">
        <w:t>wider</w:t>
      </w:r>
      <w:r w:rsidR="004D0BBB" w:rsidRPr="007D7C37">
        <w:t xml:space="preserve"> range of </w:t>
      </w:r>
      <w:r w:rsidRPr="007D7C37">
        <w:t xml:space="preserve">formal organizations increases the chances of </w:t>
      </w:r>
      <w:r w:rsidR="002A1F08" w:rsidRPr="007D7C37">
        <w:t>the </w:t>
      </w:r>
      <w:r w:rsidRPr="007D7C37">
        <w:t xml:space="preserve">upper classes forming more diverse social connections. In contrast, the working classes show a more homogeneous participation repertoire. Similar patterns emerge in </w:t>
      </w:r>
      <w:r w:rsidR="008A3CF4" w:rsidRPr="007D7C37">
        <w:t xml:space="preserve">the </w:t>
      </w:r>
      <w:r w:rsidRPr="007D7C37">
        <w:t>socioeconomic composition</w:t>
      </w:r>
      <w:r w:rsidR="008A3CF4" w:rsidRPr="007D7C37">
        <w:t xml:space="preserve"> of networks</w:t>
      </w:r>
      <w:r w:rsidRPr="007D7C37">
        <w:t>, where the upper middle classes maintain more prestigious and diverse networks than the working classes (</w:t>
      </w:r>
      <w:hyperlink w:anchor="ref-carrascosa_class_2023">
        <w:r w:rsidRPr="007D7C37">
          <w:t>Carrascosa, 2023</w:t>
        </w:r>
      </w:hyperlink>
      <w:r w:rsidRPr="007D7C37">
        <w:t xml:space="preserve">; </w:t>
      </w:r>
      <w:hyperlink w:anchor="ref-cepic_how_2020">
        <w:proofErr w:type="spellStart"/>
        <w:r w:rsidRPr="007D7C37">
          <w:t>Cepić</w:t>
        </w:r>
        <w:proofErr w:type="spellEnd"/>
        <w:r w:rsidRPr="007D7C37">
          <w:t xml:space="preserve"> and Tonković, 2020</w:t>
        </w:r>
      </w:hyperlink>
      <w:r w:rsidRPr="007D7C37">
        <w:t xml:space="preserve">). </w:t>
      </w:r>
      <w:r w:rsidR="00DA0F47" w:rsidRPr="007D7C37">
        <w:t>Nonetheless</w:t>
      </w:r>
      <w:r w:rsidR="00B91E22" w:rsidRPr="007D7C37">
        <w:t>,</w:t>
      </w:r>
      <w:r w:rsidR="00177A3B" w:rsidRPr="007D7C37">
        <w:t xml:space="preserve"> </w:t>
      </w:r>
      <w:r w:rsidR="009B4B5A" w:rsidRPr="007D7C37">
        <w:t xml:space="preserve">network diversity </w:t>
      </w:r>
      <w:r w:rsidR="00A84C2E" w:rsidRPr="007D7C37">
        <w:t xml:space="preserve">cannot capture whether an individual cohabits in networks </w:t>
      </w:r>
      <w:proofErr w:type="gramStart"/>
      <w:r w:rsidR="00A84C2E" w:rsidRPr="007D7C37">
        <w:t>similar to</w:t>
      </w:r>
      <w:proofErr w:type="gramEnd"/>
      <w:r w:rsidR="00A84C2E" w:rsidRPr="007D7C37">
        <w:t xml:space="preserve"> them because it focuses on differences between the class positions of network ties and does not consider the individual's position</w:t>
      </w:r>
      <w:r w:rsidR="00E23E5F" w:rsidRPr="007D7C37">
        <w:t>.</w:t>
      </w:r>
    </w:p>
    <w:p w14:paraId="0009F2A6" w14:textId="77808B8C" w:rsidR="000E3C44" w:rsidRPr="007D7C37" w:rsidRDefault="009C462E">
      <w:pPr>
        <w:pStyle w:val="BodyText"/>
        <w:rPr>
          <w:rFonts w:cs="Times New Roman"/>
        </w:rPr>
      </w:pPr>
      <w:r w:rsidRPr="007D7C37">
        <w:rPr>
          <w:rFonts w:cs="Times New Roman"/>
        </w:rPr>
        <w:t xml:space="preserve">By contrast, the perspective adopted in this </w:t>
      </w:r>
      <w:r w:rsidR="007708CB" w:rsidRPr="007D7C37">
        <w:rPr>
          <w:rFonts w:cs="Times New Roman"/>
        </w:rPr>
        <w:t xml:space="preserve">paper </w:t>
      </w:r>
      <w:r w:rsidRPr="007D7C37">
        <w:rPr>
          <w:rFonts w:cs="Times New Roman"/>
        </w:rPr>
        <w:t>is network</w:t>
      </w:r>
      <w:r w:rsidRPr="007D7C37">
        <w:rPr>
          <w:rFonts w:cs="Times New Roman"/>
          <w:i/>
          <w:iCs/>
        </w:rPr>
        <w:t xml:space="preserve"> segregation,</w:t>
      </w:r>
      <w:r w:rsidRPr="007D7C37">
        <w:rPr>
          <w:rFonts w:cs="Times New Roman"/>
        </w:rPr>
        <w:t xml:space="preserve"> defined as the pattern of contact </w:t>
      </w:r>
      <w:r w:rsidR="008A3CF4" w:rsidRPr="007D7C37">
        <w:rPr>
          <w:rFonts w:cs="Times New Roman"/>
        </w:rPr>
        <w:t xml:space="preserve">an individual has </w:t>
      </w:r>
      <w:r w:rsidRPr="007D7C37">
        <w:rPr>
          <w:rFonts w:cs="Times New Roman"/>
        </w:rPr>
        <w:t xml:space="preserve">with people </w:t>
      </w:r>
      <w:r w:rsidR="00F95268" w:rsidRPr="007D7C37">
        <w:rPr>
          <w:rFonts w:cs="Times New Roman"/>
        </w:rPr>
        <w:t xml:space="preserve">who </w:t>
      </w:r>
      <w:r w:rsidR="008A3CF4" w:rsidRPr="007D7C37">
        <w:rPr>
          <w:rFonts w:cs="Times New Roman"/>
        </w:rPr>
        <w:t xml:space="preserve">share similar (or </w:t>
      </w:r>
      <w:r w:rsidRPr="007D7C37">
        <w:rPr>
          <w:rFonts w:cs="Times New Roman"/>
        </w:rPr>
        <w:t>the same</w:t>
      </w:r>
      <w:r w:rsidR="008A3CF4" w:rsidRPr="007D7C37">
        <w:rPr>
          <w:rFonts w:cs="Times New Roman"/>
        </w:rPr>
        <w:t>)</w:t>
      </w:r>
      <w:r w:rsidRPr="007D7C37">
        <w:rPr>
          <w:rFonts w:cs="Times New Roman"/>
        </w:rPr>
        <w:t xml:space="preserve"> characteristics.</w:t>
      </w:r>
      <w:r w:rsidR="008A3CF4" w:rsidRPr="007D7C37">
        <w:rPr>
          <w:rFonts w:cs="Times New Roman"/>
        </w:rPr>
        <w:t xml:space="preserve"> Here,</w:t>
      </w:r>
      <w:r w:rsidRPr="007D7C37">
        <w:rPr>
          <w:rFonts w:cs="Times New Roman"/>
        </w:rPr>
        <w:t xml:space="preserve"> </w:t>
      </w:r>
      <w:r w:rsidR="008A3CF4" w:rsidRPr="007D7C37">
        <w:rPr>
          <w:rFonts w:cs="Times New Roman"/>
        </w:rPr>
        <w:t xml:space="preserve">the </w:t>
      </w:r>
      <w:r w:rsidRPr="007D7C37">
        <w:rPr>
          <w:rFonts w:cs="Times New Roman"/>
        </w:rPr>
        <w:t>focus is on the similarity between the class position of individuals (ego) and their network ties (</w:t>
      </w:r>
      <w:r w:rsidR="00D52A7D" w:rsidRPr="007D7C37">
        <w:rPr>
          <w:rFonts w:cs="Times New Roman"/>
        </w:rPr>
        <w:t>alters</w:t>
      </w:r>
      <w:r w:rsidRPr="007D7C37">
        <w:rPr>
          <w:rFonts w:cs="Times New Roman"/>
        </w:rPr>
        <w:t xml:space="preserve">). Therefore, it is conceptually closer to homophily and has been empirically examined through network homogeneity </w:t>
      </w:r>
      <w:r w:rsidR="002216E3" w:rsidRPr="007D7C37">
        <w:rPr>
          <w:rFonts w:cs="Times New Roman"/>
        </w:rPr>
        <w:fldChar w:fldCharType="begin"/>
      </w:r>
      <w:r w:rsidR="002216E3" w:rsidRPr="007D7C37">
        <w:rPr>
          <w:rFonts w:cs="Times New Roman"/>
        </w:rPr>
        <w:instrText xml:space="preserve"> ADDIN ZOTERO_ITEM CSL_CITATION {"citationID":"x0JAoICC","properties":{"formattedCitation":"(Otero et al., 2021)","plainCitation":"(Otero et al.,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2216E3" w:rsidRPr="007D7C37">
        <w:rPr>
          <w:rFonts w:cs="Times New Roman"/>
        </w:rPr>
        <w:fldChar w:fldCharType="separate"/>
      </w:r>
      <w:r w:rsidR="00405578" w:rsidRPr="007D7C37">
        <w:rPr>
          <w:rFonts w:cs="Times New Roman"/>
        </w:rPr>
        <w:t>(Otero et al., 2021)</w:t>
      </w:r>
      <w:r w:rsidR="002216E3" w:rsidRPr="007D7C37">
        <w:rPr>
          <w:rFonts w:cs="Times New Roman"/>
        </w:rPr>
        <w:fldChar w:fldCharType="end"/>
      </w:r>
      <w:r w:rsidRPr="007D7C37">
        <w:rPr>
          <w:rFonts w:cs="Times New Roman"/>
        </w:rPr>
        <w:t xml:space="preserve">. Some studies have suggested that property-based boundaries are far less permeable than authority-based ones in the formation of cross-class ties. For example, Wright and Cho </w:t>
      </w:r>
      <w:r w:rsidR="00505ACC" w:rsidRPr="007D7C37">
        <w:rPr>
          <w:rFonts w:cs="Times New Roman"/>
        </w:rPr>
        <w:fldChar w:fldCharType="begin"/>
      </w:r>
      <w:r w:rsidR="00EF24B7" w:rsidRPr="007D7C37">
        <w:rPr>
          <w:rFonts w:cs="Times New Roman"/>
        </w:rPr>
        <w:instrText xml:space="preserve"> ADDIN ZOTERO_ITEM CSL_CITATION {"citationID":"A0EdRCXw","properties":{"formattedCitation":"(1992)","plainCitation":"(1992)","noteIndex":0},"citationItems":[{"id":14106,"uris":["http://zotero.org/users/5414506/items/GNHKQZ9B"],"itemData":{"id":14106,"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label":"page","suppress-author":true}],"schema":"https://github.com/citation-style-language/schema/raw/master/csl-citation.json"} </w:instrText>
      </w:r>
      <w:r w:rsidR="00505ACC" w:rsidRPr="007D7C37">
        <w:rPr>
          <w:rFonts w:cs="Times New Roman"/>
        </w:rPr>
        <w:fldChar w:fldCharType="separate"/>
      </w:r>
      <w:r w:rsidR="00405578" w:rsidRPr="007D7C37">
        <w:rPr>
          <w:rFonts w:cs="Times New Roman"/>
        </w:rPr>
        <w:t>(1992)</w:t>
      </w:r>
      <w:r w:rsidR="00505ACC" w:rsidRPr="007D7C37">
        <w:rPr>
          <w:rFonts w:cs="Times New Roman"/>
        </w:rPr>
        <w:fldChar w:fldCharType="end"/>
      </w:r>
      <w:r w:rsidRPr="007D7C37">
        <w:rPr>
          <w:rFonts w:cs="Times New Roman"/>
        </w:rPr>
        <w:t xml:space="preserve"> </w:t>
      </w:r>
      <w:r w:rsidR="00986188" w:rsidRPr="007D7C37">
        <w:rPr>
          <w:rFonts w:cs="Times New Roman"/>
        </w:rPr>
        <w:t xml:space="preserve">suggest </w:t>
      </w:r>
      <w:r w:rsidRPr="007D7C37">
        <w:rPr>
          <w:rFonts w:cs="Times New Roman"/>
        </w:rPr>
        <w:lastRenderedPageBreak/>
        <w:t xml:space="preserve">that class interests tend to widen the social distance between proprietors and manual workers, while the intermediate position of supervisors and their more frequent contact with manual workers make cross-class friendships more likely. Similarly, Otero et al. </w:t>
      </w:r>
      <w:r w:rsidR="00EF24B7" w:rsidRPr="007D7C37">
        <w:rPr>
          <w:rFonts w:cs="Times New Roman"/>
        </w:rPr>
        <w:fldChar w:fldCharType="begin"/>
      </w:r>
      <w:r w:rsidR="004A5B64" w:rsidRPr="007D7C37">
        <w:rPr>
          <w:rFonts w:cs="Times New Roman"/>
        </w:rPr>
        <w:instrText xml:space="preserve"> ADDIN ZOTERO_ITEM CSL_CITATION {"citationID":"T4r2WCvR","properties":{"formattedCitation":"(2021)","plainCitation":"(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EF24B7" w:rsidRPr="007D7C37">
        <w:rPr>
          <w:rFonts w:cs="Times New Roman"/>
        </w:rPr>
        <w:fldChar w:fldCharType="separate"/>
      </w:r>
      <w:r w:rsidR="00405578" w:rsidRPr="007D7C37">
        <w:rPr>
          <w:rFonts w:cs="Times New Roman"/>
        </w:rPr>
        <w:t>(2021)</w:t>
      </w:r>
      <w:r w:rsidR="00EF24B7" w:rsidRPr="007D7C37">
        <w:rPr>
          <w:rFonts w:cs="Times New Roman"/>
        </w:rPr>
        <w:fldChar w:fldCharType="end"/>
      </w:r>
      <w:r w:rsidRPr="007D7C37">
        <w:rPr>
          <w:rFonts w:cs="Times New Roman"/>
        </w:rPr>
        <w:t xml:space="preserve"> identified a U-shaped pattern of acquaintance network segregation in Chile, where the middle classes (e.g., lower managerial professionals, clerks, and manual supervisors) exhibit lower network homogeneity</w:t>
      </w:r>
      <w:r w:rsidR="00B872BB" w:rsidRPr="007D7C37">
        <w:rPr>
          <w:rFonts w:cs="Times New Roman"/>
        </w:rPr>
        <w:t xml:space="preserve"> than the upper and lower classes</w:t>
      </w:r>
      <w:r w:rsidRPr="007D7C37">
        <w:rPr>
          <w:rFonts w:cs="Times New Roman"/>
        </w:rPr>
        <w:t xml:space="preserve">. </w:t>
      </w:r>
      <w:r w:rsidR="00B872BB" w:rsidRPr="007D7C37">
        <w:rPr>
          <w:rFonts w:cs="Times New Roman"/>
        </w:rPr>
        <w:t>Thus</w:t>
      </w:r>
      <w:r w:rsidRPr="007D7C37">
        <w:rPr>
          <w:rFonts w:cs="Times New Roman"/>
        </w:rPr>
        <w:t xml:space="preserve">, segregation is most prevalent on both ends of the class structure, particularly among the lower classes. </w:t>
      </w:r>
      <w:r w:rsidR="00B872BB" w:rsidRPr="007D7C37">
        <w:rPr>
          <w:rFonts w:cs="Times New Roman"/>
        </w:rPr>
        <w:t xml:space="preserve">Otero et al. </w:t>
      </w:r>
      <w:r w:rsidR="004A5B64" w:rsidRPr="007D7C37">
        <w:rPr>
          <w:rFonts w:cs="Times New Roman"/>
        </w:rPr>
        <w:fldChar w:fldCharType="begin"/>
      </w:r>
      <w:r w:rsidR="00CE21C9" w:rsidRPr="007D7C37">
        <w:rPr>
          <w:rFonts w:cs="Times New Roman"/>
        </w:rPr>
        <w:instrText xml:space="preserve"> ADDIN ZOTERO_ITEM CSL_CITATION {"citationID":"hsK0yFzd","properties":{"formattedCitation":"(2021)","plainCitation":"(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4A5B64" w:rsidRPr="007D7C37">
        <w:rPr>
          <w:rFonts w:cs="Times New Roman"/>
        </w:rPr>
        <w:fldChar w:fldCharType="separate"/>
      </w:r>
      <w:r w:rsidR="00405578" w:rsidRPr="007D7C37">
        <w:rPr>
          <w:rFonts w:cs="Times New Roman"/>
        </w:rPr>
        <w:t>(2021)</w:t>
      </w:r>
      <w:r w:rsidR="004A5B64" w:rsidRPr="007D7C37">
        <w:rPr>
          <w:rFonts w:cs="Times New Roman"/>
        </w:rPr>
        <w:fldChar w:fldCharType="end"/>
      </w:r>
      <w:r w:rsidR="00B872BB" w:rsidRPr="007D7C37">
        <w:rPr>
          <w:rFonts w:cs="Times New Roman"/>
        </w:rPr>
        <w:t xml:space="preserve"> </w:t>
      </w:r>
      <w:r w:rsidRPr="007D7C37">
        <w:rPr>
          <w:rFonts w:cs="Times New Roman"/>
        </w:rPr>
        <w:t xml:space="preserve">argue that segregation in the lower classes is often driven by limited life chances and reduced social participation, while upper-class segregation is largely explained by self-selection—a practice that reinforces privileged positions, which can coexist with a broader range of social connections </w:t>
      </w:r>
      <w:r w:rsidR="00CE21C9" w:rsidRPr="007D7C37">
        <w:rPr>
          <w:rFonts w:cs="Times New Roman"/>
        </w:rPr>
        <w:fldChar w:fldCharType="begin"/>
      </w:r>
      <w:r w:rsidR="00CE21C9" w:rsidRPr="007D7C37">
        <w:rPr>
          <w:rFonts w:cs="Times New Roman"/>
        </w:rPr>
        <w:instrText xml:space="preserve"> ADDIN ZOTERO_ITEM CSL_CITATION {"citationID":"RmqY7IJq","properties":{"formattedCitation":"(Otero et al., 2021)","plainCitation":"(Otero et al.,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CE21C9" w:rsidRPr="007D7C37">
        <w:rPr>
          <w:rFonts w:cs="Times New Roman"/>
        </w:rPr>
        <w:fldChar w:fldCharType="separate"/>
      </w:r>
      <w:r w:rsidR="00405578" w:rsidRPr="007D7C37">
        <w:rPr>
          <w:rFonts w:cs="Times New Roman"/>
        </w:rPr>
        <w:t>(Otero et al., 2021)</w:t>
      </w:r>
      <w:r w:rsidR="00CE21C9" w:rsidRPr="007D7C37">
        <w:rPr>
          <w:rFonts w:cs="Times New Roman"/>
        </w:rPr>
        <w:fldChar w:fldCharType="end"/>
      </w:r>
      <w:r w:rsidRPr="007D7C37">
        <w:rPr>
          <w:rFonts w:cs="Times New Roman"/>
        </w:rPr>
        <w:t>.</w:t>
      </w:r>
    </w:p>
    <w:p w14:paraId="0009F2A7" w14:textId="09D88FFF" w:rsidR="000E3C44" w:rsidRPr="007D7C37" w:rsidRDefault="00B872BB">
      <w:pPr>
        <w:pStyle w:val="BodyText"/>
        <w:rPr>
          <w:rFonts w:cs="Times New Roman"/>
        </w:rPr>
      </w:pPr>
      <w:r w:rsidRPr="007D7C37">
        <w:rPr>
          <w:rFonts w:cs="Times New Roman"/>
        </w:rPr>
        <w:t>O</w:t>
      </w:r>
      <w:r w:rsidR="009C462E" w:rsidRPr="007D7C37">
        <w:rPr>
          <w:rFonts w:cs="Times New Roman"/>
        </w:rPr>
        <w:t>ne theoretical implication is that experiencing segregated class-based networks may be related to class differences in redistributive preferences.</w:t>
      </w:r>
      <w:r w:rsidR="005D17B1" w:rsidRPr="007D7C37">
        <w:rPr>
          <w:rFonts w:cs="Times New Roman"/>
        </w:rPr>
        <w:t xml:space="preserve"> But how are the two linked? </w:t>
      </w:r>
      <w:r w:rsidR="009C462E" w:rsidRPr="007D7C37">
        <w:rPr>
          <w:rFonts w:cs="Times New Roman"/>
        </w:rPr>
        <w:t xml:space="preserve"> </w:t>
      </w:r>
    </w:p>
    <w:p w14:paraId="0009F2A8" w14:textId="77777777" w:rsidR="000E3C44" w:rsidRPr="007D7C37" w:rsidRDefault="009C462E">
      <w:pPr>
        <w:pStyle w:val="Heading2"/>
        <w:rPr>
          <w:rFonts w:cs="Times New Roman"/>
        </w:rPr>
      </w:pPr>
      <w:bookmarkStart w:id="4" w:name="X992c93d4a9a3ae1d7ca1ecacc2ff21844ce21c6"/>
      <w:bookmarkEnd w:id="3"/>
      <w:r w:rsidRPr="007D7C37">
        <w:rPr>
          <w:rFonts w:cs="Times New Roman"/>
        </w:rPr>
        <w:t>Network segregation and redistributive preferences</w:t>
      </w:r>
    </w:p>
    <w:p w14:paraId="0009F2A9" w14:textId="23C459CF" w:rsidR="000E3C44" w:rsidRPr="007D7C37" w:rsidRDefault="005D17B1">
      <w:pPr>
        <w:pStyle w:val="FirstParagraph"/>
        <w:rPr>
          <w:rFonts w:cs="Times New Roman"/>
        </w:rPr>
      </w:pPr>
      <w:r w:rsidRPr="007D7C37">
        <w:rPr>
          <w:rFonts w:cs="Times New Roman"/>
        </w:rPr>
        <w:t>T</w:t>
      </w:r>
      <w:r w:rsidR="009C462E" w:rsidRPr="007D7C37">
        <w:rPr>
          <w:rFonts w:cs="Times New Roman"/>
        </w:rPr>
        <w:t xml:space="preserve">he argument that social ties have implications for attitude formation is not </w:t>
      </w:r>
      <w:r w:rsidRPr="007D7C37">
        <w:rPr>
          <w:rFonts w:cs="Times New Roman"/>
        </w:rPr>
        <w:t xml:space="preserve">entirely </w:t>
      </w:r>
      <w:r w:rsidR="009C462E" w:rsidRPr="007D7C37">
        <w:rPr>
          <w:rFonts w:cs="Times New Roman"/>
        </w:rPr>
        <w:t xml:space="preserve">new. </w:t>
      </w:r>
      <w:r w:rsidRPr="007D7C37">
        <w:rPr>
          <w:rFonts w:cs="Times New Roman"/>
        </w:rPr>
        <w:t>T</w:t>
      </w:r>
      <w:r w:rsidR="009C462E" w:rsidRPr="007D7C37">
        <w:rPr>
          <w:rFonts w:cs="Times New Roman"/>
        </w:rPr>
        <w:t xml:space="preserve">wo approaches have discussed the role of social relations in </w:t>
      </w:r>
      <w:r w:rsidR="00B872BB" w:rsidRPr="007D7C37">
        <w:rPr>
          <w:rFonts w:cs="Times New Roman"/>
        </w:rPr>
        <w:t xml:space="preserve">the formation of </w:t>
      </w:r>
      <w:r w:rsidR="009C462E" w:rsidRPr="007D7C37">
        <w:rPr>
          <w:rFonts w:cs="Times New Roman"/>
        </w:rPr>
        <w:t>redistributive preferences: reference groups and class-based networks.</w:t>
      </w:r>
    </w:p>
    <w:p w14:paraId="0009F2AA" w14:textId="19853022" w:rsidR="000E3C44" w:rsidRPr="007D7C37" w:rsidRDefault="00275CF7">
      <w:pPr>
        <w:pStyle w:val="BodyText"/>
        <w:rPr>
          <w:rFonts w:cs="Times New Roman"/>
        </w:rPr>
      </w:pPr>
      <w:r w:rsidRPr="007D7C37">
        <w:rPr>
          <w:rFonts w:cs="Times New Roman"/>
        </w:rPr>
        <w:t>Processes of</w:t>
      </w:r>
      <w:r w:rsidR="009C462E" w:rsidRPr="007D7C37">
        <w:rPr>
          <w:rFonts w:cs="Times New Roman"/>
        </w:rPr>
        <w:t xml:space="preserve"> social comparison with </w:t>
      </w:r>
      <w:r w:rsidRPr="007D7C37">
        <w:rPr>
          <w:rFonts w:cs="Times New Roman"/>
        </w:rPr>
        <w:t xml:space="preserve">similar </w:t>
      </w:r>
      <w:r w:rsidR="009C462E" w:rsidRPr="007D7C37">
        <w:rPr>
          <w:rFonts w:cs="Times New Roman"/>
        </w:rPr>
        <w:t xml:space="preserve">reference groups </w:t>
      </w:r>
      <w:r w:rsidRPr="007D7C37">
        <w:rPr>
          <w:rFonts w:cs="Times New Roman"/>
        </w:rPr>
        <w:t xml:space="preserve">are one potential mechanism that can </w:t>
      </w:r>
      <w:r w:rsidR="009C462E" w:rsidRPr="007D7C37">
        <w:rPr>
          <w:rFonts w:cs="Times New Roman"/>
        </w:rPr>
        <w:t xml:space="preserve">explain the formation of redistributive preferences </w:t>
      </w:r>
      <w:r w:rsidR="003C5BD7" w:rsidRPr="007D7C37">
        <w:rPr>
          <w:rFonts w:cs="Times New Roman"/>
        </w:rPr>
        <w:t xml:space="preserve"> </w:t>
      </w:r>
      <w:r w:rsidR="003C5BD7" w:rsidRPr="007D7C37">
        <w:rPr>
          <w:rFonts w:cs="Times New Roman"/>
        </w:rPr>
        <w:fldChar w:fldCharType="begin"/>
      </w:r>
      <w:r w:rsidR="00405578" w:rsidRPr="007D7C37">
        <w:rPr>
          <w:rFonts w:cs="Times New Roman"/>
        </w:rPr>
        <w:instrText xml:space="preserve"> ADDIN ZOTERO_ITEM CSL_CITATION {"citationID":"kKOCK4Tq","properties":{"formattedCitation":"(Condon and Wichowsky, 2020)","plainCitation":"(Condon and Wichowsky, 2020)","noteIndex":0},"citationItems":[{"id":23,"uris":["http://zotero.org/users/5414506/items/RZVH4S99"],"itemData":{"id":23,"type":"article-journal","container-title":"The Journal of Politics","DOI":"10.1086/705686","ISSN":"0022-3816, 1468-2508","issue":"1","language":"en","note":"Citation Key: Condon2020","page":"149-161","source":"CrossRef","title":"Inequality in the Social Mind: Social Comparison and Support for Redistribution","title-short":"Inequality in the Social Mind","volume":"82","author":[{"family":"Condon","given":"Meghan"},{"family":"Wichowsky","given":"Amber"}],"issued":{"date-parts":[["2020",1]]},"citation-key":"Condon2020"}}],"schema":"https://github.com/citation-style-language/schema/raw/master/csl-citation.json"} </w:instrText>
      </w:r>
      <w:r w:rsidR="003C5BD7" w:rsidRPr="007D7C37">
        <w:rPr>
          <w:rFonts w:cs="Times New Roman"/>
        </w:rPr>
        <w:fldChar w:fldCharType="separate"/>
      </w:r>
      <w:r w:rsidR="00405578" w:rsidRPr="007D7C37">
        <w:rPr>
          <w:rFonts w:cs="Times New Roman"/>
        </w:rPr>
        <w:t>(Condon and Wichowsky, 2020)</w:t>
      </w:r>
      <w:r w:rsidR="003C5BD7" w:rsidRPr="007D7C37">
        <w:rPr>
          <w:rFonts w:cs="Times New Roman"/>
        </w:rPr>
        <w:fldChar w:fldCharType="end"/>
      </w:r>
      <w:r w:rsidR="009C462E" w:rsidRPr="007D7C37">
        <w:rPr>
          <w:rFonts w:cs="Times New Roman"/>
        </w:rPr>
        <w:t>. The</w:t>
      </w:r>
      <w:r w:rsidRPr="007D7C37">
        <w:rPr>
          <w:rFonts w:cs="Times New Roman"/>
        </w:rPr>
        <w:t xml:space="preserve"> key</w:t>
      </w:r>
      <w:r w:rsidR="009C462E" w:rsidRPr="007D7C37">
        <w:rPr>
          <w:rFonts w:cs="Times New Roman"/>
        </w:rPr>
        <w:t xml:space="preserve"> argument posits that people form their </w:t>
      </w:r>
      <w:r w:rsidR="0014431F" w:rsidRPr="007D7C37">
        <w:rPr>
          <w:rFonts w:cs="Times New Roman"/>
        </w:rPr>
        <w:t xml:space="preserve">perceptions </w:t>
      </w:r>
      <w:r w:rsidR="009C462E" w:rsidRPr="007D7C37">
        <w:rPr>
          <w:rFonts w:cs="Times New Roman"/>
        </w:rPr>
        <w:t>through family, friends, and coworkers’ experiences instead of the whole society, which is described as an availability heuristic</w:t>
      </w:r>
      <w:r w:rsidR="0044611B" w:rsidRPr="007D7C37">
        <w:rPr>
          <w:rFonts w:cs="Times New Roman"/>
        </w:rPr>
        <w:t xml:space="preserve"> </w:t>
      </w:r>
      <w:r w:rsidR="009C462E" w:rsidRPr="007D7C37">
        <w:rPr>
          <w:rFonts w:cs="Times New Roman"/>
        </w:rPr>
        <w:t xml:space="preserve">that systematically biases inferences about inequality based on the homophily of reference groups </w:t>
      </w:r>
      <w:r w:rsidR="003C5BD7" w:rsidRPr="007D7C37">
        <w:rPr>
          <w:rFonts w:cs="Times New Roman"/>
        </w:rPr>
        <w:fldChar w:fldCharType="begin"/>
      </w:r>
      <w:r w:rsidR="00405578" w:rsidRPr="007D7C37">
        <w:rPr>
          <w:rFonts w:cs="Times New Roman"/>
        </w:rPr>
        <w:instrText xml:space="preserve"> ADDIN ZOTERO_ITEM CSL_CITATION {"citationID":"GnFfFyqc","properties":{"formattedCitation":"(M. D. R. Evans et al., 1992)","plainCitation":"(M. D. R. Evans et al., 1992)","noteIndex":0},"citationItems":[{"id":459,"uris":["http://zotero.org/users/5414506/items/HG25GFAK"],"itemData":{"id":459,"type":"article-journal","abstract":"Based on reference group and cognitive bias considerations, we advance a theory, explicated via a computer simulation, to explain (1) people's perceptions of how equalitarian the class system is, (2) where people place themselves in the class system, (3) where people place others' occupations, and (4) people's estimates of the pay of different occupations. Using a new set of diagrammatic and verbal questions on class, we test our hypotheses on large, representative national samples in Australia (N = 6,177) and Hungary (N = 2,606). A full-information maximum-likelihood analysis strongly supports the hypotheses. [ABSTRACT FROM AUTHOR]","container-title":"American Sociological Review","DOI":"10.2307/2096095","ISSN":"00031224","issue":"4","note":"Citation Key: Evans1992\nISBN: 00031224\nnumber: 4","page":"461","title":"Images of Class: Public Perceptions in Hungary and Australia","volume":"57","author":[{"family":"Evans","given":"M.D.R."},{"family":"Kelley","given":"Jonathan"},{"family":"Kolosi","given":"Tamas"}],"issued":{"date-parts":[["1992"]]},"citation-key":"Evans1992"},"label":"page"}],"schema":"https://github.com/citation-style-language/schema/raw/master/csl-citation.json"} </w:instrText>
      </w:r>
      <w:r w:rsidR="003C5BD7" w:rsidRPr="007D7C37">
        <w:rPr>
          <w:rFonts w:cs="Times New Roman"/>
        </w:rPr>
        <w:fldChar w:fldCharType="separate"/>
      </w:r>
      <w:r w:rsidR="00405578" w:rsidRPr="007D7C37">
        <w:rPr>
          <w:rFonts w:cs="Times New Roman"/>
        </w:rPr>
        <w:t>(M. D. R. Evans et al., 1992)</w:t>
      </w:r>
      <w:r w:rsidR="003C5BD7" w:rsidRPr="007D7C37">
        <w:rPr>
          <w:rFonts w:cs="Times New Roman"/>
        </w:rPr>
        <w:fldChar w:fldCharType="end"/>
      </w:r>
      <w:r w:rsidR="009C462E" w:rsidRPr="007D7C37">
        <w:rPr>
          <w:rFonts w:cs="Times New Roman"/>
        </w:rPr>
        <w:t xml:space="preserve">. Therefore, inferences about </w:t>
      </w:r>
      <w:r w:rsidR="00DA58A9" w:rsidRPr="007D7C37">
        <w:rPr>
          <w:rFonts w:cs="Times New Roman"/>
        </w:rPr>
        <w:t>inequality</w:t>
      </w:r>
      <w:r w:rsidR="009C462E" w:rsidRPr="007D7C37">
        <w:rPr>
          <w:rFonts w:cs="Times New Roman"/>
        </w:rPr>
        <w:t xml:space="preserve"> are linked to </w:t>
      </w:r>
      <w:r w:rsidR="0093793D" w:rsidRPr="007D7C37">
        <w:rPr>
          <w:rFonts w:cs="Times New Roman"/>
        </w:rPr>
        <w:t xml:space="preserve">network </w:t>
      </w:r>
      <w:r w:rsidR="009C462E" w:rsidRPr="007D7C37">
        <w:rPr>
          <w:rFonts w:cs="Times New Roman"/>
        </w:rPr>
        <w:t>segregation</w:t>
      </w:r>
      <w:r w:rsidR="003B0F26" w:rsidRPr="007D7C37">
        <w:rPr>
          <w:rFonts w:cs="Times New Roman"/>
        </w:rPr>
        <w:t>,</w:t>
      </w:r>
      <w:r w:rsidR="009C462E" w:rsidRPr="007D7C37">
        <w:rPr>
          <w:rFonts w:cs="Times New Roman"/>
        </w:rPr>
        <w:t xml:space="preserve"> </w:t>
      </w:r>
      <w:r w:rsidR="00FC31FE" w:rsidRPr="007D7C37">
        <w:rPr>
          <w:rFonts w:cs="Times New Roman"/>
        </w:rPr>
        <w:t>which influences</w:t>
      </w:r>
      <w:r w:rsidR="003B0F26" w:rsidRPr="007D7C37">
        <w:rPr>
          <w:rFonts w:cs="Times New Roman"/>
        </w:rPr>
        <w:t xml:space="preserve"> the</w:t>
      </w:r>
      <w:r w:rsidR="009C462E" w:rsidRPr="007D7C37">
        <w:rPr>
          <w:rFonts w:cs="Times New Roman"/>
        </w:rPr>
        <w:t xml:space="preserve"> information that ultimately shapes inequality perceptions </w:t>
      </w:r>
      <w:r w:rsidR="00554EA0" w:rsidRPr="007D7C37">
        <w:rPr>
          <w:rFonts w:cs="Times New Roman"/>
        </w:rPr>
        <w:fldChar w:fldCharType="begin"/>
      </w:r>
      <w:r w:rsidR="00405578" w:rsidRPr="007D7C37">
        <w:rPr>
          <w:rFonts w:cs="Times New Roman"/>
        </w:rPr>
        <w:instrText xml:space="preserve"> ADDIN ZOTERO_ITEM CSL_CITATION {"citationID":"B6snfaNl","properties":{"formattedCitation":"(Mijs and Roe, 2021)","plainCitation":"(Mijs and Roe, 2021)","noteIndex":0},"citationItems":[{"id":9752,"uris":["http://zotero.org/users/5414506/items/X5YEIHY2"],"itemData":{"id":9752,"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r w:rsidR="00554EA0" w:rsidRPr="007D7C37">
        <w:rPr>
          <w:rFonts w:cs="Times New Roman"/>
        </w:rPr>
        <w:fldChar w:fldCharType="separate"/>
      </w:r>
      <w:r w:rsidR="00405578" w:rsidRPr="007D7C37">
        <w:rPr>
          <w:rFonts w:cs="Times New Roman"/>
        </w:rPr>
        <w:t>(Mijs and Roe, 2021)</w:t>
      </w:r>
      <w:r w:rsidR="00554EA0" w:rsidRPr="007D7C37">
        <w:rPr>
          <w:rFonts w:cs="Times New Roman"/>
        </w:rPr>
        <w:fldChar w:fldCharType="end"/>
      </w:r>
      <w:r w:rsidR="009C462E" w:rsidRPr="007D7C37">
        <w:rPr>
          <w:rFonts w:cs="Times New Roman"/>
        </w:rPr>
        <w:t xml:space="preserve">. </w:t>
      </w:r>
      <w:r w:rsidR="00C15A4D" w:rsidRPr="007D7C37">
        <w:rPr>
          <w:rFonts w:cs="Times New Roman"/>
        </w:rPr>
        <w:t>Yet, this</w:t>
      </w:r>
      <w:r w:rsidR="009C462E" w:rsidRPr="007D7C37">
        <w:rPr>
          <w:rFonts w:cs="Times New Roman"/>
        </w:rPr>
        <w:t xml:space="preserve"> research has mainly focused on the cognitive dimension of preference formation through inequality perceptions rather than straightforwardly addressing the influence of network segregation on</w:t>
      </w:r>
      <w:r w:rsidR="00C15A4D" w:rsidRPr="007D7C37">
        <w:rPr>
          <w:rFonts w:cs="Times New Roman"/>
        </w:rPr>
        <w:t xml:space="preserve"> </w:t>
      </w:r>
      <w:r w:rsidR="009C462E" w:rsidRPr="007D7C37">
        <w:rPr>
          <w:rFonts w:cs="Times New Roman"/>
        </w:rPr>
        <w:t xml:space="preserve">redistributive preferences </w:t>
      </w:r>
      <w:r w:rsidR="0054565D" w:rsidRPr="007D7C37">
        <w:rPr>
          <w:rFonts w:cs="Times New Roman"/>
        </w:rPr>
        <w:fldChar w:fldCharType="begin"/>
      </w:r>
      <w:r w:rsidR="002216E3" w:rsidRPr="007D7C37">
        <w:rPr>
          <w:rFonts w:cs="Times New Roman"/>
        </w:rPr>
        <w:instrText xml:space="preserve"> ADDIN ZOTERO_ITEM CSL_CITATION {"citationID":"wti6k2vy","properties":{"formattedCitation":"(Cansunar, 2021; Garc\\uc0\\u237{}a-Castro et al., 2022)","plainCitation":"(Cansunar, 2021; García-Castro et al., 2022)","noteIndex":0},"citationItems":[{"id":5102,"uris":["http://zotero.org/users/5414506/items/SRWBAJEB"],"itemData":{"id":5102,"type":"article-journal","container-title":"The Journal of Politics","DOI":"10.1086/711627","ISSN":"0022-3816, 1468-2508","journalAbbreviation":"The Journal of Politics","language":"en","page":"000-000","source":"DOI.org (Crossref)","title":"Who Is High Income, Anyway? Social Comparison, Subjective Group Identification, and Preferences over Progressive Taxation","title-short":"Who Is High Income, Anyway?","author":[{"family":"Cansunar","given":"Asli"}],"issued":{"date-parts":[["2021",7,21]]},"citation-key":"cansunar_who_2021"}},{"id":12464,"uris":["http://zotero.org/users/5414506/items/63VZ85Y4"],"itemData":{"id":12464,"type":"article-journal","abstract":"Modern societies are characterized by economic inequality. Redistributive policies are one of the means to reduce it. We argue that perceived economic inequality in everyday life and intolerance of it are central factors to enhance positive attitudes toward redistribution. To test it, we conducted a four-wave longitudinal panel study in Chile with a sample of 1221 college students (at T1 – baseline, 960 at T2, 926 at T3, and 787 at T4; Mage = 18.89). As expected, a cross-lagged longitudinal analysis controlled by household income confirmed a positive relationship between perceived economic inequality in everyday life and intolerance of inequality, which in turn was positively associated with support for redistributive policies. These results were stable and consistent over time, supporting the idea that perceived economic inequality in everyday life enhances positive attitudes toward redistribution by increasing intolerance of it. Results highlight the important role played by perceived inequality in everyday life.","container-title":"The Journal of Social Psychology","DOI":"10.1080/00224545.2021.2006126","ISSN":"0022-4545","issue":"0","note":"publisher: Routledge\n_eprint: https://doi.org/10.1080/00224545.2021.2006126\nPMID: 34978955","page":"1-16","source":"Taylor and Francis+NEJM","title":"Changing attitudes toward redistribution: The role of perceived economic inequality in everyday life and intolerance of inequality","title-short":"Changing attitudes toward redistribution","volume":"0","author":[{"family":"García-Castro","given":"Juan Diego"},{"family":"González","given":"Roberto"},{"family":"Frigolett","given":"Cristián"},{"family":"Jiménez-Moya","given":"Gloria"},{"family":"Rodríguez-Bailón","given":"Rosa"},{"family":"Willis","given":"Guillermo"}],"issued":{"date-parts":[["2022",1,3]]},"citation-key":"garcia-castro_changing_2022"}}],"schema":"https://github.com/citation-style-language/schema/raw/master/csl-citation.json"} </w:instrText>
      </w:r>
      <w:r w:rsidR="0054565D" w:rsidRPr="007D7C37">
        <w:rPr>
          <w:rFonts w:cs="Times New Roman"/>
        </w:rPr>
        <w:fldChar w:fldCharType="separate"/>
      </w:r>
      <w:r w:rsidR="00405578" w:rsidRPr="007D7C37">
        <w:rPr>
          <w:rFonts w:cs="Times New Roman"/>
        </w:rPr>
        <w:t>(Cansunar, 2021; García-Castro et al., 2022)</w:t>
      </w:r>
      <w:r w:rsidR="0054565D" w:rsidRPr="007D7C37">
        <w:rPr>
          <w:rFonts w:cs="Times New Roman"/>
        </w:rPr>
        <w:fldChar w:fldCharType="end"/>
      </w:r>
      <w:r w:rsidR="009C462E" w:rsidRPr="007D7C37">
        <w:rPr>
          <w:rFonts w:cs="Times New Roman"/>
        </w:rPr>
        <w:t>.</w:t>
      </w:r>
    </w:p>
    <w:p w14:paraId="0009F2AB" w14:textId="4F8AEC6F" w:rsidR="000E3C44" w:rsidRPr="007D7C37" w:rsidRDefault="009C462E">
      <w:pPr>
        <w:pStyle w:val="BodyText"/>
        <w:rPr>
          <w:rFonts w:cs="Times New Roman"/>
        </w:rPr>
      </w:pPr>
      <w:r w:rsidRPr="007D7C37">
        <w:rPr>
          <w:rFonts w:cs="Times New Roman"/>
        </w:rPr>
        <w:t>T</w:t>
      </w:r>
      <w:r w:rsidR="00C15A4D" w:rsidRPr="007D7C37">
        <w:rPr>
          <w:rFonts w:cs="Times New Roman"/>
        </w:rPr>
        <w:t>herefore, t</w:t>
      </w:r>
      <w:r w:rsidRPr="007D7C37">
        <w:rPr>
          <w:rFonts w:cs="Times New Roman"/>
        </w:rPr>
        <w:t xml:space="preserve">his </w:t>
      </w:r>
      <w:r w:rsidR="00C15A4D" w:rsidRPr="007D7C37">
        <w:rPr>
          <w:rFonts w:cs="Times New Roman"/>
        </w:rPr>
        <w:t xml:space="preserve">paper </w:t>
      </w:r>
      <w:r w:rsidRPr="007D7C37">
        <w:rPr>
          <w:rFonts w:cs="Times New Roman"/>
        </w:rPr>
        <w:t xml:space="preserve">adopts </w:t>
      </w:r>
      <w:r w:rsidR="003B0F26" w:rsidRPr="007D7C37">
        <w:rPr>
          <w:rFonts w:cs="Times New Roman"/>
        </w:rPr>
        <w:t xml:space="preserve">a </w:t>
      </w:r>
      <w:r w:rsidRPr="007D7C37">
        <w:rPr>
          <w:rFonts w:cs="Times New Roman"/>
        </w:rPr>
        <w:t xml:space="preserve">second approach, which suggests that social networks provide a comprehensive picture of the class relations that contribute to group identity formation and internalization of social norms </w:t>
      </w:r>
      <w:r w:rsidR="0066630E" w:rsidRPr="007D7C37">
        <w:rPr>
          <w:rFonts w:cs="Times New Roman"/>
        </w:rPr>
        <w:fldChar w:fldCharType="begin"/>
      </w:r>
      <w:r w:rsidR="00405578" w:rsidRPr="007D7C37">
        <w:rPr>
          <w:rFonts w:cs="Times New Roman"/>
        </w:rPr>
        <w:instrText xml:space="preserve"> ADDIN ZOTERO_ITEM CSL_CITATION {"citationID":"aiweI6e8","properties":{"formattedCitation":"(Kalmijn and Kraaykamp, 2007)","plainCitation":"(Kalmijn and Kraaykamp, 2007)","noteIndex":0},"citationItems":[{"id":14959,"uris":["http://zotero.org/users/5414506/items/4FEDMMBB"],"itemData":{"id":14959,"type":"article-journal","abstract":"A classic topic in the sociology of inequality lies in the subjective consequences of people's stratification position. Many studies have shown that education and occupational class have significant effects on attitudes, but little is known about how the magnitude of these effects depends on the societal context. There has been debate in the scholarly literature, with some authors arguing that effects of class and education are less important when societies are more developed, whereas other authors argue that effects are either stable (for class) or increasing (for education). We use a meta-analytical design to address this debate. More specifically we examine the effects of class and education for a broad range of attitudes (21 scales) in 22 European countries using data from the 1999 wave of the European Values Study. We pool summary-measures of association (Eta-values) into a new dataset and analyse these Eta-values (N = 453) applying multilevel models with characteristics of countries and characteristics of attitudes as the independent variables. Our results show that there is no evidence that the effects of class on attitudes are lower when countries are more modern, but we do find larger effects of education in more modern countries.","container-title":"The British Journal of Sociology","DOI":"10.1111/j.1468-4446.2007.00166.x","ISSN":"1468-4446","issue":"4","language":"en","note":"_eprint: https://onlinelibrary.wiley.com/doi/pdf/10.1111/j.1468-4446.2007.00166.x","page":"547-576","source":"Wiley Online Library","title":"Social stratification and attitudes: a comparative analysis of the effects of class and education in Europe1","title-short":"Social stratification and attitudes","volume":"58","author":[{"family":"Kalmijn","given":"Matthijs"},{"family":"Kraaykamp","given":"Gerbert"}],"issued":{"date-parts":[["2007"]]},"citation-key":"kalmijn_social_2007"}}],"schema":"https://github.com/citation-style-language/schema/raw/master/csl-citation.json"} </w:instrText>
      </w:r>
      <w:r w:rsidR="0066630E" w:rsidRPr="007D7C37">
        <w:rPr>
          <w:rFonts w:cs="Times New Roman"/>
        </w:rPr>
        <w:fldChar w:fldCharType="separate"/>
      </w:r>
      <w:r w:rsidR="00405578" w:rsidRPr="007D7C37">
        <w:rPr>
          <w:rFonts w:cs="Times New Roman"/>
        </w:rPr>
        <w:t>(Kalmijn and Kraaykamp, 2007)</w:t>
      </w:r>
      <w:r w:rsidR="0066630E" w:rsidRPr="007D7C37">
        <w:rPr>
          <w:rFonts w:cs="Times New Roman"/>
        </w:rPr>
        <w:fldChar w:fldCharType="end"/>
      </w:r>
      <w:r w:rsidRPr="007D7C37">
        <w:rPr>
          <w:rFonts w:cs="Times New Roman"/>
        </w:rPr>
        <w:t xml:space="preserve">. Specifically, it has been argued that redistributive preferences are influenced not only by individuals’ social class but also by the class positions of their network ties </w:t>
      </w:r>
      <w:r w:rsidR="0066630E" w:rsidRPr="007D7C37">
        <w:rPr>
          <w:rFonts w:cs="Times New Roman"/>
        </w:rPr>
        <w:fldChar w:fldCharType="begin"/>
      </w:r>
      <w:r w:rsidR="00405578" w:rsidRPr="007D7C37">
        <w:rPr>
          <w:rFonts w:cs="Times New Roman"/>
        </w:rPr>
        <w:instrText xml:space="preserve"> ADDIN ZOTERO_ITEM CSL_CITATION {"citationID":"8rJJkN3n","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66630E" w:rsidRPr="007D7C37">
        <w:rPr>
          <w:rFonts w:cs="Times New Roman"/>
        </w:rPr>
        <w:fldChar w:fldCharType="separate"/>
      </w:r>
      <w:r w:rsidR="00405578" w:rsidRPr="007D7C37">
        <w:rPr>
          <w:rFonts w:cs="Times New Roman"/>
        </w:rPr>
        <w:t>(Paskov and Weisstanner, 2022)</w:t>
      </w:r>
      <w:r w:rsidR="0066630E" w:rsidRPr="007D7C37">
        <w:rPr>
          <w:rFonts w:cs="Times New Roman"/>
        </w:rPr>
        <w:fldChar w:fldCharType="end"/>
      </w:r>
      <w:r w:rsidRPr="007D7C37">
        <w:rPr>
          <w:rFonts w:cs="Times New Roman"/>
        </w:rPr>
        <w:t xml:space="preserve">. Thus, opinions can either align or divide through social influence processes depending on the class positions of contacts and the level of network segregation </w:t>
      </w:r>
      <w:r w:rsidR="00111CDD" w:rsidRPr="007D7C37">
        <w:rPr>
          <w:rFonts w:cs="Times New Roman"/>
        </w:rPr>
        <w:fldChar w:fldCharType="begin"/>
      </w:r>
      <w:r w:rsidR="002216E3" w:rsidRPr="007D7C37">
        <w:rPr>
          <w:rFonts w:cs="Times New Roman"/>
        </w:rPr>
        <w:instrText xml:space="preserve"> ADDIN ZOTERO_ITEM CSL_CITATION {"citationID":"rusCceEL","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111CDD" w:rsidRPr="007D7C37">
        <w:rPr>
          <w:rFonts w:cs="Times New Roman"/>
        </w:rPr>
        <w:fldChar w:fldCharType="separate"/>
      </w:r>
      <w:r w:rsidR="00405578" w:rsidRPr="007D7C37">
        <w:rPr>
          <w:rFonts w:cs="Times New Roman"/>
        </w:rPr>
        <w:t>(Lindh et al., 2021)</w:t>
      </w:r>
      <w:r w:rsidR="00111CDD" w:rsidRPr="007D7C37">
        <w:rPr>
          <w:rFonts w:cs="Times New Roman"/>
        </w:rPr>
        <w:fldChar w:fldCharType="end"/>
      </w:r>
      <w:r w:rsidRPr="007D7C37">
        <w:rPr>
          <w:rFonts w:cs="Times New Roman"/>
        </w:rPr>
        <w:t xml:space="preserve">. These arguments reflect the notion that classes are characterized as collectivities with varying degrees of cohesion and solidarity, comprising asymmetric status-based interactions related to material resources, cultural practices, and political preferences </w:t>
      </w:r>
      <w:r w:rsidR="005B341D" w:rsidRPr="007D7C37">
        <w:rPr>
          <w:rFonts w:cs="Times New Roman"/>
        </w:rPr>
        <w:fldChar w:fldCharType="begin"/>
      </w:r>
      <w:r w:rsidR="00405578" w:rsidRPr="007D7C37">
        <w:rPr>
          <w:rFonts w:cs="Times New Roman"/>
        </w:rPr>
        <w:instrText xml:space="preserve"> ADDIN ZOTERO_ITEM CSL_CITATION {"citationID":"jrE8B5W1","properties":{"formattedCitation":"(Morris and Scott, 1996)","plainCitation":"(Morris and Scott, 1996)","noteIndex":0},"citationItems":[{"id":14962,"uris":["http://zotero.org/users/5414506/items/Y9FDJ889"],"itemData":{"id":14962,"type":"article-journal","container-title":"The British Journal of Sociology","DOI":"10.2307/591115","ISSN":"00071315","issue":"1","journalAbbreviation":"The British Journal of Sociology","page":"45","source":"DOI.org (Crossref)","title":"The Attenuation of Class Analysis: Some Comments on G. Marshall, S. Roberts and C. Burgoyne, 'Social Class and the Underclass in Britain in the USA'","title-short":"The Attenuation of Class Analysis","volume":"47","author":[{"family":"Morris","given":"Lydia"},{"family":"Scott","given":"John"}],"issued":{"date-parts":[["1996",3]]},"citation-key":"morris_attenuation_1996"}}],"schema":"https://github.com/citation-style-language/schema/raw/master/csl-citation.json"} </w:instrText>
      </w:r>
      <w:r w:rsidR="005B341D" w:rsidRPr="007D7C37">
        <w:rPr>
          <w:rFonts w:cs="Times New Roman"/>
        </w:rPr>
        <w:fldChar w:fldCharType="separate"/>
      </w:r>
      <w:r w:rsidR="00405578" w:rsidRPr="007D7C37">
        <w:rPr>
          <w:rFonts w:cs="Times New Roman"/>
        </w:rPr>
        <w:t>(Morris and Scott, 1996)</w:t>
      </w:r>
      <w:r w:rsidR="005B341D" w:rsidRPr="007D7C37">
        <w:rPr>
          <w:rFonts w:cs="Times New Roman"/>
        </w:rPr>
        <w:fldChar w:fldCharType="end"/>
      </w:r>
      <w:r w:rsidRPr="007D7C37">
        <w:rPr>
          <w:rFonts w:cs="Times New Roman"/>
        </w:rPr>
        <w:t xml:space="preserve">. </w:t>
      </w:r>
      <w:r w:rsidR="007C044D" w:rsidRPr="007D7C37">
        <w:rPr>
          <w:rFonts w:cs="Times New Roman"/>
        </w:rPr>
        <w:t xml:space="preserve">Resembling the </w:t>
      </w:r>
      <w:r w:rsidR="00BE3AF6" w:rsidRPr="007D7C37">
        <w:rPr>
          <w:rFonts w:cs="Times New Roman"/>
        </w:rPr>
        <w:t>reference group</w:t>
      </w:r>
      <w:r w:rsidR="007C044D" w:rsidRPr="007D7C37">
        <w:rPr>
          <w:rFonts w:cs="Times New Roman"/>
        </w:rPr>
        <w:t xml:space="preserve"> argument</w:t>
      </w:r>
      <w:r w:rsidR="0044611B" w:rsidRPr="007D7C37">
        <w:rPr>
          <w:rFonts w:cs="Times New Roman"/>
        </w:rPr>
        <w:t xml:space="preserve">, </w:t>
      </w:r>
      <w:proofErr w:type="spellStart"/>
      <w:r w:rsidRPr="007D7C37">
        <w:rPr>
          <w:rFonts w:cs="Times New Roman"/>
        </w:rPr>
        <w:t>Sachweh</w:t>
      </w:r>
      <w:proofErr w:type="spellEnd"/>
      <w:r w:rsidRPr="007D7C37">
        <w:rPr>
          <w:rFonts w:cs="Times New Roman"/>
        </w:rPr>
        <w:t xml:space="preserve"> </w:t>
      </w:r>
      <w:r w:rsidR="005B341D" w:rsidRPr="007D7C37">
        <w:rPr>
          <w:rFonts w:cs="Times New Roman"/>
        </w:rPr>
        <w:fldChar w:fldCharType="begin"/>
      </w:r>
      <w:r w:rsidR="002216E3" w:rsidRPr="007D7C37">
        <w:rPr>
          <w:rFonts w:cs="Times New Roman"/>
        </w:rPr>
        <w:instrText xml:space="preserve"> ADDIN ZOTERO_ITEM CSL_CITATION {"citationID":"Q6ayKenS","properties":{"formattedCitation":"(2012)","plainCitation":"(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label":"page","suppress-author":true}],"schema":"https://github.com/citation-style-language/schema/raw/master/csl-citation.json"} </w:instrText>
      </w:r>
      <w:r w:rsidR="005B341D" w:rsidRPr="007D7C37">
        <w:rPr>
          <w:rFonts w:cs="Times New Roman"/>
        </w:rPr>
        <w:fldChar w:fldCharType="separate"/>
      </w:r>
      <w:r w:rsidR="00405578" w:rsidRPr="007D7C37">
        <w:rPr>
          <w:rFonts w:cs="Times New Roman"/>
        </w:rPr>
        <w:t>(2012)</w:t>
      </w:r>
      <w:r w:rsidR="005B341D" w:rsidRPr="007D7C37">
        <w:rPr>
          <w:rFonts w:cs="Times New Roman"/>
        </w:rPr>
        <w:fldChar w:fldCharType="end"/>
      </w:r>
      <w:r w:rsidR="0044611B" w:rsidRPr="007D7C37">
        <w:rPr>
          <w:rFonts w:cs="Times New Roman"/>
        </w:rPr>
        <w:t xml:space="preserve"> suggests</w:t>
      </w:r>
      <w:r w:rsidRPr="007D7C37">
        <w:rPr>
          <w:rFonts w:cs="Times New Roman"/>
        </w:rPr>
        <w:t xml:space="preserve"> social integration can be impeded in societies with few opportunities for contact between different social classes, creating an “empathy gulf” that hinders individuals from understanding others’ lifestyles amid rising inequality. Consequently, segregated interactions may lead individuals to perceive the lives of different classes as more distant </w:t>
      </w:r>
      <w:r w:rsidR="00D167FE" w:rsidRPr="007D7C37">
        <w:rPr>
          <w:rFonts w:cs="Times New Roman"/>
        </w:rPr>
        <w:fldChar w:fldCharType="begin"/>
      </w:r>
      <w:r w:rsidR="002216E3" w:rsidRPr="007D7C37">
        <w:rPr>
          <w:rFonts w:cs="Times New Roman"/>
        </w:rPr>
        <w:instrText xml:space="preserve"> ADDIN ZOTERO_ITEM CSL_CITATION {"citationID":"7kUyaRT3","properties":{"formattedCitation":"(Sachweh, 2012)","plainCitation":"(Sachweh, 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D167FE" w:rsidRPr="007D7C37">
        <w:rPr>
          <w:rFonts w:cs="Times New Roman"/>
        </w:rPr>
        <w:fldChar w:fldCharType="separate"/>
      </w:r>
      <w:r w:rsidR="00405578" w:rsidRPr="007D7C37">
        <w:rPr>
          <w:rFonts w:cs="Times New Roman"/>
        </w:rPr>
        <w:t>(Sachweh, 2012)</w:t>
      </w:r>
      <w:r w:rsidR="00D167FE" w:rsidRPr="007D7C37">
        <w:rPr>
          <w:rFonts w:cs="Times New Roman"/>
        </w:rPr>
        <w:fldChar w:fldCharType="end"/>
      </w:r>
      <w:r w:rsidRPr="007D7C37">
        <w:rPr>
          <w:rFonts w:cs="Times New Roman"/>
        </w:rPr>
        <w:t xml:space="preserve">. Thus, segregation can </w:t>
      </w:r>
      <w:r w:rsidRPr="007D7C37">
        <w:rPr>
          <w:rFonts w:cs="Times New Roman"/>
        </w:rPr>
        <w:lastRenderedPageBreak/>
        <w:t xml:space="preserve">potentially </w:t>
      </w:r>
      <w:r w:rsidR="006E2A8B" w:rsidRPr="007D7C37">
        <w:rPr>
          <w:rFonts w:cs="Times New Roman"/>
        </w:rPr>
        <w:t>exacerbate</w:t>
      </w:r>
      <w:r w:rsidRPr="007D7C37">
        <w:rPr>
          <w:rFonts w:cs="Times New Roman"/>
        </w:rPr>
        <w:t xml:space="preserve"> perceptions of others as strangers</w:t>
      </w:r>
      <w:r w:rsidR="00C97BD6" w:rsidRPr="007D7C37">
        <w:rPr>
          <w:rFonts w:cs="Times New Roman"/>
        </w:rPr>
        <w:t>,</w:t>
      </w:r>
      <w:r w:rsidRPr="007D7C37">
        <w:rPr>
          <w:rFonts w:cs="Times New Roman"/>
        </w:rPr>
        <w:t xml:space="preserve"> reduc</w:t>
      </w:r>
      <w:r w:rsidR="00C97BD6" w:rsidRPr="007D7C37">
        <w:rPr>
          <w:rFonts w:cs="Times New Roman"/>
        </w:rPr>
        <w:t>ing</w:t>
      </w:r>
      <w:r w:rsidRPr="007D7C37">
        <w:rPr>
          <w:rFonts w:cs="Times New Roman"/>
        </w:rPr>
        <w:t xml:space="preserve"> empathy and solidarity</w:t>
      </w:r>
      <w:r w:rsidR="00C97BD6" w:rsidRPr="007D7C37">
        <w:rPr>
          <w:rFonts w:cs="Times New Roman"/>
        </w:rPr>
        <w:t xml:space="preserve"> in turn</w:t>
      </w:r>
      <w:r w:rsidRPr="007D7C37">
        <w:rPr>
          <w:rFonts w:cs="Times New Roman"/>
        </w:rPr>
        <w:t xml:space="preserve"> </w:t>
      </w:r>
      <w:r w:rsidR="0044629B" w:rsidRPr="007D7C37">
        <w:rPr>
          <w:rFonts w:cs="Times New Roman"/>
        </w:rPr>
        <w:t xml:space="preserve"> </w:t>
      </w:r>
      <w:r w:rsidR="0044629B" w:rsidRPr="007D7C37">
        <w:rPr>
          <w:rFonts w:cs="Times New Roman"/>
        </w:rPr>
        <w:fldChar w:fldCharType="begin"/>
      </w:r>
      <w:r w:rsidR="002216E3" w:rsidRPr="007D7C37">
        <w:rPr>
          <w:rFonts w:cs="Times New Roman"/>
        </w:rPr>
        <w:instrText xml:space="preserve"> ADDIN ZOTERO_ITEM CSL_CITATION {"citationID":"mntkCQuq","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44629B" w:rsidRPr="007D7C37">
        <w:rPr>
          <w:rFonts w:cs="Times New Roman"/>
        </w:rPr>
        <w:fldChar w:fldCharType="separate"/>
      </w:r>
      <w:r w:rsidR="00405578" w:rsidRPr="007D7C37">
        <w:rPr>
          <w:rFonts w:cs="Times New Roman"/>
        </w:rPr>
        <w:t>(Otero et al., 2022)</w:t>
      </w:r>
      <w:r w:rsidR="0044629B" w:rsidRPr="007D7C37">
        <w:rPr>
          <w:rFonts w:cs="Times New Roman"/>
        </w:rPr>
        <w:fldChar w:fldCharType="end"/>
      </w:r>
      <w:r w:rsidRPr="007D7C37">
        <w:rPr>
          <w:rFonts w:cs="Times New Roman"/>
        </w:rPr>
        <w:t xml:space="preserve">. Although both approaches share the assumption that social networks </w:t>
      </w:r>
      <w:r w:rsidR="00C15A4D" w:rsidRPr="007D7C37">
        <w:rPr>
          <w:rFonts w:cs="Times New Roman"/>
        </w:rPr>
        <w:t xml:space="preserve">shape </w:t>
      </w:r>
      <w:r w:rsidRPr="007D7C37">
        <w:rPr>
          <w:rFonts w:cs="Times New Roman"/>
        </w:rPr>
        <w:t>information (</w:t>
      </w:r>
      <w:r w:rsidRPr="007D7C37">
        <w:rPr>
          <w:rFonts w:cs="Times New Roman"/>
          <w:i/>
          <w:iCs/>
        </w:rPr>
        <w:t>availability heuristic</w:t>
      </w:r>
      <w:r w:rsidRPr="007D7C37">
        <w:rPr>
          <w:rFonts w:cs="Times New Roman"/>
        </w:rPr>
        <w:t>) and affect attitudes (</w:t>
      </w:r>
      <w:r w:rsidRPr="007D7C37">
        <w:rPr>
          <w:rFonts w:cs="Times New Roman"/>
          <w:i/>
          <w:iCs/>
        </w:rPr>
        <w:t>social influence</w:t>
      </w:r>
      <w:r w:rsidRPr="007D7C37">
        <w:rPr>
          <w:rFonts w:cs="Times New Roman"/>
        </w:rPr>
        <w:t>)</w:t>
      </w:r>
      <w:r w:rsidR="00C15A4D" w:rsidRPr="007D7C37">
        <w:rPr>
          <w:rFonts w:cs="Times New Roman"/>
        </w:rPr>
        <w:t>,</w:t>
      </w:r>
      <w:r w:rsidRPr="007D7C37">
        <w:rPr>
          <w:rFonts w:cs="Times New Roman"/>
        </w:rPr>
        <w:t xml:space="preserve"> I argue that an advantage of the network perspective is that it has been more effective in defining the structural position of network </w:t>
      </w:r>
      <w:r w:rsidR="005D2289" w:rsidRPr="007D7C37">
        <w:rPr>
          <w:rFonts w:cs="Times New Roman"/>
        </w:rPr>
        <w:t>ties and</w:t>
      </w:r>
      <w:r w:rsidRPr="007D7C37">
        <w:rPr>
          <w:rFonts w:cs="Times New Roman"/>
        </w:rPr>
        <w:t xml:space="preserve"> has more directly addressed the relationship with redistributive preferences.</w:t>
      </w:r>
    </w:p>
    <w:p w14:paraId="0009F2AC" w14:textId="4E4F504F" w:rsidR="000E3C44" w:rsidRPr="007D7C37" w:rsidRDefault="009C462E">
      <w:pPr>
        <w:pStyle w:val="BodyText"/>
        <w:rPr>
          <w:rFonts w:cs="Times New Roman"/>
        </w:rPr>
      </w:pPr>
      <w:r w:rsidRPr="007D7C37">
        <w:rPr>
          <w:rFonts w:cs="Times New Roman"/>
        </w:rPr>
        <w:t>How do network ties affect redistributive preferences? The class position</w:t>
      </w:r>
      <w:r w:rsidR="00C97BD6" w:rsidRPr="007D7C37">
        <w:rPr>
          <w:rFonts w:cs="Times New Roman"/>
        </w:rPr>
        <w:t>s</w:t>
      </w:r>
      <w:r w:rsidRPr="007D7C37">
        <w:rPr>
          <w:rFonts w:cs="Times New Roman"/>
        </w:rPr>
        <w:t xml:space="preserve"> of surrounding family members, friends, and acquaintances</w:t>
      </w:r>
      <w:r w:rsidR="00C15A4D" w:rsidRPr="007D7C37">
        <w:rPr>
          <w:rFonts w:cs="Times New Roman"/>
        </w:rPr>
        <w:t xml:space="preserve"> not only provide information about inequality</w:t>
      </w:r>
      <w:r w:rsidR="00475F12">
        <w:rPr>
          <w:rFonts w:cs="Times New Roman"/>
        </w:rPr>
        <w:t xml:space="preserve"> but </w:t>
      </w:r>
      <w:r w:rsidR="00C15A4D" w:rsidRPr="007D7C37">
        <w:rPr>
          <w:rFonts w:cs="Times New Roman"/>
        </w:rPr>
        <w:t>are also a source of social influence whose impact on redistributive preferences can be amplified in segregated social networks</w:t>
      </w:r>
      <w:r w:rsidRPr="007D7C37">
        <w:rPr>
          <w:rFonts w:cs="Times New Roman"/>
        </w:rPr>
        <w:t xml:space="preserve">. In principle, political attitudes are connected to class interests and norms as they are primarily - but </w:t>
      </w:r>
      <w:r w:rsidR="00B33B41" w:rsidRPr="007D7C37">
        <w:rPr>
          <w:rFonts w:cs="Times New Roman"/>
        </w:rPr>
        <w:t xml:space="preserve">not </w:t>
      </w:r>
      <w:r w:rsidRPr="007D7C37">
        <w:rPr>
          <w:rFonts w:cs="Times New Roman"/>
        </w:rPr>
        <w:t xml:space="preserve">exclusively - socialized in the family of origin during childhood and early adulthood. For instance, Lee </w:t>
      </w:r>
      <w:r w:rsidR="00AA66BD" w:rsidRPr="007D7C37">
        <w:rPr>
          <w:rFonts w:cs="Times New Roman"/>
        </w:rPr>
        <w:fldChar w:fldCharType="begin"/>
      </w:r>
      <w:r w:rsidR="002216E3" w:rsidRPr="007D7C37">
        <w:rPr>
          <w:rFonts w:cs="Times New Roman"/>
        </w:rPr>
        <w:instrText xml:space="preserve"> ADDIN ZOTERO_ITEM CSL_CITATION {"citationID":"nyLTPAkV","properties":{"formattedCitation":"(2023)","plainCitation":"(2023)","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label":"page","suppress-author":true}],"schema":"https://github.com/citation-style-language/schema/raw/master/csl-citation.json"} </w:instrText>
      </w:r>
      <w:r w:rsidR="00AA66BD" w:rsidRPr="007D7C37">
        <w:rPr>
          <w:rFonts w:cs="Times New Roman"/>
        </w:rPr>
        <w:fldChar w:fldCharType="separate"/>
      </w:r>
      <w:r w:rsidR="00405578" w:rsidRPr="007D7C37">
        <w:rPr>
          <w:rFonts w:cs="Times New Roman"/>
        </w:rPr>
        <w:t>(2023)</w:t>
      </w:r>
      <w:r w:rsidR="00AA66BD" w:rsidRPr="007D7C37">
        <w:rPr>
          <w:rFonts w:cs="Times New Roman"/>
        </w:rPr>
        <w:fldChar w:fldCharType="end"/>
      </w:r>
      <w:r w:rsidRPr="007D7C37">
        <w:rPr>
          <w:rFonts w:cs="Times New Roman"/>
        </w:rPr>
        <w:t xml:space="preserve"> shows that individuals with network ties to the upper class through parental connections tend to support redistribution and progressive taxation less than those from working-class family backgrounds. Moreover, since households share risk based on the class position of their members, redistributive preferences are shaped not only by family background but also by the class positions of partners. For example, Paskov and </w:t>
      </w:r>
      <w:proofErr w:type="spellStart"/>
      <w:r w:rsidRPr="007D7C37">
        <w:rPr>
          <w:rFonts w:cs="Times New Roman"/>
        </w:rPr>
        <w:t>Weisstanner</w:t>
      </w:r>
      <w:proofErr w:type="spellEnd"/>
      <w:r w:rsidRPr="007D7C37">
        <w:rPr>
          <w:rFonts w:cs="Times New Roman"/>
        </w:rPr>
        <w:t xml:space="preserve"> </w:t>
      </w:r>
      <w:r w:rsidR="001C6C95" w:rsidRPr="007D7C37">
        <w:rPr>
          <w:rFonts w:cs="Times New Roman"/>
        </w:rPr>
        <w:fldChar w:fldCharType="begin"/>
      </w:r>
      <w:r w:rsidR="002216E3" w:rsidRPr="007D7C37">
        <w:rPr>
          <w:rFonts w:cs="Times New Roman"/>
        </w:rPr>
        <w:instrText xml:space="preserve"> ADDIN ZOTERO_ITEM CSL_CITATION {"citationID":"yMlnWKt9","properties":{"formattedCitation":"(2022)","plainCitation":"(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rsidR="001C6C95" w:rsidRPr="007D7C37">
        <w:rPr>
          <w:rFonts w:cs="Times New Roman"/>
        </w:rPr>
        <w:fldChar w:fldCharType="separate"/>
      </w:r>
      <w:r w:rsidR="00405578" w:rsidRPr="007D7C37">
        <w:rPr>
          <w:rFonts w:cs="Times New Roman"/>
        </w:rPr>
        <w:t>(2022)</w:t>
      </w:r>
      <w:r w:rsidR="001C6C95" w:rsidRPr="007D7C37">
        <w:rPr>
          <w:rFonts w:cs="Times New Roman"/>
        </w:rPr>
        <w:fldChar w:fldCharType="end"/>
      </w:r>
      <w:r w:rsidRPr="007D7C37">
        <w:rPr>
          <w:rFonts w:cs="Times New Roman"/>
        </w:rPr>
        <w:t xml:space="preserve"> </w:t>
      </w:r>
      <w:r w:rsidR="00C83618" w:rsidRPr="007D7C37">
        <w:rPr>
          <w:rFonts w:cs="Times New Roman"/>
        </w:rPr>
        <w:t xml:space="preserve">indicate </w:t>
      </w:r>
      <w:r w:rsidRPr="007D7C37">
        <w:rPr>
          <w:rFonts w:cs="Times New Roman"/>
        </w:rPr>
        <w:t xml:space="preserve">that working-class ties bolster redistributive preferences, whereas ties with the upper class decrease them, with the effects becoming more pronounced when the class positions of individuals, partners, and parents form a more </w:t>
      </w:r>
      <w:r w:rsidR="009E6617" w:rsidRPr="007D7C37">
        <w:rPr>
          <w:rFonts w:cs="Times New Roman"/>
        </w:rPr>
        <w:t xml:space="preserve">class-based </w:t>
      </w:r>
      <w:r w:rsidRPr="007D7C37">
        <w:rPr>
          <w:rFonts w:cs="Times New Roman"/>
        </w:rPr>
        <w:t xml:space="preserve">homogeneous network. Beyond family ties, Lindh et al. </w:t>
      </w:r>
      <w:r w:rsidR="001C6C95" w:rsidRPr="007D7C37">
        <w:rPr>
          <w:rFonts w:cs="Times New Roman"/>
        </w:rPr>
        <w:fldChar w:fldCharType="begin"/>
      </w:r>
      <w:r w:rsidR="002216E3" w:rsidRPr="007D7C37">
        <w:rPr>
          <w:rFonts w:cs="Times New Roman"/>
        </w:rPr>
        <w:instrText xml:space="preserve"> ADDIN ZOTERO_ITEM CSL_CITATION {"citationID":"PMLyQ1UH","properties":{"formattedCitation":"(2021)","plainCitation":"(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label":"page","suppress-author":true}],"schema":"https://github.com/citation-style-language/schema/raw/master/csl-citation.json"} </w:instrText>
      </w:r>
      <w:r w:rsidR="001C6C95" w:rsidRPr="007D7C37">
        <w:rPr>
          <w:rFonts w:cs="Times New Roman"/>
        </w:rPr>
        <w:fldChar w:fldCharType="separate"/>
      </w:r>
      <w:r w:rsidR="00405578" w:rsidRPr="007D7C37">
        <w:rPr>
          <w:rFonts w:cs="Times New Roman"/>
        </w:rPr>
        <w:t>(2021)</w:t>
      </w:r>
      <w:r w:rsidR="001C6C95" w:rsidRPr="007D7C37">
        <w:rPr>
          <w:rFonts w:cs="Times New Roman"/>
        </w:rPr>
        <w:fldChar w:fldCharType="end"/>
      </w:r>
      <w:r w:rsidRPr="007D7C37">
        <w:rPr>
          <w:rFonts w:cs="Times New Roman"/>
        </w:rPr>
        <w:t xml:space="preserve"> found that friendship and acquaintanceship </w:t>
      </w:r>
      <w:r w:rsidR="006B42DB">
        <w:rPr>
          <w:rFonts w:cs="Times New Roman"/>
        </w:rPr>
        <w:t xml:space="preserve">network </w:t>
      </w:r>
      <w:r w:rsidR="00232140" w:rsidRPr="007D7C37">
        <w:rPr>
          <w:rFonts w:cs="Times New Roman"/>
        </w:rPr>
        <w:t>class profile</w:t>
      </w:r>
      <w:r w:rsidR="006B42DB">
        <w:rPr>
          <w:rFonts w:cs="Times New Roman"/>
        </w:rPr>
        <w:t>s</w:t>
      </w:r>
      <w:r w:rsidRPr="007D7C37">
        <w:rPr>
          <w:rFonts w:cs="Times New Roman"/>
        </w:rPr>
        <w:t xml:space="preserve"> to the managerial class are associated with lower redistributive preferences compared to </w:t>
      </w:r>
      <w:r w:rsidR="004D1C3A" w:rsidRPr="007D7C37">
        <w:rPr>
          <w:rFonts w:cs="Times New Roman"/>
        </w:rPr>
        <w:t xml:space="preserve">the </w:t>
      </w:r>
      <w:r w:rsidR="000B7A50" w:rsidRPr="007D7C37">
        <w:rPr>
          <w:rFonts w:cs="Times New Roman"/>
        </w:rPr>
        <w:t>class</w:t>
      </w:r>
      <w:r w:rsidR="00024360" w:rsidRPr="007D7C37">
        <w:rPr>
          <w:rFonts w:cs="Times New Roman"/>
        </w:rPr>
        <w:t xml:space="preserve"> </w:t>
      </w:r>
      <w:r w:rsidR="000B7A50" w:rsidRPr="007D7C37">
        <w:rPr>
          <w:rFonts w:cs="Times New Roman"/>
        </w:rPr>
        <w:t xml:space="preserve">profile </w:t>
      </w:r>
      <w:r w:rsidR="006B42DB">
        <w:rPr>
          <w:rFonts w:cs="Times New Roman"/>
        </w:rPr>
        <w:t>of</w:t>
      </w:r>
      <w:r w:rsidR="0064147C" w:rsidRPr="007D7C37">
        <w:rPr>
          <w:rFonts w:cs="Times New Roman"/>
        </w:rPr>
        <w:t xml:space="preserve"> </w:t>
      </w:r>
      <w:r w:rsidRPr="007D7C37">
        <w:rPr>
          <w:rFonts w:cs="Times New Roman"/>
        </w:rPr>
        <w:t xml:space="preserve">the sociocultural and working classes. Hence, this suggests that individuals tend to adjust their attitudes based on the class position of their contacts </w:t>
      </w:r>
      <w:r w:rsidR="00A263F4" w:rsidRPr="007D7C37">
        <w:rPr>
          <w:rFonts w:cs="Times New Roman"/>
        </w:rPr>
        <w:fldChar w:fldCharType="begin"/>
      </w:r>
      <w:r w:rsidR="002216E3" w:rsidRPr="007D7C37">
        <w:rPr>
          <w:rFonts w:cs="Times New Roman"/>
        </w:rPr>
        <w:instrText xml:space="preserve"> ADDIN ZOTERO_ITEM CSL_CITATION {"citationID":"JJIi8u1o","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A263F4" w:rsidRPr="007D7C37">
        <w:rPr>
          <w:rFonts w:cs="Times New Roman"/>
        </w:rPr>
        <w:fldChar w:fldCharType="separate"/>
      </w:r>
      <w:r w:rsidR="00405578" w:rsidRPr="007D7C37">
        <w:rPr>
          <w:rFonts w:cs="Times New Roman"/>
        </w:rPr>
        <w:t>(Lindh et al., 2021)</w:t>
      </w:r>
      <w:r w:rsidR="00A263F4" w:rsidRPr="007D7C37">
        <w:rPr>
          <w:rFonts w:cs="Times New Roman"/>
        </w:rPr>
        <w:fldChar w:fldCharType="end"/>
      </w:r>
      <w:r w:rsidRPr="007D7C37">
        <w:rPr>
          <w:rFonts w:cs="Times New Roman"/>
        </w:rPr>
        <w:t>.</w:t>
      </w:r>
    </w:p>
    <w:p w14:paraId="0009F2AD" w14:textId="70CA9FC8" w:rsidR="000E3C44" w:rsidRPr="007D7C37" w:rsidRDefault="00CC5595">
      <w:pPr>
        <w:pStyle w:val="BodyText"/>
        <w:rPr>
          <w:rFonts w:cs="Times New Roman"/>
        </w:rPr>
      </w:pPr>
      <w:r w:rsidRPr="007D7C37">
        <w:rPr>
          <w:rFonts w:cs="Times New Roman"/>
        </w:rPr>
        <w:t>Against this background</w:t>
      </w:r>
      <w:r w:rsidR="009C462E" w:rsidRPr="007D7C37">
        <w:rPr>
          <w:rFonts w:cs="Times New Roman"/>
        </w:rPr>
        <w:t xml:space="preserve">, </w:t>
      </w:r>
      <w:r w:rsidR="00183966" w:rsidRPr="007D7C37">
        <w:rPr>
          <w:rFonts w:cs="Times New Roman"/>
        </w:rPr>
        <w:t>the focus of this paper is not on</w:t>
      </w:r>
      <w:r w:rsidR="009C462E" w:rsidRPr="007D7C37">
        <w:rPr>
          <w:rFonts w:cs="Times New Roman"/>
        </w:rPr>
        <w:t xml:space="preserve"> </w:t>
      </w:r>
      <w:r w:rsidR="00541437" w:rsidRPr="007D7C37">
        <w:rPr>
          <w:rFonts w:cs="Times New Roman"/>
        </w:rPr>
        <w:t xml:space="preserve">the </w:t>
      </w:r>
      <w:r w:rsidR="009C462E" w:rsidRPr="007D7C37">
        <w:rPr>
          <w:rFonts w:cs="Times New Roman"/>
        </w:rPr>
        <w:t xml:space="preserve">direct association between network segregation and redistributive preferences. This is mainly because network homogeneity </w:t>
      </w:r>
      <w:r w:rsidR="006E3E96" w:rsidRPr="007D7C37">
        <w:rPr>
          <w:rFonts w:cs="Times New Roman"/>
        </w:rPr>
        <w:t>–</w:t>
      </w:r>
      <w:r w:rsidR="009C462E" w:rsidRPr="007D7C37">
        <w:rPr>
          <w:rFonts w:cs="Times New Roman"/>
        </w:rPr>
        <w:t xml:space="preserve"> </w:t>
      </w:r>
      <w:r w:rsidR="006E3E96" w:rsidRPr="007D7C37">
        <w:rPr>
          <w:rFonts w:cs="Times New Roman"/>
        </w:rPr>
        <w:t xml:space="preserve">defined </w:t>
      </w:r>
      <w:r w:rsidR="009C462E" w:rsidRPr="007D7C37">
        <w:rPr>
          <w:rFonts w:cs="Times New Roman"/>
        </w:rPr>
        <w:t xml:space="preserve">as the proportion of similar class network ties - does not distinguish between </w:t>
      </w:r>
      <w:r w:rsidR="00EE3FC4" w:rsidRPr="007D7C37">
        <w:rPr>
          <w:rFonts w:cs="Times New Roman"/>
        </w:rPr>
        <w:t>ego’s class position</w:t>
      </w:r>
      <w:r w:rsidR="009C462E" w:rsidRPr="007D7C37">
        <w:rPr>
          <w:rFonts w:cs="Times New Roman"/>
        </w:rPr>
        <w:t xml:space="preserve"> and refers to the overall degree of segregation. Conversely, I hypothesize that the association </w:t>
      </w:r>
      <w:r w:rsidR="001E2432" w:rsidRPr="007D7C37">
        <w:rPr>
          <w:rFonts w:cs="Times New Roman"/>
        </w:rPr>
        <w:t xml:space="preserve">between </w:t>
      </w:r>
      <w:r w:rsidR="009C462E" w:rsidRPr="007D7C37">
        <w:rPr>
          <w:rFonts w:cs="Times New Roman"/>
        </w:rPr>
        <w:t xml:space="preserve">network homogeneity </w:t>
      </w:r>
      <w:r w:rsidR="001E2432" w:rsidRPr="007D7C37">
        <w:rPr>
          <w:rFonts w:cs="Times New Roman"/>
        </w:rPr>
        <w:t xml:space="preserve">and </w:t>
      </w:r>
      <w:r w:rsidR="009C462E" w:rsidRPr="007D7C37">
        <w:rPr>
          <w:rFonts w:cs="Times New Roman"/>
        </w:rPr>
        <w:t xml:space="preserve">redistributive preferences is conditional on social class </w:t>
      </w:r>
      <w:r w:rsidR="001E2432" w:rsidRPr="007D7C37">
        <w:rPr>
          <w:rFonts w:cs="Times New Roman"/>
        </w:rPr>
        <w:t xml:space="preserve">because </w:t>
      </w:r>
      <w:r w:rsidR="009C462E" w:rsidRPr="007D7C37">
        <w:rPr>
          <w:rFonts w:cs="Times New Roman"/>
        </w:rPr>
        <w:t>homogeneous social networks should reinforce attitude similarity (</w:t>
      </w:r>
      <w:r w:rsidR="009C462E" w:rsidRPr="007D7C37">
        <w:rPr>
          <w:rFonts w:cs="Times New Roman"/>
          <w:i/>
          <w:iCs/>
        </w:rPr>
        <w:t>segregation hypothesis</w:t>
      </w:r>
      <w:r w:rsidR="009C462E" w:rsidRPr="007D7C37">
        <w:rPr>
          <w:rFonts w:cs="Times New Roman"/>
        </w:rPr>
        <w:t>). Specifically, I propose that greater network segregation in the lower classes is associated with higher redistributive preferences, whereas greater segregation in the upper classes is related to lower redistributive preferences. Therefore, the first hypothesis is as follows:</w:t>
      </w:r>
    </w:p>
    <w:p w14:paraId="0009F2AE" w14:textId="696F9FC2" w:rsidR="000E3C44" w:rsidRPr="007D7C37" w:rsidRDefault="009C462E">
      <w:pPr>
        <w:pStyle w:val="BlockText"/>
        <w:rPr>
          <w:rFonts w:cs="Times New Roman"/>
        </w:rPr>
      </w:pPr>
      <w:r w:rsidRPr="007D7C37">
        <w:rPr>
          <w:rFonts w:cs="Times New Roman"/>
        </w:rPr>
        <w:t xml:space="preserve">H1: </w:t>
      </w:r>
      <w:r w:rsidRPr="007D7C37">
        <w:rPr>
          <w:rFonts w:cs="Times New Roman"/>
          <w:i/>
          <w:iCs/>
        </w:rPr>
        <w:t>The greater the</w:t>
      </w:r>
      <w:r w:rsidR="001E2432" w:rsidRPr="007D7C37">
        <w:rPr>
          <w:rFonts w:cs="Times New Roman"/>
          <w:i/>
          <w:iCs/>
        </w:rPr>
        <w:t xml:space="preserve"> degree of</w:t>
      </w:r>
      <w:r w:rsidRPr="007D7C37">
        <w:rPr>
          <w:rFonts w:cs="Times New Roman"/>
          <w:i/>
          <w:iCs/>
        </w:rPr>
        <w:t xml:space="preserve"> network segregation in the lower (upper) classes, the higher (lower) </w:t>
      </w:r>
      <w:r w:rsidR="001E2432" w:rsidRPr="007D7C37">
        <w:rPr>
          <w:rFonts w:cs="Times New Roman"/>
          <w:i/>
          <w:iCs/>
        </w:rPr>
        <w:t xml:space="preserve">their </w:t>
      </w:r>
      <w:r w:rsidRPr="007D7C37">
        <w:rPr>
          <w:rFonts w:cs="Times New Roman"/>
          <w:i/>
          <w:iCs/>
        </w:rPr>
        <w:t>redistributive preferences.</w:t>
      </w:r>
    </w:p>
    <w:p w14:paraId="0009F2AF" w14:textId="12A891F2" w:rsidR="000E3C44" w:rsidRPr="007D7C37" w:rsidRDefault="009C462E">
      <w:pPr>
        <w:pStyle w:val="Heading2"/>
        <w:rPr>
          <w:rFonts w:cs="Times New Roman"/>
        </w:rPr>
      </w:pPr>
      <w:bookmarkStart w:id="5" w:name="X4ef90a52f09a02ad136c8e308652be6f879645a"/>
      <w:bookmarkEnd w:id="4"/>
      <w:r w:rsidRPr="007D7C37">
        <w:rPr>
          <w:rFonts w:cs="Times New Roman"/>
        </w:rPr>
        <w:t xml:space="preserve">Economic inequality as context for class-based </w:t>
      </w:r>
      <w:r w:rsidR="00B420CF" w:rsidRPr="007D7C37">
        <w:rPr>
          <w:rFonts w:cs="Times New Roman"/>
        </w:rPr>
        <w:t xml:space="preserve">network </w:t>
      </w:r>
      <w:r w:rsidRPr="007D7C37">
        <w:rPr>
          <w:rFonts w:cs="Times New Roman"/>
        </w:rPr>
        <w:t>segregation and redistributive preferences</w:t>
      </w:r>
    </w:p>
    <w:p w14:paraId="7105F8E1" w14:textId="498714EF" w:rsidR="0006216F" w:rsidRPr="007D7C37" w:rsidRDefault="0073305A" w:rsidP="00F6150C">
      <w:pPr>
        <w:pStyle w:val="BodyText"/>
        <w:rPr>
          <w:rFonts w:cs="Times New Roman"/>
        </w:rPr>
      </w:pPr>
      <w:r w:rsidRPr="007D7C37">
        <w:rPr>
          <w:rFonts w:cs="Times New Roman"/>
        </w:rPr>
        <w:t>There are</w:t>
      </w:r>
      <w:r w:rsidR="00782566" w:rsidRPr="007D7C37">
        <w:rPr>
          <w:rFonts w:cs="Times New Roman"/>
        </w:rPr>
        <w:t xml:space="preserve"> several</w:t>
      </w:r>
      <w:r w:rsidRPr="007D7C37">
        <w:rPr>
          <w:rFonts w:cs="Times New Roman"/>
        </w:rPr>
        <w:t xml:space="preserve"> </w:t>
      </w:r>
      <w:r w:rsidR="007D24D9" w:rsidRPr="007D7C37">
        <w:rPr>
          <w:rFonts w:cs="Times New Roman"/>
        </w:rPr>
        <w:t>arguments</w:t>
      </w:r>
      <w:r w:rsidRPr="007D7C37">
        <w:rPr>
          <w:rFonts w:cs="Times New Roman"/>
        </w:rPr>
        <w:t xml:space="preserve"> on why income inequality can play a moderating role </w:t>
      </w:r>
      <w:r w:rsidR="00B87568" w:rsidRPr="007D7C37">
        <w:rPr>
          <w:rFonts w:cs="Times New Roman"/>
        </w:rPr>
        <w:t>i</w:t>
      </w:r>
      <w:r w:rsidR="00E07563" w:rsidRPr="007D7C37">
        <w:rPr>
          <w:rFonts w:cs="Times New Roman"/>
        </w:rPr>
        <w:t xml:space="preserve">n the relationship between class-based networks and redistributive preferences </w:t>
      </w:r>
      <w:r w:rsidR="00667BBD" w:rsidRPr="007D7C37">
        <w:rPr>
          <w:rFonts w:cs="Times New Roman"/>
        </w:rPr>
        <w:t>that can be summarized in</w:t>
      </w:r>
      <w:r w:rsidR="00E07563" w:rsidRPr="007D7C37">
        <w:rPr>
          <w:rFonts w:cs="Times New Roman"/>
        </w:rPr>
        <w:t xml:space="preserve"> </w:t>
      </w:r>
      <w:r w:rsidR="00126AA6" w:rsidRPr="007D7C37">
        <w:rPr>
          <w:rFonts w:cs="Times New Roman"/>
        </w:rPr>
        <w:t>two</w:t>
      </w:r>
      <w:r w:rsidR="00E07563" w:rsidRPr="007D7C37">
        <w:rPr>
          <w:rFonts w:cs="Times New Roman"/>
        </w:rPr>
        <w:t xml:space="preserve"> </w:t>
      </w:r>
      <w:r w:rsidR="000F6BF8" w:rsidRPr="007D7C37">
        <w:rPr>
          <w:rFonts w:cs="Times New Roman"/>
        </w:rPr>
        <w:t xml:space="preserve">key </w:t>
      </w:r>
      <w:r w:rsidR="004443A8" w:rsidRPr="007D7C37">
        <w:rPr>
          <w:rFonts w:cs="Times New Roman"/>
        </w:rPr>
        <w:t xml:space="preserve">theoretical </w:t>
      </w:r>
      <w:r w:rsidR="000F6BF8" w:rsidRPr="007D7C37">
        <w:rPr>
          <w:rFonts w:cs="Times New Roman"/>
        </w:rPr>
        <w:t>implications. First, income inequality likely leads to greater segregation due to reduced participation and lower social trust</w:t>
      </w:r>
      <w:r w:rsidR="00EE4C85" w:rsidRPr="007D7C37">
        <w:rPr>
          <w:rFonts w:cs="Times New Roman"/>
        </w:rPr>
        <w:t xml:space="preserve"> </w:t>
      </w:r>
      <w:r w:rsidR="00BB459C" w:rsidRPr="007D7C37">
        <w:rPr>
          <w:rFonts w:cs="Times New Roman"/>
        </w:rPr>
        <w:fldChar w:fldCharType="begin"/>
      </w:r>
      <w:r w:rsidR="00405578" w:rsidRPr="007D7C37">
        <w:rPr>
          <w:rFonts w:cs="Times New Roman"/>
        </w:rPr>
        <w:instrText xml:space="preserve"> ADDIN ZOTERO_ITEM CSL_CITATION {"citationID":"ZMksMadM","properties":{"formattedCitation":"(Kragten and R\\uc0\\u246{}zer, 2017; Lancee and Van de Werfhorst, 2012)","plainCitation":"(Kragten and Rözer, 2017; Lancee and Van de Werfhorst, 2012)","noteIndex":0},"citationItems":[{"id":14945,"uris":["http://zotero.org/users/5414506/items/96ZIVW5M"],"itemData":{"id":14945,"type":"article-journal","abstract":"The income inequality hypothesis states that income inequality has a negative effect on individual’s health, partially because it reduces social trust. This article aims to critically assess the income inequality hypothesis by comparing several analytical strategies, namely OLS regression, multilevel regression, fixed effects models and fixed effects models using pseudo panel data. To test the hypothesis, data from two studies conducted between 1981 and 2014 were combined: the World Values Survey and the European Values Study. Three frequently used measures of health were taken into account. In the OLS and multilevel models, income inequality was often associated with better health, whereas in the fixed effects and pseudo panel data, income inequality was associated with poorer health, suggesting that the unexpected results of the OLS and multilevel methods might be explained by unobserved confounders. Furthermore, in almost all of the models, social trust mediates the relationship between income inequality and health, showing the importance of this mechanism. Interestingly, the pseudo panel data offer the strongest support for the income inequality hypothesis, suggesting that better controlling for confounding factors and/or more carefully monitoring cohort effects, may result in a better understanding whether and how income inequality can be harmful for people’s health.","container-title":"Social Indicators Research","DOI":"10.1007/s11205-016-1283-8","ISSN":"1573-0921","issue":"3","journalAbbreviation":"Soc Indic Res","language":"en","page":"1015-1033","source":"Springer Link","title":"The Income Inequality Hypothesis Revisited: Assessing the Hypothesis Using Four Methodological Approaches","title-short":"The Income Inequality Hypothesis Revisited","volume":"131","author":[{"family":"Kragten","given":"Nigel"},{"family":"Rözer","given":"Jesper"}],"issued":{"date-parts":[["2017",4,1]]},"citation-key":"kragten_income_2017"}},{"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schema":"https://github.com/citation-style-language/schema/raw/master/csl-citation.json"} </w:instrText>
      </w:r>
      <w:r w:rsidR="00BB459C" w:rsidRPr="007D7C37">
        <w:rPr>
          <w:rFonts w:cs="Times New Roman"/>
        </w:rPr>
        <w:fldChar w:fldCharType="separate"/>
      </w:r>
      <w:r w:rsidR="00405578" w:rsidRPr="007D7C37">
        <w:rPr>
          <w:rFonts w:cs="Times New Roman"/>
        </w:rPr>
        <w:t xml:space="preserve">(Kragten and Rözer, </w:t>
      </w:r>
      <w:r w:rsidR="00405578" w:rsidRPr="007D7C37">
        <w:rPr>
          <w:rFonts w:cs="Times New Roman"/>
        </w:rPr>
        <w:lastRenderedPageBreak/>
        <w:t>2017; Lancee and Van de Werfhorst, 2012)</w:t>
      </w:r>
      <w:r w:rsidR="00BB459C" w:rsidRPr="007D7C37">
        <w:rPr>
          <w:rFonts w:cs="Times New Roman"/>
        </w:rPr>
        <w:fldChar w:fldCharType="end"/>
      </w:r>
      <w:r w:rsidR="000F6BF8" w:rsidRPr="007D7C37">
        <w:rPr>
          <w:rFonts w:cs="Times New Roman"/>
        </w:rPr>
        <w:t xml:space="preserve">; however, while </w:t>
      </w:r>
      <w:r w:rsidR="00162AEB" w:rsidRPr="007D7C37">
        <w:rPr>
          <w:rFonts w:cs="Times New Roman"/>
        </w:rPr>
        <w:t xml:space="preserve">inequality in </w:t>
      </w:r>
      <w:r w:rsidR="00807EFE" w:rsidRPr="007D7C37">
        <w:rPr>
          <w:rFonts w:cs="Times New Roman"/>
        </w:rPr>
        <w:t xml:space="preserve">economic </w:t>
      </w:r>
      <w:r w:rsidR="008222D8" w:rsidRPr="007D7C37">
        <w:rPr>
          <w:rFonts w:cs="Times New Roman"/>
        </w:rPr>
        <w:t>resources</w:t>
      </w:r>
      <w:r w:rsidR="000F6BF8" w:rsidRPr="007D7C37">
        <w:rPr>
          <w:rFonts w:cs="Times New Roman"/>
        </w:rPr>
        <w:t xml:space="preserve"> exacerbates social exclusion for lower classes, </w:t>
      </w:r>
      <w:r w:rsidR="00A155D3" w:rsidRPr="007D7C37">
        <w:rPr>
          <w:rFonts w:cs="Times New Roman"/>
        </w:rPr>
        <w:t>the </w:t>
      </w:r>
      <w:r w:rsidR="000F6BF8" w:rsidRPr="007D7C37">
        <w:rPr>
          <w:rFonts w:cs="Times New Roman"/>
        </w:rPr>
        <w:t xml:space="preserve">upper classes may </w:t>
      </w:r>
      <w:r w:rsidR="001318EC" w:rsidRPr="007D7C37">
        <w:rPr>
          <w:rFonts w:cs="Times New Roman"/>
        </w:rPr>
        <w:t xml:space="preserve">hold higher </w:t>
      </w:r>
      <w:r w:rsidR="00390242" w:rsidRPr="007D7C37">
        <w:rPr>
          <w:rFonts w:cs="Times New Roman"/>
        </w:rPr>
        <w:t>opportunities and openness to participate in social life</w:t>
      </w:r>
      <w:r w:rsidR="000F6BF8" w:rsidRPr="007D7C37">
        <w:rPr>
          <w:rFonts w:cs="Times New Roman"/>
        </w:rPr>
        <w:t xml:space="preserve">, potentially </w:t>
      </w:r>
      <w:r w:rsidR="00390242" w:rsidRPr="007D7C37">
        <w:rPr>
          <w:rFonts w:cs="Times New Roman"/>
        </w:rPr>
        <w:t>maintaining</w:t>
      </w:r>
      <w:r w:rsidR="000F6BF8" w:rsidRPr="007D7C37">
        <w:rPr>
          <w:rFonts w:cs="Times New Roman"/>
        </w:rPr>
        <w:t xml:space="preserve"> or even reducing segregation in more unequal </w:t>
      </w:r>
      <w:r w:rsidR="00E94373" w:rsidRPr="007D7C37">
        <w:rPr>
          <w:rFonts w:cs="Times New Roman"/>
        </w:rPr>
        <w:t>countries</w:t>
      </w:r>
      <w:r w:rsidR="000F6BF8" w:rsidRPr="007D7C37">
        <w:rPr>
          <w:rFonts w:cs="Times New Roman"/>
        </w:rPr>
        <w:t xml:space="preserve">. </w:t>
      </w:r>
      <w:r w:rsidR="0006216F" w:rsidRPr="007D7C37">
        <w:rPr>
          <w:rFonts w:cs="Times New Roman"/>
        </w:rPr>
        <w:t xml:space="preserve">Empirically, </w:t>
      </w:r>
      <w:r w:rsidR="00C5359A" w:rsidRPr="007D7C37">
        <w:rPr>
          <w:rFonts w:cs="Times New Roman"/>
        </w:rPr>
        <w:t>previous studies</w:t>
      </w:r>
      <w:r w:rsidR="0006216F" w:rsidRPr="007D7C37">
        <w:rPr>
          <w:rFonts w:cs="Times New Roman"/>
        </w:rPr>
        <w:t xml:space="preserve"> </w:t>
      </w:r>
      <w:r w:rsidR="00C5359A" w:rsidRPr="007D7C37">
        <w:rPr>
          <w:rFonts w:cs="Times New Roman"/>
        </w:rPr>
        <w:t>have shown</w:t>
      </w:r>
      <w:r w:rsidR="0006216F" w:rsidRPr="007D7C37">
        <w:rPr>
          <w:rFonts w:cs="Times New Roman"/>
        </w:rPr>
        <w:t xml:space="preserve"> that high levels of inequality erode trust and social participation particularly among marginalized groups, thereby exacerbating social exclusion </w:t>
      </w:r>
      <w:r w:rsidR="00CA1238" w:rsidRPr="007D7C37">
        <w:rPr>
          <w:rFonts w:cs="Times New Roman"/>
        </w:rPr>
        <w:fldChar w:fldCharType="begin"/>
      </w:r>
      <w:r w:rsidR="00405578" w:rsidRPr="007D7C37">
        <w:rPr>
          <w:rFonts w:cs="Times New Roman"/>
        </w:rPr>
        <w:instrText xml:space="preserve"> ADDIN ZOTERO_ITEM CSL_CITATION {"citationID":"cDFkESUA","properties":{"formattedCitation":"(Neckerman and Torche, 2007)","plainCitation":"(Neckerman and Torche, 2007)","noteIndex":0},"citationItems":[{"id":15079,"uris":["http://zotero.org/users/5414506/items/KNGL3E7J"],"itemData":{"id":15079,"type":"article-journal","abstract":"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ue":"1","note":"_eprint: https://doi.org/10.1146/annurev.soc.33.040406.131755","page":"335-357","source":"Annual Reviews","title":"Inequality: Causes and Consequences","title-short":"Inequality","volume":"33","author":[{"family":"Neckerman","given":"Kathryn M."},{"family":"Torche","given":"Florencia"}],"issued":{"date-parts":[["2007"]]},"citation-key":"neckerman_inequality_2007"}}],"schema":"https://github.com/citation-style-language/schema/raw/master/csl-citation.json"} </w:instrText>
      </w:r>
      <w:r w:rsidR="00CA1238" w:rsidRPr="007D7C37">
        <w:rPr>
          <w:rFonts w:cs="Times New Roman"/>
        </w:rPr>
        <w:fldChar w:fldCharType="separate"/>
      </w:r>
      <w:r w:rsidR="00405578" w:rsidRPr="007D7C37">
        <w:rPr>
          <w:rFonts w:cs="Times New Roman"/>
        </w:rPr>
        <w:t>(Neckerman and Torche, 2007)</w:t>
      </w:r>
      <w:r w:rsidR="00CA1238" w:rsidRPr="007D7C37">
        <w:rPr>
          <w:rFonts w:cs="Times New Roman"/>
        </w:rPr>
        <w:fldChar w:fldCharType="end"/>
      </w:r>
      <w:r w:rsidR="0006216F" w:rsidRPr="007D7C37">
        <w:rPr>
          <w:rFonts w:cs="Times New Roman"/>
        </w:rPr>
        <w:t>. In contrast, egalitarian societies</w:t>
      </w:r>
      <w:r w:rsidR="005C361D" w:rsidRPr="007D7C37">
        <w:rPr>
          <w:rFonts w:cs="Times New Roman"/>
        </w:rPr>
        <w:t xml:space="preserve"> </w:t>
      </w:r>
      <w:r w:rsidR="0006216F" w:rsidRPr="007D7C37">
        <w:rPr>
          <w:rFonts w:cs="Times New Roman"/>
        </w:rPr>
        <w:t xml:space="preserve">foster higher levels of civic engagement and cross-class interactions, which strengthen solidarity and promote more egalitarian attitudes </w:t>
      </w:r>
      <w:r w:rsidR="00131711" w:rsidRPr="007D7C37">
        <w:rPr>
          <w:rFonts w:cs="Times New Roman"/>
        </w:rPr>
        <w:fldChar w:fldCharType="begin"/>
      </w:r>
      <w:r w:rsidR="00405578" w:rsidRPr="007D7C37">
        <w:rPr>
          <w:rFonts w:cs="Times New Roman"/>
        </w:rPr>
        <w:instrText xml:space="preserve"> ADDIN ZOTERO_ITEM CSL_CITATION {"citationID":"7j9fH26W","properties":{"formattedCitation":"(Uslaner and Brown, 2005; Yamamura, 2012)","plainCitation":"(Uslaner and Brown, 2005; Yamamura, 2012)","noteIndex":0},"citationItems":[{"id":15154,"uris":["http://zotero.org/users/5414506/items/8IBUDGBJ"],"itemData":{"id":15154,"type":"article-journal","abstract":"This article examines why people violate rationality and take part in their communities, differentiating by types of participation, particularly political versus other, more communal types of participation. The authors argue that trust plays an important role in participation levels, but contrary to more traditional models, the causal relationship runs from trust to participation. In addition, the authors posit that trust is strongly affected by economic inequality. Using aggregated American state-level data for the 1970s, 1980s, and 1990s, the authors present a series of two-stage least squares models on the effects of inequality and trust on participation, controlling for other related factors. Findings indicate that inequality is the strongest determinant of trust and that trust has a greater effect on communal participation than on political participation.","container-title":"American Politics Research","DOI":"10.1177/1532673X04271903","ISSN":"1532-673X","issue":"6","language":"en","note":"publisher: SAGE Publications Inc","page":"868-894","source":"SAGE Journals","title":"Inequality, Trust, and Civic Engagement","volume":"33","author":[{"family":"Uslaner","given":"Eric M."},{"family":"Brown","given":"Mitchell"}],"issued":{"date-parts":[["2005",11,1]]},"citation-key":"uslaner_inequality_2005"}},{"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131711" w:rsidRPr="007D7C37">
        <w:rPr>
          <w:rFonts w:cs="Times New Roman"/>
        </w:rPr>
        <w:fldChar w:fldCharType="separate"/>
      </w:r>
      <w:r w:rsidR="00405578" w:rsidRPr="007D7C37">
        <w:rPr>
          <w:rFonts w:cs="Times New Roman"/>
        </w:rPr>
        <w:t>(Uslaner and Brown, 2005; Yamamura, 2012)</w:t>
      </w:r>
      <w:r w:rsidR="00131711" w:rsidRPr="007D7C37">
        <w:rPr>
          <w:rFonts w:cs="Times New Roman"/>
        </w:rPr>
        <w:fldChar w:fldCharType="end"/>
      </w:r>
      <w:r w:rsidR="0006216F" w:rsidRPr="007D7C37">
        <w:rPr>
          <w:rFonts w:cs="Times New Roman"/>
        </w:rPr>
        <w:t xml:space="preserve">. Moreover, income inequality reinforces stratification in social participation, as the affluent maintain access to diverse networks while the lower classes face growing exclusion </w:t>
      </w:r>
      <w:r w:rsidR="00F709D1" w:rsidRPr="007D7C37">
        <w:rPr>
          <w:rFonts w:cs="Times New Roman"/>
        </w:rPr>
        <w:fldChar w:fldCharType="begin"/>
      </w:r>
      <w:r w:rsidR="00405578" w:rsidRPr="007D7C37">
        <w:rPr>
          <w:rFonts w:cs="Times New Roman"/>
        </w:rPr>
        <w:instrText xml:space="preserve"> ADDIN ZOTERO_ITEM CSL_CITATION {"citationID":"CcApLGL3","properties":{"formattedCitation":"(Lancee and Van de Werfhorst, 2012; Pichler and Wallace, 2009)","plainCitation":"(Lancee and Van de Werfhorst, 2012; Pichler and Wallace, 2009)","noteIndex":0},"citationItems":[{"id":15080,"uris":["http://zotero.org/users/5414506/items/BGKIW98Y"],"itemData":{"id":15080,"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14458,"uris":["http://zotero.org/users/5414506/items/GWD6RSXB"],"itemData":{"id":14458,"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F709D1" w:rsidRPr="007D7C37">
        <w:rPr>
          <w:rFonts w:cs="Times New Roman"/>
        </w:rPr>
        <w:fldChar w:fldCharType="separate"/>
      </w:r>
      <w:r w:rsidR="00405578" w:rsidRPr="007D7C37">
        <w:rPr>
          <w:rFonts w:cs="Times New Roman"/>
        </w:rPr>
        <w:t>(Lancee and Van de Werfhorst, 2012; Pichler and Wallace, 2009)</w:t>
      </w:r>
      <w:r w:rsidR="00F709D1" w:rsidRPr="007D7C37">
        <w:rPr>
          <w:rFonts w:cs="Times New Roman"/>
        </w:rPr>
        <w:fldChar w:fldCharType="end"/>
      </w:r>
      <w:r w:rsidR="0006216F" w:rsidRPr="007D7C37">
        <w:rPr>
          <w:rFonts w:cs="Times New Roman"/>
        </w:rPr>
        <w:t xml:space="preserve">. This stratification limits cross-class interactions and further entrenches social divisions, with the upper classes navigating diverse social environments while the lower classes remain segregated and marginalized </w:t>
      </w:r>
      <w:r w:rsidR="008551F3" w:rsidRPr="007D7C37">
        <w:rPr>
          <w:rFonts w:cs="Times New Roman"/>
        </w:rPr>
        <w:fldChar w:fldCharType="begin"/>
      </w:r>
      <w:r w:rsidR="002216E3" w:rsidRPr="007D7C37">
        <w:rPr>
          <w:rFonts w:cs="Times New Roman"/>
        </w:rPr>
        <w:instrText xml:space="preserve"> ADDIN ZOTERO_ITEM CSL_CITATION {"citationID":"C1gcOSil","properties":{"formattedCitation":"(Otero et al., 2021, 2024)","plainCitation":"(Otero et al., 2021, 2024)","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8551F3" w:rsidRPr="007D7C37">
        <w:rPr>
          <w:rFonts w:cs="Times New Roman"/>
        </w:rPr>
        <w:fldChar w:fldCharType="separate"/>
      </w:r>
      <w:r w:rsidR="00405578" w:rsidRPr="007D7C37">
        <w:rPr>
          <w:rFonts w:cs="Times New Roman"/>
        </w:rPr>
        <w:t>(Otero et al., 2021, 2024)</w:t>
      </w:r>
      <w:r w:rsidR="008551F3" w:rsidRPr="007D7C37">
        <w:rPr>
          <w:rFonts w:cs="Times New Roman"/>
        </w:rPr>
        <w:fldChar w:fldCharType="end"/>
      </w:r>
      <w:r w:rsidR="0006216F" w:rsidRPr="007D7C37">
        <w:rPr>
          <w:rFonts w:cs="Times New Roman"/>
        </w:rPr>
        <w:t>.</w:t>
      </w:r>
    </w:p>
    <w:p w14:paraId="79E7DAEF" w14:textId="3084737C" w:rsidR="00681469" w:rsidRPr="007D7C37" w:rsidRDefault="000F6BF8" w:rsidP="00CD40D3">
      <w:pPr>
        <w:pStyle w:val="BodyText"/>
        <w:rPr>
          <w:rFonts w:cs="Times New Roman"/>
        </w:rPr>
      </w:pPr>
      <w:r w:rsidRPr="007D7C37">
        <w:rPr>
          <w:rFonts w:cs="Times New Roman"/>
        </w:rPr>
        <w:t xml:space="preserve">Second, the relationship between class and attitudes weakens in highly unequal contexts, where upper classes tend to show </w:t>
      </w:r>
      <w:r w:rsidR="00DB58BA" w:rsidRPr="007D7C37">
        <w:rPr>
          <w:rFonts w:cs="Times New Roman"/>
        </w:rPr>
        <w:t>higher</w:t>
      </w:r>
      <w:r w:rsidRPr="007D7C37">
        <w:rPr>
          <w:rFonts w:cs="Times New Roman"/>
        </w:rPr>
        <w:t xml:space="preserve"> support for redistribution, contrasting with the relatively stable preferences of lower classes. </w:t>
      </w:r>
      <w:r w:rsidR="00F24A97" w:rsidRPr="007D7C37">
        <w:rPr>
          <w:rFonts w:cs="Times New Roman"/>
        </w:rPr>
        <w:t xml:space="preserve">Political </w:t>
      </w:r>
      <w:r w:rsidR="00BF3867" w:rsidRPr="007D7C37">
        <w:rPr>
          <w:rFonts w:cs="Times New Roman"/>
        </w:rPr>
        <w:t>econom</w:t>
      </w:r>
      <w:r w:rsidR="00F24A97" w:rsidRPr="007D7C37">
        <w:rPr>
          <w:rFonts w:cs="Times New Roman"/>
        </w:rPr>
        <w:t>ist</w:t>
      </w:r>
      <w:r w:rsidR="00661C04" w:rsidRPr="007D7C37">
        <w:rPr>
          <w:rFonts w:cs="Times New Roman"/>
        </w:rPr>
        <w:t>s</w:t>
      </w:r>
      <w:r w:rsidR="00F24A97" w:rsidRPr="007D7C37">
        <w:rPr>
          <w:rFonts w:cs="Times New Roman"/>
        </w:rPr>
        <w:t xml:space="preserve"> have </w:t>
      </w:r>
      <w:r w:rsidR="00672290" w:rsidRPr="007D7C37">
        <w:rPr>
          <w:rFonts w:cs="Times New Roman"/>
        </w:rPr>
        <w:t>argued</w:t>
      </w:r>
      <w:r w:rsidR="00EA0A44" w:rsidRPr="007D7C37">
        <w:rPr>
          <w:rFonts w:cs="Times New Roman"/>
        </w:rPr>
        <w:t xml:space="preserve"> that </w:t>
      </w:r>
      <w:r w:rsidR="00091473" w:rsidRPr="007D7C37">
        <w:rPr>
          <w:rFonts w:cs="Times New Roman"/>
        </w:rPr>
        <w:t xml:space="preserve">contexts with high levels of </w:t>
      </w:r>
      <w:r w:rsidR="00C636C6" w:rsidRPr="007D7C37">
        <w:rPr>
          <w:rFonts w:cs="Times New Roman"/>
        </w:rPr>
        <w:t xml:space="preserve">economic </w:t>
      </w:r>
      <w:r w:rsidR="00091473" w:rsidRPr="007D7C37">
        <w:rPr>
          <w:rFonts w:cs="Times New Roman"/>
        </w:rPr>
        <w:t xml:space="preserve">inequality </w:t>
      </w:r>
      <w:r w:rsidR="00672290" w:rsidRPr="007D7C37">
        <w:rPr>
          <w:rFonts w:cs="Times New Roman"/>
        </w:rPr>
        <w:t>nurture</w:t>
      </w:r>
      <w:r w:rsidR="00E5139E" w:rsidRPr="007D7C37">
        <w:rPr>
          <w:rFonts w:cs="Times New Roman"/>
        </w:rPr>
        <w:t xml:space="preserve"> </w:t>
      </w:r>
      <w:r w:rsidR="0098118A" w:rsidRPr="007D7C37">
        <w:rPr>
          <w:rFonts w:cs="Times New Roman"/>
        </w:rPr>
        <w:t xml:space="preserve">a </w:t>
      </w:r>
      <w:r w:rsidR="00E27605" w:rsidRPr="007D7C37">
        <w:rPr>
          <w:rFonts w:cs="Times New Roman"/>
        </w:rPr>
        <w:t>greater concern for</w:t>
      </w:r>
      <w:r w:rsidR="00091473" w:rsidRPr="007D7C37">
        <w:rPr>
          <w:rFonts w:cs="Times New Roman"/>
        </w:rPr>
        <w:t xml:space="preserve"> </w:t>
      </w:r>
      <w:r w:rsidR="000F1C8B" w:rsidRPr="007D7C37">
        <w:rPr>
          <w:rFonts w:cs="Times New Roman"/>
        </w:rPr>
        <w:t xml:space="preserve">its </w:t>
      </w:r>
      <w:r w:rsidR="00E27605" w:rsidRPr="007D7C37">
        <w:rPr>
          <w:rFonts w:cs="Times New Roman"/>
        </w:rPr>
        <w:t>negative externalities</w:t>
      </w:r>
      <w:r w:rsidR="00C636C6" w:rsidRPr="007D7C37">
        <w:rPr>
          <w:rFonts w:cs="Times New Roman"/>
        </w:rPr>
        <w:t>, such as increasing crime rates and decreasing social welfare,</w:t>
      </w:r>
      <w:r w:rsidR="007033E7" w:rsidRPr="007D7C37">
        <w:rPr>
          <w:rFonts w:cs="Times New Roman"/>
        </w:rPr>
        <w:t xml:space="preserve"> </w:t>
      </w:r>
      <w:r w:rsidR="00C67FFD" w:rsidRPr="007D7C37">
        <w:rPr>
          <w:rFonts w:cs="Times New Roman"/>
        </w:rPr>
        <w:t xml:space="preserve">which </w:t>
      </w:r>
      <w:r w:rsidR="007033E7" w:rsidRPr="007D7C37">
        <w:rPr>
          <w:rFonts w:cs="Times New Roman"/>
        </w:rPr>
        <w:t xml:space="preserve">can motivate altruistic support for </w:t>
      </w:r>
      <w:r w:rsidR="006C4CD8" w:rsidRPr="007D7C37">
        <w:rPr>
          <w:rFonts w:cs="Times New Roman"/>
        </w:rPr>
        <w:t xml:space="preserve">income </w:t>
      </w:r>
      <w:r w:rsidR="007033E7" w:rsidRPr="007D7C37">
        <w:rPr>
          <w:rFonts w:cs="Times New Roman"/>
        </w:rPr>
        <w:t xml:space="preserve">redistribution </w:t>
      </w:r>
      <w:r w:rsidR="00E60F40" w:rsidRPr="007D7C37">
        <w:rPr>
          <w:rFonts w:cs="Times New Roman"/>
        </w:rPr>
        <w:t>among affluent individuals</w:t>
      </w:r>
      <w:r w:rsidR="00774048" w:rsidRPr="007D7C37">
        <w:rPr>
          <w:rFonts w:cs="Times New Roman"/>
        </w:rPr>
        <w:t xml:space="preserve"> </w:t>
      </w:r>
      <w:r w:rsidR="000033DC" w:rsidRPr="007D7C37">
        <w:rPr>
          <w:rFonts w:cs="Times New Roman"/>
        </w:rPr>
        <w:fldChar w:fldCharType="begin"/>
      </w:r>
      <w:r w:rsidR="00405578" w:rsidRPr="007D7C37">
        <w:rPr>
          <w:rFonts w:cs="Times New Roman"/>
        </w:rPr>
        <w:instrText xml:space="preserve"> ADDIN ZOTERO_ITEM CSL_CITATION {"citationID":"D9OsMuMQ","properties":{"formattedCitation":"(Dimick et al., 2017; Rueda and Stegmueller, 2019)","plainCitation":"(Dimick et al., 2017; Rueda and Stegmueller, 2019)","noteIndex":0},"citationItems":[{"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9719,"uris":["http://zotero.org/users/5414506/items/24R57TUK"],"itemData":{"id":9719,"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schema":"https://github.com/citation-style-language/schema/raw/master/csl-citation.json"} </w:instrText>
      </w:r>
      <w:r w:rsidR="000033DC" w:rsidRPr="007D7C37">
        <w:rPr>
          <w:rFonts w:cs="Times New Roman"/>
        </w:rPr>
        <w:fldChar w:fldCharType="separate"/>
      </w:r>
      <w:r w:rsidR="00405578" w:rsidRPr="007D7C37">
        <w:rPr>
          <w:rFonts w:cs="Times New Roman"/>
        </w:rPr>
        <w:t>(Dimick et al., 2017; Rueda and Stegmueller, 2019)</w:t>
      </w:r>
      <w:r w:rsidR="000033DC" w:rsidRPr="007D7C37">
        <w:rPr>
          <w:rFonts w:cs="Times New Roman"/>
        </w:rPr>
        <w:fldChar w:fldCharType="end"/>
      </w:r>
      <w:r w:rsidR="00CD40D3" w:rsidRPr="007D7C37">
        <w:rPr>
          <w:rFonts w:cs="Times New Roman"/>
        </w:rPr>
        <w:t xml:space="preserve">. </w:t>
      </w:r>
      <w:r w:rsidR="00C42F57" w:rsidRPr="007D7C37">
        <w:rPr>
          <w:rFonts w:cs="Times New Roman"/>
        </w:rPr>
        <w:t>F</w:t>
      </w:r>
      <w:r w:rsidR="002F2454" w:rsidRPr="007D7C37">
        <w:rPr>
          <w:rFonts w:cs="Times New Roman"/>
        </w:rPr>
        <w:t>urthermore, f</w:t>
      </w:r>
      <w:r w:rsidR="002542C9" w:rsidRPr="007D7C37">
        <w:rPr>
          <w:rFonts w:cs="Times New Roman"/>
        </w:rPr>
        <w:t xml:space="preserve">rom a </w:t>
      </w:r>
      <w:r w:rsidR="00EB1744" w:rsidRPr="007D7C37">
        <w:rPr>
          <w:rFonts w:cs="Times New Roman"/>
        </w:rPr>
        <w:t xml:space="preserve">sociological </w:t>
      </w:r>
      <w:r w:rsidR="007518F7" w:rsidRPr="007D7C37">
        <w:rPr>
          <w:rFonts w:cs="Times New Roman"/>
        </w:rPr>
        <w:t>moral economy approach</w:t>
      </w:r>
      <w:r w:rsidR="000F3526" w:rsidRPr="007D7C37">
        <w:rPr>
          <w:rFonts w:cs="Times New Roman"/>
        </w:rPr>
        <w:t>,</w:t>
      </w:r>
      <w:r w:rsidR="00EB1744" w:rsidRPr="007D7C37">
        <w:rPr>
          <w:rFonts w:cs="Times New Roman"/>
        </w:rPr>
        <w:t xml:space="preserve"> </w:t>
      </w:r>
      <w:r w:rsidR="006C589E" w:rsidRPr="007D7C37">
        <w:rPr>
          <w:rFonts w:cs="Times New Roman"/>
        </w:rPr>
        <w:t>it has been argued</w:t>
      </w:r>
      <w:r w:rsidR="00242C45" w:rsidRPr="007D7C37">
        <w:rPr>
          <w:rFonts w:cs="Times New Roman"/>
        </w:rPr>
        <w:t xml:space="preserve"> that th</w:t>
      </w:r>
      <w:r w:rsidR="000F3526" w:rsidRPr="007D7C37">
        <w:rPr>
          <w:rFonts w:cs="Times New Roman"/>
        </w:rPr>
        <w:t>e</w:t>
      </w:r>
      <w:r w:rsidR="00242C45" w:rsidRPr="007D7C37">
        <w:rPr>
          <w:rFonts w:cs="Times New Roman"/>
        </w:rPr>
        <w:t>s</w:t>
      </w:r>
      <w:r w:rsidR="000F3526" w:rsidRPr="007D7C37">
        <w:rPr>
          <w:rFonts w:cs="Times New Roman"/>
        </w:rPr>
        <w:t>e</w:t>
      </w:r>
      <w:r w:rsidR="00CD40D3" w:rsidRPr="007D7C37">
        <w:rPr>
          <w:rFonts w:cs="Times New Roman"/>
        </w:rPr>
        <w:t xml:space="preserve"> </w:t>
      </w:r>
      <w:r w:rsidR="007A2CAA" w:rsidRPr="007D7C37">
        <w:rPr>
          <w:rFonts w:cs="Times New Roman"/>
        </w:rPr>
        <w:t>differences</w:t>
      </w:r>
      <w:r w:rsidR="00CD40D3" w:rsidRPr="007D7C37">
        <w:rPr>
          <w:rFonts w:cs="Times New Roman"/>
        </w:rPr>
        <w:t xml:space="preserve"> </w:t>
      </w:r>
      <w:r w:rsidR="00242C45" w:rsidRPr="007D7C37">
        <w:rPr>
          <w:rFonts w:cs="Times New Roman"/>
        </w:rPr>
        <w:t xml:space="preserve">can be explained through </w:t>
      </w:r>
      <w:r w:rsidR="000F3526" w:rsidRPr="007D7C37">
        <w:rPr>
          <w:rFonts w:cs="Times New Roman"/>
        </w:rPr>
        <w:t>diverging</w:t>
      </w:r>
      <w:r w:rsidR="00CD40D3" w:rsidRPr="007D7C37">
        <w:rPr>
          <w:rFonts w:cs="Times New Roman"/>
        </w:rPr>
        <w:t xml:space="preserve"> views on distributive justice </w:t>
      </w:r>
      <w:r w:rsidR="00795F1C" w:rsidRPr="007D7C37">
        <w:rPr>
          <w:rFonts w:cs="Times New Roman"/>
        </w:rPr>
        <w:t xml:space="preserve">perceptions </w:t>
      </w:r>
      <w:r w:rsidR="00CD40D3" w:rsidRPr="007D7C37">
        <w:rPr>
          <w:rFonts w:cs="Times New Roman"/>
        </w:rPr>
        <w:t xml:space="preserve">in resource allocation </w:t>
      </w:r>
      <w:r w:rsidR="00EC1D22" w:rsidRPr="007D7C37">
        <w:rPr>
          <w:rFonts w:cs="Times New Roman"/>
        </w:rPr>
        <w:fldChar w:fldCharType="begin"/>
      </w:r>
      <w:r w:rsidR="00405578" w:rsidRPr="007D7C37">
        <w:rPr>
          <w:rFonts w:cs="Times New Roman"/>
        </w:rPr>
        <w:instrText xml:space="preserve"> ADDIN ZOTERO_ITEM CSL_CITATION {"citationID":"48eLN2GF","properties":{"formattedCitation":"(Liebig and Sauer, 2016)","plainCitation":"(Liebig and Sauer, 2016)","noteIndex":0},"citationItems":[{"id":15,"uris":["http://zotero.org/users/5414506/items/BKFBRXYV"],"itemData":{"id":15,"type":"chapter","container-title":"Handbook of Social Justice Theory and Research","event-place":"New York, NY","ISBN":"978-1-4939-3215-3","language":"en","note":"citation key: liebig_sociology_2016","page":"37-59","publisher":"Springer New York","publisher-place":"New York, NY","source":"CrossRef","title":"Sociology of Justice","URL":"http://link.springer.com/10.1007/978-1-4939-3216-0_3","editor":[{"family":"Sabbagh","given":"Clara"},{"family":"Schmitt","given":"Manfred"}],"author":[{"family":"Liebig","given":"Stefan"},{"family":"Sauer","given":"Carsten"}],"accessed":{"date-parts":[["2020",2,22]]},"issued":{"date-parts":[["2016"]]},"citation-key":"liebig_sociology_2016"}}],"schema":"https://github.com/citation-style-language/schema/raw/master/csl-citation.json"} </w:instrText>
      </w:r>
      <w:r w:rsidR="00EC1D22" w:rsidRPr="007D7C37">
        <w:rPr>
          <w:rFonts w:cs="Times New Roman"/>
        </w:rPr>
        <w:fldChar w:fldCharType="separate"/>
      </w:r>
      <w:r w:rsidR="00405578" w:rsidRPr="007D7C37">
        <w:rPr>
          <w:rFonts w:cs="Times New Roman"/>
        </w:rPr>
        <w:t>(Liebig and Sauer, 2016)</w:t>
      </w:r>
      <w:r w:rsidR="00EC1D22" w:rsidRPr="007D7C37">
        <w:rPr>
          <w:rFonts w:cs="Times New Roman"/>
        </w:rPr>
        <w:fldChar w:fldCharType="end"/>
      </w:r>
      <w:r w:rsidR="00CD40D3" w:rsidRPr="007D7C37">
        <w:rPr>
          <w:rFonts w:cs="Times New Roman"/>
        </w:rPr>
        <w:t xml:space="preserve">. </w:t>
      </w:r>
      <w:r w:rsidR="000B07A4" w:rsidRPr="007D7C37">
        <w:rPr>
          <w:rFonts w:cs="Times New Roman"/>
        </w:rPr>
        <w:t>Empirically,</w:t>
      </w:r>
      <w:r w:rsidR="00CD40D3" w:rsidRPr="007D7C37">
        <w:rPr>
          <w:rFonts w:cs="Times New Roman"/>
        </w:rPr>
        <w:t xml:space="preserve"> affluent individuals are more likely to perceive inequality as a threat to social mobility and opportunity structures, motivating support for redistribution as a form of procedural justice </w:t>
      </w:r>
      <w:r w:rsidR="00EC1D22" w:rsidRPr="007D7C37">
        <w:rPr>
          <w:rFonts w:cs="Times New Roman"/>
        </w:rPr>
        <w:fldChar w:fldCharType="begin"/>
      </w:r>
      <w:r w:rsidR="00405578" w:rsidRPr="007D7C37">
        <w:rPr>
          <w:rFonts w:cs="Times New Roman"/>
        </w:rPr>
        <w:instrText xml:space="preserve"> ADDIN ZOTERO_ITEM CSL_CITATION {"citationID":"P7zbmN94","properties":{"formattedCitation":"(Kim and Lee, 2018; Sachweh and Sthamer, 2019)","plainCitation":"(Kim and Lee, 2018; Sachweh and Sthamer, 2019)","noteIndex":0},"citationItems":[{"id":15443,"uris":["http://zotero.org/users/5414506/items/3B2DZPIC"],"itemData":{"id":15443,"type":"article-journal","abstract":"Previous research suggests that an individual’s socioeconomic status (SES) is negatively associated with attitudes toward redistributive policies. The objective of this study is to examine whether the relationship between an individual’s subjective SES and his or her attitudes toward redistribution is contingent upon perceptions of inequality of opportunity. A series of multilevel analyses was performed using data from 28 countries from the 2009 International Social Survey Program (ISSP). Results revealed that the relationship between individual SES and attitudes toward redistribution was weaker among individuals who more strongly believed that success lies beyond the control of individuals. Shared perceptions of inequality of opportunity at the country level were also significant. The relationship between SES and attitudes toward redistribution was weaker in countries with higher levels of public perceptions of inequality of opportunity. In conclusion, people commensurately support redistribution policies (even contrary to their own self-interest) as they recognize the significance of inequality of opportunity. The greater the support among people for redistribution against their self-interest, the weaker the social cleavage in attitudes toward redistribution across different SES strata, and the higher the overall level of support for redistribution in society.","container-title":"The Social Science Journal","DOI":"10.1016/j.soscij.2018.01.008","ISSN":"0362-3319","issue":"3","journalAbbreviation":"The Social Science Journal","page":"300-312","source":"ScienceDirect","title":"Socioeconomic status, perceived inequality of opportunity, and attitudes toward redistribution","volume":"55","author":[{"family":"Kim","given":"Hansung"},{"family":"Lee","given":"Yushin"}],"issued":{"date-parts":[["2018",9,1]]},"citation-key":"kim_socioeconomic_2018"}},{"id":14923,"uris":["http://zotero.org/users/5414506/items/GZCAWYBX"],"itemData":{"id":14923,"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schema":"https://github.com/citation-style-language/schema/raw/master/csl-citation.json"} </w:instrText>
      </w:r>
      <w:r w:rsidR="00EC1D22" w:rsidRPr="007D7C37">
        <w:rPr>
          <w:rFonts w:cs="Times New Roman"/>
        </w:rPr>
        <w:fldChar w:fldCharType="separate"/>
      </w:r>
      <w:r w:rsidR="00405578" w:rsidRPr="007D7C37">
        <w:rPr>
          <w:rFonts w:cs="Times New Roman"/>
        </w:rPr>
        <w:t>(Kim and Lee, 2018; Sachweh and Sthamer, 2019)</w:t>
      </w:r>
      <w:r w:rsidR="00EC1D22" w:rsidRPr="007D7C37">
        <w:rPr>
          <w:rFonts w:cs="Times New Roman"/>
        </w:rPr>
        <w:fldChar w:fldCharType="end"/>
      </w:r>
      <w:r w:rsidR="00CD40D3" w:rsidRPr="007D7C37">
        <w:rPr>
          <w:rFonts w:cs="Times New Roman"/>
        </w:rPr>
        <w:t xml:space="preserve">. </w:t>
      </w:r>
      <w:r w:rsidR="00C552B9" w:rsidRPr="007D7C37">
        <w:rPr>
          <w:rFonts w:cs="Times New Roman"/>
        </w:rPr>
        <w:t xml:space="preserve">Also, </w:t>
      </w:r>
      <w:r w:rsidR="0081129F" w:rsidRPr="007D7C37">
        <w:rPr>
          <w:rFonts w:cs="Times New Roman"/>
        </w:rPr>
        <w:t xml:space="preserve">it has been shown that </w:t>
      </w:r>
      <w:r w:rsidR="004F53AB" w:rsidRPr="007D7C37">
        <w:rPr>
          <w:rFonts w:cs="Times New Roman"/>
        </w:rPr>
        <w:t>in contexts with higher income inequality</w:t>
      </w:r>
      <w:r w:rsidR="00450B1A" w:rsidRPr="007D7C37">
        <w:rPr>
          <w:rFonts w:cs="Times New Roman"/>
        </w:rPr>
        <w:t>,</w:t>
      </w:r>
      <w:r w:rsidR="004F53AB" w:rsidRPr="007D7C37">
        <w:rPr>
          <w:rFonts w:cs="Times New Roman"/>
        </w:rPr>
        <w:t xml:space="preserve"> </w:t>
      </w:r>
      <w:r w:rsidR="00531D1E" w:rsidRPr="007D7C37">
        <w:rPr>
          <w:rFonts w:cs="Times New Roman"/>
        </w:rPr>
        <w:t>the</w:t>
      </w:r>
      <w:r w:rsidR="00CD40D3" w:rsidRPr="007D7C37">
        <w:rPr>
          <w:rFonts w:cs="Times New Roman"/>
        </w:rPr>
        <w:t xml:space="preserve"> support for redistribution might stem from a heightened awareness </w:t>
      </w:r>
      <w:r w:rsidR="00661618" w:rsidRPr="007D7C37">
        <w:rPr>
          <w:rFonts w:cs="Times New Roman"/>
        </w:rPr>
        <w:t xml:space="preserve">of </w:t>
      </w:r>
      <w:r w:rsidR="00F42A5F" w:rsidRPr="007D7C37">
        <w:rPr>
          <w:rFonts w:cs="Times New Roman"/>
        </w:rPr>
        <w:t>mismatches between</w:t>
      </w:r>
      <w:r w:rsidR="00661618" w:rsidRPr="007D7C37">
        <w:rPr>
          <w:rFonts w:cs="Times New Roman"/>
        </w:rPr>
        <w:t xml:space="preserve"> </w:t>
      </w:r>
      <w:r w:rsidR="00BB7CC9" w:rsidRPr="007D7C37">
        <w:rPr>
          <w:rFonts w:cs="Times New Roman"/>
        </w:rPr>
        <w:t xml:space="preserve">the </w:t>
      </w:r>
      <w:r w:rsidR="002E6B3E" w:rsidRPr="007D7C37">
        <w:rPr>
          <w:rFonts w:cs="Times New Roman"/>
        </w:rPr>
        <w:t xml:space="preserve">consequences </w:t>
      </w:r>
      <w:r w:rsidR="00772C83" w:rsidRPr="007D7C37">
        <w:rPr>
          <w:rFonts w:cs="Times New Roman"/>
        </w:rPr>
        <w:t>and</w:t>
      </w:r>
      <w:r w:rsidR="00BB7CC9" w:rsidRPr="007D7C37">
        <w:rPr>
          <w:rFonts w:cs="Times New Roman"/>
        </w:rPr>
        <w:t xml:space="preserve"> incentives </w:t>
      </w:r>
      <w:r w:rsidR="002E6B3E" w:rsidRPr="007D7C37">
        <w:rPr>
          <w:rFonts w:cs="Times New Roman"/>
        </w:rPr>
        <w:t xml:space="preserve">of </w:t>
      </w:r>
      <w:r w:rsidR="00BB7CC9" w:rsidRPr="007D7C37">
        <w:rPr>
          <w:rFonts w:cs="Times New Roman"/>
        </w:rPr>
        <w:t xml:space="preserve">income </w:t>
      </w:r>
      <w:r w:rsidR="002E6B3E" w:rsidRPr="007D7C37">
        <w:rPr>
          <w:rFonts w:cs="Times New Roman"/>
        </w:rPr>
        <w:t xml:space="preserve">inequality </w:t>
      </w:r>
      <w:r w:rsidR="009C0C53" w:rsidRPr="007D7C37">
        <w:rPr>
          <w:rFonts w:cs="Times New Roman"/>
        </w:rPr>
        <w:fldChar w:fldCharType="begin"/>
      </w:r>
      <w:r w:rsidR="002216E3" w:rsidRPr="007D7C37">
        <w:rPr>
          <w:rFonts w:cs="Times New Roman"/>
        </w:rPr>
        <w:instrText xml:space="preserve"> ADDIN ZOTERO_ITEM CSL_CITATION {"citationID":"XyPxLY38","properties":{"formattedCitation":"(Svallfors, 2006)","plainCitation":"(Svallfors, 2006)","noteIndex":0},"citationItems":[{"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9C0C53" w:rsidRPr="007D7C37">
        <w:rPr>
          <w:rFonts w:cs="Times New Roman"/>
        </w:rPr>
        <w:fldChar w:fldCharType="separate"/>
      </w:r>
      <w:r w:rsidR="00405578" w:rsidRPr="007D7C37">
        <w:rPr>
          <w:rFonts w:cs="Times New Roman"/>
        </w:rPr>
        <w:t>(Svallfors, 2006)</w:t>
      </w:r>
      <w:r w:rsidR="009C0C53" w:rsidRPr="007D7C37">
        <w:rPr>
          <w:rFonts w:cs="Times New Roman"/>
        </w:rPr>
        <w:fldChar w:fldCharType="end"/>
      </w:r>
      <w:r w:rsidR="00CD40D3" w:rsidRPr="007D7C37">
        <w:rPr>
          <w:rFonts w:cs="Times New Roman"/>
        </w:rPr>
        <w:t>.</w:t>
      </w:r>
      <w:r w:rsidR="00C463FF" w:rsidRPr="007D7C37">
        <w:rPr>
          <w:rFonts w:cs="Times New Roman"/>
        </w:rPr>
        <w:t xml:space="preserve"> By contrast,</w:t>
      </w:r>
      <w:r w:rsidR="00CD40D3" w:rsidRPr="007D7C37">
        <w:rPr>
          <w:rFonts w:cs="Times New Roman"/>
        </w:rPr>
        <w:t xml:space="preserve"> </w:t>
      </w:r>
      <w:r w:rsidR="00CC3457" w:rsidRPr="007D7C37">
        <w:rPr>
          <w:rFonts w:cs="Times New Roman"/>
        </w:rPr>
        <w:t xml:space="preserve">in </w:t>
      </w:r>
      <w:r w:rsidR="00753CDE" w:rsidRPr="007D7C37">
        <w:rPr>
          <w:rFonts w:cs="Times New Roman"/>
        </w:rPr>
        <w:t xml:space="preserve">countries </w:t>
      </w:r>
      <w:r w:rsidR="00681469" w:rsidRPr="007D7C37">
        <w:rPr>
          <w:rFonts w:cs="Times New Roman"/>
        </w:rPr>
        <w:t xml:space="preserve">with </w:t>
      </w:r>
      <w:r w:rsidR="005E3EB8" w:rsidRPr="007D7C37">
        <w:rPr>
          <w:rFonts w:cs="Times New Roman"/>
        </w:rPr>
        <w:t>lower levels of economic inequality</w:t>
      </w:r>
      <w:r w:rsidR="00CC3457" w:rsidRPr="007D7C37">
        <w:rPr>
          <w:rFonts w:cs="Times New Roman"/>
        </w:rPr>
        <w:t xml:space="preserve"> due to</w:t>
      </w:r>
      <w:r w:rsidR="005E3EB8" w:rsidRPr="007D7C37">
        <w:rPr>
          <w:rFonts w:cs="Times New Roman"/>
        </w:rPr>
        <w:t xml:space="preserve"> </w:t>
      </w:r>
      <w:r w:rsidR="00481172" w:rsidRPr="007D7C37">
        <w:rPr>
          <w:rFonts w:cs="Times New Roman"/>
        </w:rPr>
        <w:t xml:space="preserve">a </w:t>
      </w:r>
      <w:r w:rsidR="00681469" w:rsidRPr="007D7C37">
        <w:rPr>
          <w:rFonts w:cs="Times New Roman"/>
        </w:rPr>
        <w:t>comprehensive welfare state</w:t>
      </w:r>
      <w:r w:rsidR="00CC3457" w:rsidRPr="007D7C37">
        <w:rPr>
          <w:rFonts w:cs="Times New Roman"/>
        </w:rPr>
        <w:t>,</w:t>
      </w:r>
      <w:r w:rsidR="00753CDE" w:rsidRPr="007D7C37">
        <w:rPr>
          <w:rFonts w:cs="Times New Roman"/>
        </w:rPr>
        <w:t xml:space="preserve"> </w:t>
      </w:r>
      <w:r w:rsidR="00681469" w:rsidRPr="007D7C37">
        <w:rPr>
          <w:rFonts w:cs="Times New Roman"/>
        </w:rPr>
        <w:t xml:space="preserve">class-based distributive struggles are more institutionalized and politicized, </w:t>
      </w:r>
      <w:r w:rsidR="00CC5461" w:rsidRPr="007D7C37">
        <w:rPr>
          <w:rFonts w:cs="Times New Roman"/>
        </w:rPr>
        <w:t xml:space="preserve">aligning </w:t>
      </w:r>
      <w:r w:rsidR="00681469" w:rsidRPr="007D7C37">
        <w:rPr>
          <w:rFonts w:cs="Times New Roman"/>
        </w:rPr>
        <w:t xml:space="preserve">class positions </w:t>
      </w:r>
      <w:r w:rsidR="00CC5461" w:rsidRPr="007D7C37">
        <w:rPr>
          <w:rFonts w:cs="Times New Roman"/>
        </w:rPr>
        <w:t xml:space="preserve">and </w:t>
      </w:r>
      <w:r w:rsidR="00681469" w:rsidRPr="007D7C37">
        <w:rPr>
          <w:rFonts w:cs="Times New Roman"/>
        </w:rPr>
        <w:t xml:space="preserve">political </w:t>
      </w:r>
      <w:r w:rsidR="00764C2D" w:rsidRPr="007D7C37">
        <w:rPr>
          <w:rFonts w:cs="Times New Roman"/>
        </w:rPr>
        <w:t>attitudes</w:t>
      </w:r>
      <w:r w:rsidR="00CC5461" w:rsidRPr="007D7C37">
        <w:rPr>
          <w:rFonts w:cs="Times New Roman"/>
        </w:rPr>
        <w:t xml:space="preserve"> more closely</w:t>
      </w:r>
      <w:r w:rsidR="00681469" w:rsidRPr="007D7C37">
        <w:rPr>
          <w:rFonts w:cs="Times New Roman"/>
        </w:rPr>
        <w:t xml:space="preserve"> </w:t>
      </w:r>
      <w:r w:rsidR="009C0C53" w:rsidRPr="007D7C37">
        <w:rPr>
          <w:rFonts w:cs="Times New Roman"/>
        </w:rPr>
        <w:fldChar w:fldCharType="begin"/>
      </w:r>
      <w:r w:rsidR="00405578" w:rsidRPr="007D7C37">
        <w:rPr>
          <w:rFonts w:cs="Times New Roman"/>
        </w:rPr>
        <w:instrText xml:space="preserve"> ADDIN ZOTERO_ITEM CSL_CITATION {"citationID":"zKGozXce","properties":{"formattedCitation":"(Curtis and Andersen, 2015; Edlund and Lindh, 2015)","plainCitation":"(Curtis and Andersen, 2015;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C0C53" w:rsidRPr="007D7C37">
        <w:rPr>
          <w:rFonts w:cs="Times New Roman"/>
        </w:rPr>
        <w:fldChar w:fldCharType="separate"/>
      </w:r>
      <w:r w:rsidR="00405578" w:rsidRPr="007D7C37">
        <w:rPr>
          <w:rFonts w:cs="Times New Roman"/>
        </w:rPr>
        <w:t>(Curtis and Andersen, 2015; Edlund and Lindh, 2015)</w:t>
      </w:r>
      <w:r w:rsidR="009C0C53" w:rsidRPr="007D7C37">
        <w:rPr>
          <w:rFonts w:cs="Times New Roman"/>
        </w:rPr>
        <w:fldChar w:fldCharType="end"/>
      </w:r>
      <w:r w:rsidR="00681469" w:rsidRPr="007D7C37">
        <w:rPr>
          <w:rFonts w:cs="Times New Roman"/>
        </w:rPr>
        <w:t xml:space="preserve">. </w:t>
      </w:r>
    </w:p>
    <w:p w14:paraId="0009F2B3" w14:textId="77A5651C" w:rsidR="000E3C44" w:rsidRPr="007D7C37" w:rsidRDefault="0031128C" w:rsidP="001713F5">
      <w:pPr>
        <w:pStyle w:val="BodyText"/>
        <w:rPr>
          <w:rFonts w:cs="Times New Roman"/>
        </w:rPr>
      </w:pPr>
      <w:r w:rsidRPr="007D7C37">
        <w:rPr>
          <w:rFonts w:cs="Times New Roman"/>
        </w:rPr>
        <w:t xml:space="preserve">According to </w:t>
      </w:r>
      <w:r w:rsidR="006C1587" w:rsidRPr="007D7C37">
        <w:rPr>
          <w:rFonts w:cs="Times New Roman"/>
        </w:rPr>
        <w:t>all</w:t>
      </w:r>
      <w:r w:rsidRPr="007D7C37">
        <w:rPr>
          <w:rFonts w:cs="Times New Roman"/>
        </w:rPr>
        <w:t xml:space="preserve"> the above, </w:t>
      </w:r>
      <w:r w:rsidR="00CB70D4" w:rsidRPr="007D7C37">
        <w:rPr>
          <w:rFonts w:cs="Times New Roman"/>
        </w:rPr>
        <w:t xml:space="preserve">I </w:t>
      </w:r>
      <w:r w:rsidR="00B61FD7" w:rsidRPr="007D7C37">
        <w:rPr>
          <w:rFonts w:cs="Times New Roman"/>
        </w:rPr>
        <w:t>expect</w:t>
      </w:r>
      <w:r w:rsidR="00CB70D4" w:rsidRPr="007D7C37">
        <w:rPr>
          <w:rFonts w:cs="Times New Roman"/>
        </w:rPr>
        <w:t xml:space="preserve"> that </w:t>
      </w:r>
      <w:r w:rsidRPr="007D7C37">
        <w:rPr>
          <w:rFonts w:cs="Times New Roman"/>
        </w:rPr>
        <w:t xml:space="preserve">as </w:t>
      </w:r>
      <w:r w:rsidR="000F6BF8" w:rsidRPr="007D7C37">
        <w:rPr>
          <w:rFonts w:cs="Times New Roman"/>
        </w:rPr>
        <w:t>the class divide in redistributive preferences narrows</w:t>
      </w:r>
      <w:r w:rsidRPr="007D7C37">
        <w:rPr>
          <w:rFonts w:cs="Times New Roman"/>
        </w:rPr>
        <w:t xml:space="preserve"> in countries with higher income inequality</w:t>
      </w:r>
      <w:r w:rsidR="000F6BF8" w:rsidRPr="007D7C37">
        <w:rPr>
          <w:rFonts w:cs="Times New Roman"/>
        </w:rPr>
        <w:t xml:space="preserve">, the </w:t>
      </w:r>
      <w:r w:rsidRPr="007D7C37">
        <w:rPr>
          <w:rFonts w:cs="Times New Roman"/>
        </w:rPr>
        <w:t>association</w:t>
      </w:r>
      <w:r w:rsidR="000F6BF8" w:rsidRPr="007D7C37">
        <w:rPr>
          <w:rFonts w:cs="Times New Roman"/>
        </w:rPr>
        <w:t xml:space="preserve"> of class-based segregation on these </w:t>
      </w:r>
      <w:r w:rsidR="00236214" w:rsidRPr="007D7C37">
        <w:rPr>
          <w:rFonts w:cs="Times New Roman"/>
        </w:rPr>
        <w:t>attitudes</w:t>
      </w:r>
      <w:r w:rsidR="000F6BF8" w:rsidRPr="007D7C37">
        <w:rPr>
          <w:rFonts w:cs="Times New Roman"/>
        </w:rPr>
        <w:t xml:space="preserve"> may diminish, with homogeneous class networks losing </w:t>
      </w:r>
      <w:r w:rsidR="00236214" w:rsidRPr="007D7C37">
        <w:rPr>
          <w:rFonts w:cs="Times New Roman"/>
        </w:rPr>
        <w:t xml:space="preserve">strength </w:t>
      </w:r>
      <w:r w:rsidR="000F6BF8" w:rsidRPr="007D7C37">
        <w:rPr>
          <w:rFonts w:cs="Times New Roman"/>
        </w:rPr>
        <w:t xml:space="preserve">as </w:t>
      </w:r>
      <w:r w:rsidR="00F33856" w:rsidRPr="007D7C37">
        <w:rPr>
          <w:rFonts w:cs="Times New Roman"/>
        </w:rPr>
        <w:t xml:space="preserve">individual class differences in attitude </w:t>
      </w:r>
      <w:r w:rsidR="000D5F61" w:rsidRPr="007D7C37">
        <w:rPr>
          <w:rFonts w:cs="Times New Roman"/>
        </w:rPr>
        <w:t>decrease</w:t>
      </w:r>
      <w:r w:rsidR="000F6BF8" w:rsidRPr="007D7C37">
        <w:rPr>
          <w:rFonts w:cs="Times New Roman"/>
        </w:rPr>
        <w:t>.</w:t>
      </w:r>
      <w:r w:rsidR="009C462E" w:rsidRPr="007D7C37">
        <w:rPr>
          <w:rFonts w:cs="Times New Roman"/>
        </w:rPr>
        <w:t xml:space="preserve"> </w:t>
      </w:r>
      <w:r w:rsidR="00571F02" w:rsidRPr="007D7C37">
        <w:rPr>
          <w:rFonts w:cs="Times New Roman"/>
        </w:rPr>
        <w:t>In other words</w:t>
      </w:r>
      <w:r w:rsidR="009C462E" w:rsidRPr="007D7C37">
        <w:rPr>
          <w:rFonts w:cs="Times New Roman"/>
        </w:rPr>
        <w:t xml:space="preserve">, I hypothesize that the conditional relationship between </w:t>
      </w:r>
      <w:r w:rsidR="008A3774" w:rsidRPr="007D7C37">
        <w:rPr>
          <w:rFonts w:cs="Times New Roman"/>
        </w:rPr>
        <w:t xml:space="preserve">class-based network segregation </w:t>
      </w:r>
      <w:r w:rsidR="009C462E" w:rsidRPr="007D7C37">
        <w:rPr>
          <w:rFonts w:cs="Times New Roman"/>
        </w:rPr>
        <w:t xml:space="preserve">and social class </w:t>
      </w:r>
      <w:r w:rsidR="00AE6A5A" w:rsidRPr="007D7C37">
        <w:rPr>
          <w:rFonts w:cs="Times New Roman"/>
        </w:rPr>
        <w:t>is</w:t>
      </w:r>
      <w:r w:rsidR="009C462E" w:rsidRPr="007D7C37">
        <w:rPr>
          <w:rFonts w:cs="Times New Roman"/>
        </w:rPr>
        <w:t xml:space="preserve"> less pronounced in </w:t>
      </w:r>
      <w:r w:rsidR="00F750A9" w:rsidRPr="007D7C37">
        <w:rPr>
          <w:rFonts w:cs="Times New Roman"/>
        </w:rPr>
        <w:t>countries with</w:t>
      </w:r>
      <w:r w:rsidR="00AE5893" w:rsidRPr="007D7C37">
        <w:rPr>
          <w:rFonts w:cs="Times New Roman"/>
        </w:rPr>
        <w:t xml:space="preserve"> </w:t>
      </w:r>
      <w:r w:rsidR="009C462E" w:rsidRPr="007D7C37">
        <w:rPr>
          <w:rFonts w:cs="Times New Roman"/>
        </w:rPr>
        <w:t>higher income inequality (</w:t>
      </w:r>
      <w:r w:rsidR="009C462E" w:rsidRPr="007D7C37">
        <w:rPr>
          <w:rFonts w:cs="Times New Roman"/>
          <w:i/>
          <w:iCs/>
        </w:rPr>
        <w:t>mitigation hypothesis</w:t>
      </w:r>
      <w:r w:rsidR="009C462E" w:rsidRPr="007D7C37">
        <w:rPr>
          <w:rFonts w:cs="Times New Roman"/>
        </w:rPr>
        <w:t xml:space="preserve">). Given these considerations, the second hypothesis </w:t>
      </w:r>
      <w:r w:rsidR="00F24272" w:rsidRPr="007D7C37">
        <w:rPr>
          <w:rFonts w:cs="Times New Roman"/>
        </w:rPr>
        <w:t>reads</w:t>
      </w:r>
      <w:r w:rsidR="009C462E" w:rsidRPr="007D7C37">
        <w:rPr>
          <w:rFonts w:cs="Times New Roman"/>
        </w:rPr>
        <w:t xml:space="preserve"> as follows:</w:t>
      </w:r>
    </w:p>
    <w:p w14:paraId="0009F2B4" w14:textId="3DBB58F8" w:rsidR="000E3C44" w:rsidRPr="007D7C37" w:rsidRDefault="009C462E">
      <w:pPr>
        <w:pStyle w:val="BlockText"/>
        <w:rPr>
          <w:rFonts w:cs="Times New Roman"/>
          <w:i/>
          <w:iCs/>
        </w:rPr>
      </w:pPr>
      <w:r w:rsidRPr="007D7C37">
        <w:rPr>
          <w:rFonts w:cs="Times New Roman"/>
        </w:rPr>
        <w:t xml:space="preserve">H2: </w:t>
      </w:r>
      <w:r w:rsidRPr="007D7C37">
        <w:rPr>
          <w:rFonts w:cs="Times New Roman"/>
          <w:i/>
          <w:iCs/>
        </w:rPr>
        <w:t>The greater the</w:t>
      </w:r>
      <w:r w:rsidR="001F20BF" w:rsidRPr="007D7C37">
        <w:rPr>
          <w:rFonts w:cs="Times New Roman"/>
          <w:i/>
          <w:iCs/>
        </w:rPr>
        <w:t xml:space="preserve"> level of</w:t>
      </w:r>
      <w:r w:rsidRPr="007D7C37">
        <w:rPr>
          <w:rFonts w:cs="Times New Roman"/>
          <w:i/>
          <w:iCs/>
        </w:rPr>
        <w:t xml:space="preserve"> income inequality</w:t>
      </w:r>
      <w:r w:rsidR="001F20BF" w:rsidRPr="007D7C37">
        <w:rPr>
          <w:rFonts w:cs="Times New Roman"/>
          <w:i/>
          <w:iCs/>
        </w:rPr>
        <w:t xml:space="preserve"> in a country</w:t>
      </w:r>
      <w:r w:rsidRPr="007D7C37">
        <w:rPr>
          <w:rFonts w:cs="Times New Roman"/>
          <w:i/>
          <w:iCs/>
        </w:rPr>
        <w:t>, the weaker the conditional association of network segregation by social class with redistributive preferences.</w:t>
      </w:r>
    </w:p>
    <w:p w14:paraId="0009F2B5" w14:textId="478F7773" w:rsidR="000E3C44" w:rsidRPr="007D7C37" w:rsidRDefault="009C462E">
      <w:pPr>
        <w:pStyle w:val="FirstParagraph"/>
        <w:rPr>
          <w:rFonts w:cs="Times New Roman"/>
        </w:rPr>
      </w:pPr>
      <w:r w:rsidRPr="007D7C37">
        <w:rPr>
          <w:rFonts w:cs="Times New Roman"/>
        </w:rPr>
        <w:t>A simplified framework of the hypotheses is shown in Figure 1.</w:t>
      </w:r>
    </w:p>
    <w:p w14:paraId="2F078C31" w14:textId="6962A5C9" w:rsidR="009C462E" w:rsidRPr="007D7C37" w:rsidRDefault="009C462E">
      <w:pPr>
        <w:pStyle w:val="CaptionedFigure"/>
        <w:rPr>
          <w:rFonts w:ascii="Times New Roman" w:hAnsi="Times New Roman" w:cs="Times New Roman"/>
          <w:noProof/>
        </w:rPr>
      </w:pPr>
    </w:p>
    <w:p w14:paraId="0009F2B6" w14:textId="61302F1C" w:rsidR="000E3C44" w:rsidRPr="007D7C37" w:rsidRDefault="000E3C44">
      <w:pPr>
        <w:pStyle w:val="CaptionedFigure"/>
        <w:rPr>
          <w:rFonts w:ascii="Times New Roman" w:hAnsi="Times New Roman" w:cs="Times New Roman"/>
        </w:rPr>
      </w:pPr>
    </w:p>
    <w:p w14:paraId="0009F2B7" w14:textId="744117C3" w:rsidR="000E3C44" w:rsidRPr="007D7C37" w:rsidRDefault="001260A5" w:rsidP="006D25C7">
      <w:pPr>
        <w:pStyle w:val="ImageCaption"/>
        <w:jc w:val="center"/>
        <w:rPr>
          <w:rFonts w:ascii="Times New Roman" w:hAnsi="Times New Roman" w:cs="Times New Roman"/>
          <w:i w:val="0"/>
          <w:iCs/>
        </w:rPr>
      </w:pPr>
      <w:r w:rsidRPr="007D7C37">
        <w:rPr>
          <w:rFonts w:ascii="Times New Roman" w:hAnsi="Times New Roman" w:cs="Times New Roman"/>
          <w:i w:val="0"/>
          <w:iCs/>
        </w:rPr>
        <w:t>[</w:t>
      </w:r>
      <w:r w:rsidR="009C462E" w:rsidRPr="007D7C37">
        <w:rPr>
          <w:rFonts w:ascii="Times New Roman" w:hAnsi="Times New Roman" w:cs="Times New Roman"/>
          <w:i w:val="0"/>
          <w:iCs/>
        </w:rPr>
        <w:t>Figure 1</w:t>
      </w:r>
      <w:r w:rsidRPr="007D7C37">
        <w:rPr>
          <w:rFonts w:ascii="Times New Roman" w:hAnsi="Times New Roman" w:cs="Times New Roman"/>
          <w:i w:val="0"/>
          <w:iCs/>
        </w:rPr>
        <w:t xml:space="preserve"> about here]</w:t>
      </w:r>
    </w:p>
    <w:p w14:paraId="0009F2B8" w14:textId="77777777" w:rsidR="000E3C44" w:rsidRPr="007D7C37" w:rsidRDefault="009C462E">
      <w:pPr>
        <w:pStyle w:val="Heading1"/>
        <w:rPr>
          <w:rFonts w:cs="Times New Roman"/>
        </w:rPr>
      </w:pPr>
      <w:bookmarkStart w:id="6" w:name="methodology"/>
      <w:bookmarkEnd w:id="1"/>
      <w:bookmarkEnd w:id="5"/>
      <w:r w:rsidRPr="007D7C37">
        <w:rPr>
          <w:rFonts w:cs="Times New Roman"/>
        </w:rPr>
        <w:t>Methodology</w:t>
      </w:r>
    </w:p>
    <w:p w14:paraId="0009F2B9" w14:textId="77777777" w:rsidR="000E3C44" w:rsidRPr="007D7C37" w:rsidRDefault="009C462E">
      <w:pPr>
        <w:pStyle w:val="Heading2"/>
        <w:rPr>
          <w:rFonts w:cs="Times New Roman"/>
        </w:rPr>
      </w:pPr>
      <w:bookmarkStart w:id="7" w:name="data"/>
      <w:r w:rsidRPr="007D7C37">
        <w:rPr>
          <w:rFonts w:cs="Times New Roman"/>
        </w:rPr>
        <w:t>Data</w:t>
      </w:r>
    </w:p>
    <w:p w14:paraId="0009F2BA" w14:textId="6088917E" w:rsidR="000E3C44" w:rsidRPr="007D7C37" w:rsidRDefault="009C462E">
      <w:pPr>
        <w:pStyle w:val="FirstParagraph"/>
        <w:rPr>
          <w:rFonts w:cs="Times New Roman"/>
        </w:rPr>
      </w:pPr>
      <w:r w:rsidRPr="007D7C37">
        <w:rPr>
          <w:rFonts w:cs="Times New Roman"/>
        </w:rPr>
        <w:t xml:space="preserve">The primary data source for this study is the “Social Networks and Social Resources” module of the International Social Survey Program (ISSP) </w:t>
      </w:r>
      <w:r w:rsidR="00E356FB" w:rsidRPr="007D7C37">
        <w:rPr>
          <w:rFonts w:cs="Times New Roman"/>
        </w:rPr>
        <w:fldChar w:fldCharType="begin"/>
      </w:r>
      <w:r w:rsidR="002216E3" w:rsidRPr="007D7C37">
        <w:rPr>
          <w:rFonts w:cs="Times New Roman"/>
        </w:rPr>
        <w:instrText xml:space="preserve"> ADDIN ZOTERO_ITEM CSL_CITATION {"citationID":"M8KnqRn8","properties":{"formattedCitation":"(ISSP Research Group, 2019)","plainCitation":"(ISSP Research Group, 2019)","noteIndex":0},"citationItems":[{"id":14434,"uris":["http://zotero.org/users/5414506/items/R3PBQGF8"],"itemData":{"id":14434,"type":"dataset","abstract":"Social relations and social network. Topics: People with selected jobs of different branches in circle of close friends, relatives and acquaintances (e.g. bus / lorry driver, senior executive of a large company, home or office cleaner, etc.); opinion on social justice (too large income differences in the country, differences in people´s standard of living should be small in fair societies, responsibility of the government to reduce income differences, social benefits cause laziness); responsibility for the provision of health care for the sick, and care for older people (government, private companies/ for-profit organisations, non-profit organisations/ charities/ cooperatives, religious organisations, family, relatives or friends); frequency of activities of groups for leisure, sports or culture, of politial parties, politicial groups or associations, and of charitable or religious organisations that do voluntary work; opinion on personal influence in government decisions; first contact person to ask for help in household or garden, in household when ill, in depression, in giving advice in family problems, in enjoying a pleasant social occasion with (close family member, more distant family member, close friend, neighbour, workmate, someone else, no one); contact person or organisation to borrow a large sum of money, to find a job with administrative problems or official paperwork, to find a place to live, to look after oneself if seriously ill (family members or close friends, other persons, private companies, public services, non-profit or religious organisations, other organisations, no person or organisation); frequency of feeling companionship lacking, of isolation from others, and of feeling left out (past four weeks); how often people try to take advantage and how often try to be fair; people can be trusted vs. can´t be too careful in dealing with people; trust in national courts and in major private companies; willingness to help (duty of adult children to look after their elderly parents, take care of yourself and your family first, before helping other people, people who are better off should help friends who are less well off); pressure from family members about the personal way of life; too many demands from family, relatives and friends; frequency of angry or upset reaction of important people in life. Social activities: frequency of going out with friends or acquaintances; frequency of making new friendships or acquaintances at these occasions; number of people in contact with on a typical weekday; frequency of face-to-face contacts with these people; frequency of contact with different relatives (parent, sibling, adult child, other family member), and close friend the respondent is most frequently in contact with; amount of contact with all family members and close friends via the internet; self-rating of general health status; frequency of impairments in the last 4 weeks (felt unhappy and depressed, felt difficulties unable to overcome); easy to accomplish own goals; life satisfaction. Optional questions: Friendship should be useful; favours should be reciprocated; frequency of domination of one person in conversations with friends; frequency of consideration who sits near whom at meetings with friends; frequency of contact with the person from home town or the region of origin most frequently in contact with; frequency of contact with the person from religious community most frequently in contact with. Demography: sex; age; year of birth; years in school; education (country specific); highest completed education level; work status; hours worked weekly; employment relationship; number of employees; supervision of employees; number of supervised employees; type of organisation: for-profit vs. non-profit and public vs. private; occupation (ISCO/ILO-08); main employment status; living in steady partnership; trade union membership; religious affiliation or denomination (country specific); groups of religious denominations; attendance of religious services; top-bottom self-placement; vote participation in last general election; country specific party voted for in last general election; party voted for (left-right); self-assessed affiliation to ethnic group 1 and 2 (country specific); number of children in the household; number of toddlers in the household; size of household; earnings of respondent (country specific); household income (country specific); father´s and mother´s country of birth; marital status; place of living: urban – rural; region (country specific). Additional obligatory background variables: difficulties to make ends meet from total houshold´s income; language skills: number of languages in how the respondent is able to hold a conversation. Information about spouse/ partner on: work status; hours worked weekly; employment relationship; supervision of employees; occupation (ISCO/ILO-08); main employment status.Supplementary optional background variable: highest completed education level of spouse/ partner. Additionally encoded: respondent-ID number; date of interview (year, month, day); case substitution flag; flag variable indicating partially completed interviews; mode of data collection; weight; Country ISO 3166 Code, Country/Sample ISO 3166 Code, Country Prefix ISO 3166 Code","DOI":"10.4232/1.13322","language":"en","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DOI: 10.4232/1.13322\ncitation key: issp_networks_2017","publisher":"GESIS Data Archive","source":"DOI.org (Datacite)","title":"International Social Survey Programme: Social Networks and Social Resources - ISSP 2017","title-short":"International Social Survey Programme","URL":"https://search.gesis.org/research_data/ZA6980?doi=10.4232/1.13322","version":"2.0.0","author":[{"literal":"ISSP Research Group"}],"contributor":[{"family":"Muckenhuber","given":"Johanna"},{"family":"Höllinger","given":"Franz"},{"family":"Hadler","given":"Markus"},{"family":"Marinović Jerolimov","given":"Dinka"},{"family":"Krejčí","given":"Jindřich"},{"family":"Clement","given":"Sanne L."},{"family":"Andersen","given":"Johannes"},{"family":"Shamshiri-Petersen","given":"Ditte"},{"family":"Andersen","given":"Jørgen G."},{"family":"Larsen","given":"Christian A."},{"family":"Severin","given":"Majbritt C."},{"family":"Nielsen","given":"Alex S."},{"family":"Borregaard","given":"Nicolaj"},{"family":"Méndez Lago","given":"Mónica"},{"family":"Cuesta","given":"María"},{"family":"Melin","given":"Harri"},{"family":"Gonthier","given":"Frédéric"},{"family":"Forsé","given":"Michel"},{"family":"Clery","given":"Liz"},{"family":"Phillips","given":"Miranda"},{"family":"Kolosi","given":"Tamás"},{"family":"Lewin-Epstein","given":"Noah"},{"family":"Jónsdóttir","given":"Guðbjörg A."},{"family":"Ólafsdóttir","given":"Sigrún"},{"family":"Aramaki","given":"Hiroshi"},{"family":"Murata","given":"Hiroko"},{"family":"Morones","given":"César"},{"family":"Morán","given":"Mauricio"},{"family":"Palacios","given":"Felipe"},{"family":"Milne","given":"Barry"},{"family":"Khakhulina","given":"Ludmila"},{"family":"Edlund","given":"Jonas"},{"family":"Hafner-Fink","given":"Mitja"},{"family":"Malnar","given":"Brina"},{"family":"Bahna","given":"Miloslav"},{"family":"Bureekul","given":"Thawilwadee"},{"family":"Thananithichot","given":"Stithorn"},{"family":"Sangmahamad","given":"Ratchawadee"},{"family":"Fu","given":"Yang-Chih"},{"family":"Blundson","given":"Betsy"},{"family":"Evans","given":"Ann"},{"family":"McEachern","given":"Steven"},{"family":"McNeil","given":"Nicola"},{"family":"Lulu","given":"Li"},{"family":"Wolf","given":"Christof"},{"family":"Deshmukh","given":"Yashwant R."},{"family":"Krupavičius","given":"Algis"},{"family":"Struwig","given":"Jare"},{"family":"Sno","given":"Tamira"},{"family":"Smith","given":"Tom W."},{"family":"Davern","given":"Michael"},{"family":"Freese","given":"Jeremy"},{"family":"Morgan","given":"Stephen"},{"family":"Díez-Medrano","given":"Jaime"},{"family":"Galán Moreno","given":"Javier"},{"family":"Brien","given":"Petra"},{"family":"Post","given":"Marlies"},{"family":"Cziesla","given":"Markus"},{"family":"Quandt","given":"Markus"},{"family":"Bechert","given":"Insa"},{"family":"Burkart","given":"Katharina"},{"family":"Stecker","given":"Sebastian"},{"family":"Joye","given":"Dominique"},{"family":"Sapin","given":"Marlène"},{"family":"Wolf","given":"Christof"},{"family":"Bian","given":"Yanjie"},{"family":"Andersen","given":"Johannes"},{"family":"Carkoglu","given":"Ali"},{"family":"Kalaycioglu","given":"Ersin"},{"family":"Smith","given":"Tom W."},{"family":"Marsden","given":"Peter"},{"family":"Fu","given":"Yang-Chih"},{"family":"FORS, C/O University Of Lausanne, Lausanne, Switzerland","given":""},{"family":"Social Weather Stations, Quezon City, Philippines","given":""},{"family":"IFES, Vienna, Austria","given":""},{"family":"M.I.S. Trend SA, Lausanne, Switzerland","given":""},{"family":"GfK Market Research, Zagreb, Croatia","given":""},{"family":"MEDIAN, S. R. O, Prague, Czech Republic","given":""},{"family":"Rambøll Denmark A/S, Copenhagen, Denmark","given":""},{"family":"Centro De Investigaciones Sociológicas (CIS), Madrid, Spain","given":""},{"family":"Statistics Finland, Data Collection Unit, Helsinki, Finland","given":""},{"family":"PACTE-CNRS, Grenoble, France","given":""},{"family":"National Centre For Social Research (NatCen), London, Great Britain","given":""},{"family":"TÁRKI Social Research Institute, Budapest, Hungary","given":""},{"family":"B.I. And Lucille Cohen, Institute For Public Opinion Research, Tel Aviv, Israel","given":""},{"family":"Social Science Research Institute, University Of Iceland, Reykjavík, Iceland","given":""},{"family":"Central Research Services, Inc., Tokyo, Japan","given":""},{"family":"Instituto De Mercadotecnia Y Opinión (IMO), Zapopan, Jalisco, Mexico","given":""},{"family":"Centre Of Methods And Policy Application In The Social Sciences (COMPASS), The University Of Auckland, New Zealand","given":""},{"family":"Social Weather Stations, Quezon City, Philippines","given":""},{"family":"Levada-Center, Moscow, Russia","given":""},{"family":"SIFO, Stockholm, Sweden","given":""},{"family":"Public Opinion And Mass Communication Research Centre (CJMMK), University Of Ljubljana, Slovenia","given":""},{"family":"MEDIAN SK, S. R. O, Bratislava, Slovakia","given":""},{"family":"King Prajadhipok’s Institute, Bangkok, Thailand","given":""},{"family":"Center For Survey Research, RCHSS, Academia Sinica, Taipei City, Taiwan","given":""},{"family":"Australian Consortium For Social And Political Research Incorporated (ACSPRI), Alpington, Australia","given":""},{"family":"National Survey Research Center At Renmin University Of China, Beijing, China","given":""},{"family":"Kantar TNS, München, Germany","given":""},{"family":"CVoter News Services Pvt. Ltd., Noida, India","given":""},{"family":"BALTIC SURVEYS Ltd., Vilnius, Lithuania","given":""},{"family":"Human Sciences Research Council (HSRC), Pretoria, South Africa","given":""},{"family":"Anton De Kom University Of Suriname, Tammenga, Suriname","given":""},{"family":"National Opinion Research Center (NORC), Chicago, USA","given":""},{"family":"Datenarchiv Für Sozialwissenschaften GESIS Leibniz-Institut Für Sozialwissenschaften, Cologne, Germany","given":""},{"family":"GESIS Leibniz-Institut Für Sozialwissenschaften, Germany","given":""},{"family":"Da|Ra","given":""},{"family":"International DOI Fundation (IDF)","given":""}],"accessed":{"date-parts":[["2023",4,23]]},"issued":{"date-parts":[["2019"]]},"citation-key":"issp_networks_2017"}}],"schema":"https://github.com/citation-style-language/schema/raw/master/csl-citation.json"} </w:instrText>
      </w:r>
      <w:r w:rsidR="00E356FB" w:rsidRPr="007D7C37">
        <w:rPr>
          <w:rFonts w:cs="Times New Roman"/>
        </w:rPr>
        <w:fldChar w:fldCharType="separate"/>
      </w:r>
      <w:r w:rsidR="00405578" w:rsidRPr="007D7C37">
        <w:rPr>
          <w:rFonts w:cs="Times New Roman"/>
        </w:rPr>
        <w:t>(ISSP Research Group, 2019)</w:t>
      </w:r>
      <w:r w:rsidR="00E356FB" w:rsidRPr="007D7C37">
        <w:rPr>
          <w:rFonts w:cs="Times New Roman"/>
        </w:rPr>
        <w:fldChar w:fldCharType="end"/>
      </w:r>
      <w:r w:rsidRPr="007D7C37">
        <w:rPr>
          <w:rFonts w:cs="Times New Roman"/>
        </w:rPr>
        <w:t xml:space="preserve">. The ISSP provides a nationally representative probability sample of the adult population in each participating country. Each country administers a carefully adapted questionnaire to ensure </w:t>
      </w:r>
      <w:r w:rsidR="00345BE2">
        <w:rPr>
          <w:rFonts w:cs="Times New Roman"/>
        </w:rPr>
        <w:t xml:space="preserve">the </w:t>
      </w:r>
      <w:r w:rsidRPr="007D7C37">
        <w:rPr>
          <w:rFonts w:cs="Times New Roman"/>
        </w:rPr>
        <w:t>cross-cultural validity of the data and enable meaningful comparisons between countries. The questionnaire includes sections on social networks, attitudes toward economic inequality, and demographic and socioeconomic background characteristics. The complete sample comprises 47,027 observations across 32 countries. However, after reviewing the required information and applying listwise case deletion, the final sample used in the analyses consists of 31,694 observations from 31 countries</w:t>
      </w:r>
      <w:r w:rsidR="00740424" w:rsidRPr="007D7C37">
        <w:rPr>
          <w:rFonts w:cs="Times New Roman"/>
        </w:rPr>
        <w:t xml:space="preserve"> (</w:t>
      </w:r>
      <w:r w:rsidR="00CB6170" w:rsidRPr="007D7C37">
        <w:rPr>
          <w:rFonts w:cs="Times New Roman"/>
        </w:rPr>
        <w:t xml:space="preserve">see Table A4 </w:t>
      </w:r>
      <w:r w:rsidR="00A95CF2" w:rsidRPr="007D7C37">
        <w:rPr>
          <w:rFonts w:cs="Times New Roman"/>
        </w:rPr>
        <w:t xml:space="preserve">in </w:t>
      </w:r>
      <w:r w:rsidR="00F002C5">
        <w:rPr>
          <w:rFonts w:cs="Times New Roman"/>
        </w:rPr>
        <w:t xml:space="preserve">the </w:t>
      </w:r>
      <w:r w:rsidR="00CB6170" w:rsidRPr="007D7C37">
        <w:rPr>
          <w:rFonts w:cs="Times New Roman"/>
        </w:rPr>
        <w:t>Appendix)</w:t>
      </w:r>
      <w:r w:rsidR="003C7D8F" w:rsidRPr="007D7C37">
        <w:rPr>
          <w:rStyle w:val="EndnoteReference"/>
          <w:rFonts w:cs="Times New Roman"/>
        </w:rPr>
        <w:endnoteReference w:id="2"/>
      </w:r>
      <w:r w:rsidR="003C7D8F" w:rsidRPr="007D7C37">
        <w:rPr>
          <w:rFonts w:cs="Times New Roman"/>
        </w:rPr>
        <w:t>.</w:t>
      </w:r>
    </w:p>
    <w:p w14:paraId="0009F2BB" w14:textId="77777777" w:rsidR="000E3C44" w:rsidRPr="007D7C37" w:rsidRDefault="009C462E">
      <w:pPr>
        <w:pStyle w:val="Heading2"/>
        <w:rPr>
          <w:rFonts w:cs="Times New Roman"/>
        </w:rPr>
      </w:pPr>
      <w:bookmarkStart w:id="8" w:name="variables"/>
      <w:bookmarkEnd w:id="7"/>
      <w:r w:rsidRPr="007D7C37">
        <w:rPr>
          <w:rFonts w:cs="Times New Roman"/>
        </w:rPr>
        <w:t>Variables</w:t>
      </w:r>
    </w:p>
    <w:p w14:paraId="0009F2BC" w14:textId="77777777" w:rsidR="000E3C44" w:rsidRPr="007D7C37" w:rsidRDefault="009C462E">
      <w:pPr>
        <w:pStyle w:val="Heading3"/>
        <w:rPr>
          <w:rFonts w:ascii="Times New Roman" w:hAnsi="Times New Roman" w:cs="Times New Roman"/>
        </w:rPr>
      </w:pPr>
      <w:bookmarkStart w:id="9" w:name="dependent-variable"/>
      <w:r w:rsidRPr="007D7C37">
        <w:rPr>
          <w:rFonts w:ascii="Times New Roman" w:hAnsi="Times New Roman" w:cs="Times New Roman"/>
        </w:rPr>
        <w:t>Dependent variable</w:t>
      </w:r>
    </w:p>
    <w:p w14:paraId="0009F2BD" w14:textId="1662F9CA" w:rsidR="000E3C44" w:rsidRPr="007D7C37" w:rsidRDefault="009C462E">
      <w:pPr>
        <w:pStyle w:val="FirstParagraph"/>
        <w:rPr>
          <w:rFonts w:cs="Times New Roman"/>
        </w:rPr>
      </w:pPr>
      <w:r w:rsidRPr="007D7C37">
        <w:rPr>
          <w:rFonts w:cs="Times New Roman"/>
        </w:rPr>
        <w:t>I use two indicators to measure redistributive preferences. The first indicator is support for government redistribution</w:t>
      </w:r>
      <w:r w:rsidR="00941641" w:rsidRPr="007D7C37">
        <w:rPr>
          <w:rFonts w:cs="Times New Roman"/>
        </w:rPr>
        <w:t>, as measured by the following </w:t>
      </w:r>
      <w:r w:rsidRPr="007D7C37">
        <w:rPr>
          <w:rFonts w:cs="Times New Roman"/>
        </w:rPr>
        <w:t>item: “It is the responsibility of the government to reduce the differences in income between people with high incomes and those with low incomes.” The second indicator is egalitarian preferences measured by the item: “For a society to be fair, differences in people’s standard of living should be small.” Both indicators use a five-point Likert scale with the following categories: ‘Strongly agree’ (1), ‘Agree’ (2), ‘Neither agree nor disagree</w:t>
      </w:r>
      <w:proofErr w:type="gramStart"/>
      <w:r w:rsidRPr="007D7C37">
        <w:rPr>
          <w:rFonts w:cs="Times New Roman"/>
        </w:rPr>
        <w:t>’(</w:t>
      </w:r>
      <w:proofErr w:type="gramEnd"/>
      <w:r w:rsidRPr="007D7C37">
        <w:rPr>
          <w:rFonts w:cs="Times New Roman"/>
        </w:rPr>
        <w:t>3), ‘Disagree’ (4), and ‘Strongly disagree</w:t>
      </w:r>
      <w:proofErr w:type="gramStart"/>
      <w:r w:rsidRPr="007D7C37">
        <w:rPr>
          <w:rFonts w:cs="Times New Roman"/>
        </w:rPr>
        <w:t>’(</w:t>
      </w:r>
      <w:proofErr w:type="gramEnd"/>
      <w:r w:rsidRPr="007D7C37">
        <w:rPr>
          <w:rFonts w:cs="Times New Roman"/>
        </w:rPr>
        <w:t>5) (</w:t>
      </w:r>
      <w:r w:rsidRPr="007D7C37">
        <w:rPr>
          <w:rFonts w:cs="Times New Roman"/>
          <w:i/>
          <w:iCs/>
        </w:rPr>
        <w:t>r</w:t>
      </w:r>
      <w:r w:rsidRPr="007D7C37">
        <w:rPr>
          <w:rFonts w:cs="Times New Roman"/>
        </w:rPr>
        <w:t xml:space="preserve"> = 0.62). Following </w:t>
      </w:r>
      <w:proofErr w:type="spellStart"/>
      <w:r w:rsidRPr="007D7C37">
        <w:rPr>
          <w:rFonts w:cs="Times New Roman"/>
        </w:rPr>
        <w:t>Svallfors</w:t>
      </w:r>
      <w:proofErr w:type="spellEnd"/>
      <w:r w:rsidR="00633C04" w:rsidRPr="007D7C37">
        <w:rPr>
          <w:rFonts w:cs="Times New Roman"/>
        </w:rPr>
        <w:t xml:space="preserve"> </w:t>
      </w:r>
      <w:r w:rsidR="00633C04" w:rsidRPr="007D7C37">
        <w:rPr>
          <w:rFonts w:cs="Times New Roman"/>
        </w:rPr>
        <w:fldChar w:fldCharType="begin"/>
      </w:r>
      <w:r w:rsidR="002216E3" w:rsidRPr="007D7C37">
        <w:rPr>
          <w:rFonts w:cs="Times New Roman"/>
        </w:rPr>
        <w:instrText xml:space="preserve"> ADDIN ZOTERO_ITEM CSL_CITATION {"citationID":"Tafsx3X4","properties":{"formattedCitation":"(2013)","plainCitation":"(2013)","noteIndex":0},"citationItems":[{"id":9741,"uris":["http://zotero.org/users/5414506/items/BVXAV93S"],"itemData":{"id":9741,"type":"article-journal","abstract":"The paper analyses how perceptions of government quality – in terms of impartiality and efficiency – impact on attitudes to taxes and social spending. It builds on data from the European Social Survey 2008 from 29 European countries. The paper shows a large degree of congruence between expert-based judgments and the general public's perceptions of the quality of government. It also shows that the quality of government has a clear, independent effect on attitudes to taxes and spending, so that people who perceive institutions as efficient and fair want higher taxes and spending. But government quality also conditions the impact of egalitarianism on attitudes to taxes and spending: in high-quality-of-government egalitarianism has a clearly stronger impact on these attitudes. It is concluded that government quality is an important and so far neglected factor in explaining attitudes to welfare policies.","container-title":"European Political Science Review","DOI":"10.1017/S175577391200015X","ISSN":"1755-7739, 1755-7747","issue":"3","journalAbbreviation":"Eur. Pol. Sci. Rev.","language":"en","page":"363-380","source":"DOI.org (Crossref)","title":"Government quality, egalitarianism, and attitudes to taxes and social spending: a European comparison","title-short":"Government quality, egalitarianism, and attitudes to taxes and social spending","volume":"5","author":[{"family":"Svallfors","given":"Stefan"}],"issued":{"date-parts":[["2013",11]]},"citation-key":"svallfors_government_2013"},"label":"page","suppress-author":true}],"schema":"https://github.com/citation-style-language/schema/raw/master/csl-citation.json"} </w:instrText>
      </w:r>
      <w:r w:rsidR="00633C04" w:rsidRPr="007D7C37">
        <w:rPr>
          <w:rFonts w:cs="Times New Roman"/>
        </w:rPr>
        <w:fldChar w:fldCharType="separate"/>
      </w:r>
      <w:r w:rsidR="00405578" w:rsidRPr="007D7C37">
        <w:rPr>
          <w:rFonts w:cs="Times New Roman"/>
        </w:rPr>
        <w:t>(2013)</w:t>
      </w:r>
      <w:r w:rsidR="00633C04" w:rsidRPr="007D7C37">
        <w:rPr>
          <w:rFonts w:cs="Times New Roman"/>
        </w:rPr>
        <w:fldChar w:fldCharType="end"/>
      </w:r>
      <w:r w:rsidRPr="007D7C37">
        <w:rPr>
          <w:rFonts w:cs="Times New Roman"/>
        </w:rPr>
        <w:t>, I reverse-coded, averaged, and normalized the indicators in a 0 to 100 index, where higher values reflect stronger redistributive preferences.</w:t>
      </w:r>
    </w:p>
    <w:p w14:paraId="0009F2BE" w14:textId="77777777" w:rsidR="000E3C44" w:rsidRPr="007D7C37" w:rsidRDefault="009C462E">
      <w:pPr>
        <w:pStyle w:val="Heading3"/>
        <w:rPr>
          <w:rFonts w:ascii="Times New Roman" w:hAnsi="Times New Roman" w:cs="Times New Roman"/>
        </w:rPr>
      </w:pPr>
      <w:bookmarkStart w:id="10" w:name="independent-variables---individual-level"/>
      <w:bookmarkEnd w:id="9"/>
      <w:r w:rsidRPr="007D7C37">
        <w:rPr>
          <w:rFonts w:ascii="Times New Roman" w:hAnsi="Times New Roman" w:cs="Times New Roman"/>
        </w:rPr>
        <w:t>Independent variables - individual level</w:t>
      </w:r>
    </w:p>
    <w:p w14:paraId="0009F2BF" w14:textId="12F919AA" w:rsidR="000E3C44" w:rsidRPr="007D7C37" w:rsidRDefault="009C462E">
      <w:pPr>
        <w:pStyle w:val="FirstParagraph"/>
        <w:rPr>
          <w:rFonts w:cs="Times New Roman"/>
        </w:rPr>
      </w:pPr>
      <w:r w:rsidRPr="007D7C37">
        <w:rPr>
          <w:rFonts w:cs="Times New Roman"/>
        </w:rPr>
        <w:t>I employ the Erikson-Goldthorpe-Portocarrero (EGP) class scheme</w:t>
      </w:r>
      <w:r w:rsidR="00E7254C" w:rsidRPr="007D7C37">
        <w:rPr>
          <w:rFonts w:cs="Times New Roman"/>
        </w:rPr>
        <w:t xml:space="preserve"> </w:t>
      </w:r>
      <w:r w:rsidRPr="007D7C37">
        <w:rPr>
          <w:rFonts w:cs="Times New Roman"/>
        </w:rPr>
        <w:t>to measure social class</w:t>
      </w:r>
      <w:r w:rsidR="0056550D" w:rsidRPr="007D7C37">
        <w:rPr>
          <w:rFonts w:cs="Times New Roman"/>
        </w:rPr>
        <w:t xml:space="preserve">  </w:t>
      </w:r>
      <w:r w:rsidR="00D7244B" w:rsidRPr="007D7C37">
        <w:rPr>
          <w:rFonts w:cs="Times New Roman"/>
        </w:rPr>
        <w:t xml:space="preserve"> </w:t>
      </w:r>
      <w:r w:rsidR="00D7244B" w:rsidRPr="007D7C37">
        <w:rPr>
          <w:rFonts w:cs="Times New Roman"/>
        </w:rPr>
        <w:fldChar w:fldCharType="begin"/>
      </w:r>
      <w:r w:rsidR="00405578" w:rsidRPr="007D7C37">
        <w:rPr>
          <w:rFonts w:cs="Times New Roman"/>
        </w:rPr>
        <w:instrText xml:space="preserve"> ADDIN ZOTERO_ITEM CSL_CITATION {"citationID":"qb2n9Ydu","properties":{"formattedCitation":"(Erikson and Goldthorpe, 1992)","plainCitation":"(Erikson and Goldthorpe, 1992)","noteIndex":0},"citationItems":[{"id":313,"uris":["http://zotero.org/users/5414506/items/PQE5CKJS"],"itemData":{"id":313,"type":"book","call-number":"HN380.Z9 S654 1992","event-place":"Oxford, UK","ISBN":"978-0-19-827383-7","note":"Citation Key: Erikson1992","number-of-pages":"429","publisher":"Oxford University Press","publisher-place":"Oxford, UK","source":"Library of Congress ISBN","title":"The constant flux: a study of class mobility in industrial societies","title-short":"The constant flux","author":[{"family":"Erikson","given":"Robert"},{"family":"Goldthorpe","given":"John H."}],"issued":{"date-parts":[["1992"]]},"citation-key":"Erikson1992"}}],"schema":"https://github.com/citation-style-language/schema/raw/master/csl-citation.json"} </w:instrText>
      </w:r>
      <w:r w:rsidR="00D7244B" w:rsidRPr="007D7C37">
        <w:rPr>
          <w:rFonts w:cs="Times New Roman"/>
        </w:rPr>
        <w:fldChar w:fldCharType="separate"/>
      </w:r>
      <w:r w:rsidR="00405578" w:rsidRPr="007D7C37">
        <w:rPr>
          <w:rFonts w:cs="Times New Roman"/>
        </w:rPr>
        <w:t>(Erikson and Goldthorpe, 1992)</w:t>
      </w:r>
      <w:r w:rsidR="00D7244B" w:rsidRPr="007D7C37">
        <w:rPr>
          <w:rFonts w:cs="Times New Roman"/>
        </w:rPr>
        <w:fldChar w:fldCharType="end"/>
      </w:r>
      <w:r w:rsidRPr="007D7C37">
        <w:rPr>
          <w:rFonts w:cs="Times New Roman"/>
        </w:rPr>
        <w:t xml:space="preserve">. The EGP scheme is the most consistent and validated measure for class positions in comparative research and has demonstrated its validity in both industrialized and late-industrialized societies </w:t>
      </w:r>
      <w:r w:rsidR="00D7244B" w:rsidRPr="007D7C37">
        <w:rPr>
          <w:rFonts w:cs="Times New Roman"/>
        </w:rPr>
        <w:fldChar w:fldCharType="begin"/>
      </w:r>
      <w:r w:rsidR="00405578" w:rsidRPr="007D7C37">
        <w:rPr>
          <w:rFonts w:cs="Times New Roman"/>
        </w:rPr>
        <w:instrText xml:space="preserve"> ADDIN ZOTERO_ITEM CSL_CITATION {"citationID":"z3Hj1Mhs","properties":{"formattedCitation":"(Barozet et al., 2021; G. Evans and Graaf, 2013)","plainCitation":"(Barozet et al., 2021; G. Evans and Graaf, 2013)","noteIndex":0},"citationItems":[{"id":15575,"uris":["http://zotero.org/users/5414506/items/5MLDC93M"],"itemData":{"id":15575,"type":"chapter","abstract":"This chapter analyses compared social stratification in three Latin American countries (Argentina, Chile and Uruguay) and four European countries (Finland, France, Spain, Great Britain). We focus on both external and internal borders of social classes, as well as on the challenges posed by their analysis for sociology. We compare social classes using EGP6 in relation to a variety of social indicators, to examine how social classes vary among countries. We include debates on production models and welfare state policies to understand the specific configurations and compare the conditions of some of the INCASI countries regarding social stratification. Lastly, we apply a latent class analysis to validate the number of social classes and to recognise class boundaries.","container-title":"Towards a Comparative Analysis of Social Inequalities between Europe and Latin America","event-place":"Cham","ISBN":"978-3-030-48442-2","language":"en","note":"DOI: 10.1007/978-3-030-48442-2_6","page":"171-202","publisher":"Springer International Publishing","publisher-place":"Cham","source":"Springer Link","title":"The Measurement of Social Stratification: Comparative Perspectives Between Europe and Latin America","title-short":"The Measurement of Social Stratification","URL":"https://doi.org/10.1007/978-3-030-48442-2_6","author":[{"family":"Barozet","given":"Emmanuelle"},{"family":"Boado","given":"Marcelo"},{"family":"Marqués-Perales","given":"Ildefonso"}],"editor":[{"family":"López-Roldán","given":"Pedro"},{"family":"Fachelli","given":"Sandra"}],"accessed":{"date-parts":[["2024",3,20]]},"issued":{"date-parts":[["2021"]]},"citation-key":"barozet_measurement_2021"}},{"id":15576,"uris":["http://zotero.org/users/5414506/items/KGHD4UQ4"],"itemData":{"id":15576,"type":"book","abstract":"\"Political Choice Matters investigates the extent to which class and religion influence party choice in contemporary democracies. Rather than the commonly-assumed process in which a weakening of social boundaries leads to declining social divisions in political preferences, this book's primary message is that the supply of choices by parties influences the extent of such divisions: hence, political choice matters. Combining overtime, cross-national data, and multi-level research designs the authors show how policy and programmatic positions adopted by parties provide voters with choice sets that accentuate or diminish the strength of political cleavages. The book gives central place to the positions of political parties on left-right, economically redistributive and morally conservative versus social liberal dimensions. Evidence on these positions is obtained primarily from the Comparative Manifesto Project, with a chapter dedicated to elaborating and validating the various implementations of this uniquely valuable source of evidence on party positions. The primary empirical focus includes case studies of 11 Western, Southern, and Central European societies as well as 'anglo-democracies' including Britain, USA, Canada, and Australia. These detailed analyses of election studies ranging in some cases from the post-war period until the early part of the 21st century are augmented by a pooled cross-national and overtime analysis of 15 Western democracies using a unique, combined dataset of 188 national surveys. The authors show that although there has been some overtime decline in the strength of association between social class and party choice, this is far smaller than the amount of change in the relationship occurring as a result of party movements on questions of inequality and redistribution. The strength of the religiosity cleavage is also influenced by changes in party positions on moral issues - changes that can be understood as a strategic response to a process of secularization that has weakened the electoral viability of parties deriving support from appeals to religious values.\"--Publisher's website","call-number":"JF799 .P6369 2013","edition":"1st ed","event-place":"Oxford","ISBN":"978-0-19-966399-6","note":"OCLC: ocn808492341","number-of-pages":"448","publisher":"Oxford University Press","publisher-place":"Oxford","source":"Library of Congress ISBN","title":"Political choice matters: explaining the strength of class and religious cleavages in cross-national perspective","title-short":"Political choice matters","editor":[{"family":"Evans","given":"Geoffrey"},{"family":"Graaf","given":"N. D.","dropping-particle":"de"}],"issued":{"date-parts":[["2013"]]},"citation-key":"evans_political_2013"}}],"schema":"https://github.com/citation-style-language/schema/raw/master/csl-citation.json"} </w:instrText>
      </w:r>
      <w:r w:rsidR="00D7244B" w:rsidRPr="007D7C37">
        <w:rPr>
          <w:rFonts w:cs="Times New Roman"/>
        </w:rPr>
        <w:fldChar w:fldCharType="separate"/>
      </w:r>
      <w:r w:rsidR="00405578" w:rsidRPr="007D7C37">
        <w:rPr>
          <w:rFonts w:cs="Times New Roman"/>
        </w:rPr>
        <w:t>(Barozet et al., 2021; G. Evans and Graaf, 2013)</w:t>
      </w:r>
      <w:r w:rsidR="00D7244B" w:rsidRPr="007D7C37">
        <w:rPr>
          <w:rFonts w:cs="Times New Roman"/>
        </w:rPr>
        <w:fldChar w:fldCharType="end"/>
      </w:r>
      <w:r w:rsidRPr="007D7C37">
        <w:rPr>
          <w:rFonts w:cs="Times New Roman"/>
        </w:rPr>
        <w:t>.</w:t>
      </w:r>
      <w:r w:rsidR="003542A9" w:rsidRPr="007D7C37">
        <w:rPr>
          <w:rFonts w:cs="Times New Roman"/>
        </w:rPr>
        <w:t xml:space="preserve"> I</w:t>
      </w:r>
      <w:r w:rsidRPr="007D7C37">
        <w:rPr>
          <w:rFonts w:cs="Times New Roman"/>
        </w:rPr>
        <w:t>nformation about occupations, self-employment status, and the number of employees is used to classify respondents into six class positions. Following previous research,</w:t>
      </w:r>
      <w:r w:rsidR="00E444FB">
        <w:rPr>
          <w:rFonts w:cs="Times New Roman"/>
        </w:rPr>
        <w:t xml:space="preserve"> I employ</w:t>
      </w:r>
      <w:r w:rsidRPr="007D7C37">
        <w:rPr>
          <w:rFonts w:cs="Times New Roman"/>
        </w:rPr>
        <w:t xml:space="preserve"> a simplified version of the EGP class scheme that collapses three classes </w:t>
      </w:r>
      <w:r w:rsidR="00DF2DC3" w:rsidRPr="007D7C37">
        <w:rPr>
          <w:rFonts w:cs="Times New Roman"/>
        </w:rPr>
        <w:fldChar w:fldCharType="begin"/>
      </w:r>
      <w:r w:rsidR="00405578" w:rsidRPr="007D7C37">
        <w:rPr>
          <w:rFonts w:cs="Times New Roman"/>
        </w:rPr>
        <w:instrText xml:space="preserve"> ADDIN ZOTERO_ITEM CSL_CITATION {"citationID":"jEByWuSm","properties":{"formattedCitation":"(Edlund, 2003; Sosnaud et al., 2013)","plainCitation":"(Edlund, 2003; Sosnaud et al., 201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id":521,"uris":["http://zotero.org/users/5414506/items/YEAWIYHX"],"itemData":{"id":521,"type":"article-journal","abstract":"Partly because of the widespread tendency for Americans to think of\\nthemselves as ``middle class,{''} subjective class identity often does\\nnot correspond to objective class position. This study evaluates the\\nextent to which American voters' subjective class identities differ from\\ntheir objective class positions. We then evaluate the implications of\\nsuch differences for voting behavior using American National Election\\nStudies data from eight recent presidential elections. Coding\\nrespondents according to whether subjective class identity is higher or\\nlower than objective class position, we construct a novel schema of\\ninflated, cleated, and concordant class perceptions. We find that there\\nare substantial differences between Americans' subjective and objective\\nsocial class: over two-thirds of the upper-middle class have a deflated\\nperception of their class position, only half of the middle class have\\nconcordant perceptions, and more than a third of the working class have\\ninflated perceptions. We also find that this divergence varies depending\\non sociodemographic factors, and especially race and education. The\\nanalyses initially show a pattern that those with inflated class\\nperceptions are more likely to vote Republican. However, this\\nrelationship is not significant once we control for race and income.","container-title":"Social Problems","DOI":"10.1525/sp.2013.10258.This","ISSN":"00377791","issue":"1","page":"81-99","title":"Class in Name Only: Subjective Class Identity, Objective Class Position, and Vote Choice in American Presidential Elections","volume":"60","author":[{"family":"Sosnaud","given":"Benjamin"},{"family":"Brady","given":"David"},{"family":"Frenk","given":"Steven M."}],"issued":{"date-parts":[["2013"]]},"citation-key":"sosnaud_class_2013"}}],"schema":"https://github.com/citation-style-language/schema/raw/master/csl-citation.json"} </w:instrText>
      </w:r>
      <w:r w:rsidR="00DF2DC3" w:rsidRPr="007D7C37">
        <w:rPr>
          <w:rFonts w:cs="Times New Roman"/>
        </w:rPr>
        <w:fldChar w:fldCharType="separate"/>
      </w:r>
      <w:r w:rsidR="00405578" w:rsidRPr="007D7C37">
        <w:rPr>
          <w:rFonts w:cs="Times New Roman"/>
        </w:rPr>
        <w:t>(Edlund, 2003; Sosnaud et al., 2013)</w:t>
      </w:r>
      <w:r w:rsidR="00DF2DC3" w:rsidRPr="007D7C37">
        <w:rPr>
          <w:rFonts w:cs="Times New Roman"/>
        </w:rPr>
        <w:fldChar w:fldCharType="end"/>
      </w:r>
      <w:r w:rsidRPr="007D7C37">
        <w:rPr>
          <w:rFonts w:cs="Times New Roman"/>
        </w:rPr>
        <w:t xml:space="preserve">. Specifically, this version distinguishes among the Service Class (higher and lower managerial and professionals), Intermediate Class (routine nonmanual workers and self-employed), and Working Class (manual supervisors, skilled and unskilled manual workers) </w:t>
      </w:r>
      <w:r w:rsidR="003C7D8F" w:rsidRPr="007D7C37">
        <w:rPr>
          <w:rStyle w:val="EndnoteReference"/>
          <w:rFonts w:cs="Times New Roman"/>
        </w:rPr>
        <w:endnoteReference w:id="3"/>
      </w:r>
      <w:r w:rsidR="003C7D8F" w:rsidRPr="007D7C37">
        <w:rPr>
          <w:rFonts w:cs="Times New Roman"/>
        </w:rPr>
        <w:t xml:space="preserve"> </w:t>
      </w:r>
      <w:r w:rsidRPr="007D7C37">
        <w:rPr>
          <w:rFonts w:cs="Times New Roman"/>
        </w:rPr>
        <w:t xml:space="preserve">(see Table </w:t>
      </w:r>
      <w:r w:rsidR="00155964" w:rsidRPr="007D7C37">
        <w:rPr>
          <w:rFonts w:cs="Times New Roman"/>
        </w:rPr>
        <w:t>A</w:t>
      </w:r>
      <w:r w:rsidR="00131AF4" w:rsidRPr="007D7C37">
        <w:rPr>
          <w:rFonts w:cs="Times New Roman"/>
        </w:rPr>
        <w:t>2</w:t>
      </w:r>
      <w:r w:rsidRPr="007D7C37">
        <w:rPr>
          <w:rFonts w:cs="Times New Roman"/>
        </w:rPr>
        <w:t xml:space="preserve"> in the Appendix).</w:t>
      </w:r>
    </w:p>
    <w:p w14:paraId="0009F2C0" w14:textId="6D10D89D" w:rsidR="000E3C44" w:rsidRPr="007D7C37" w:rsidRDefault="009C462E">
      <w:pPr>
        <w:pStyle w:val="BodyText"/>
        <w:rPr>
          <w:rFonts w:cs="Times New Roman"/>
        </w:rPr>
      </w:pPr>
      <w:r w:rsidRPr="007D7C37">
        <w:rPr>
          <w:rFonts w:cs="Times New Roman"/>
        </w:rPr>
        <w:lastRenderedPageBreak/>
        <w:t xml:space="preserve">I employed the position generator as the basis for the class-based network homogeneity measure. This instrument has been widely used in social capital studies and follows an ego-centered approach where </w:t>
      </w:r>
      <w:r w:rsidR="003542A9" w:rsidRPr="007D7C37">
        <w:rPr>
          <w:rFonts w:cs="Times New Roman"/>
        </w:rPr>
        <w:t xml:space="preserve">it </w:t>
      </w:r>
      <w:r w:rsidRPr="007D7C37">
        <w:rPr>
          <w:rFonts w:cs="Times New Roman"/>
        </w:rPr>
        <w:t xml:space="preserve">is assumed that social ties to different hierarchical positions in the social structure provide access to social resources </w:t>
      </w:r>
      <w:r w:rsidR="00886F31" w:rsidRPr="007D7C37">
        <w:rPr>
          <w:rFonts w:cs="Times New Roman"/>
        </w:rPr>
        <w:fldChar w:fldCharType="begin"/>
      </w:r>
      <w:r w:rsidR="00405578" w:rsidRPr="007D7C37">
        <w:rPr>
          <w:rFonts w:cs="Times New Roman"/>
        </w:rPr>
        <w:instrText xml:space="preserve"> ADDIN ZOTERO_ITEM CSL_CITATION {"citationID":"AKUWWXUk","properties":{"formattedCitation":"(van der Gaag et al., 2008)","plainCitation":"(van der Gaag et al., 2008)","noteIndex":0},"citationItems":[{"id":14218,"uris":["http://zotero.org/users/5414506/items/AM6LTE6B"],"itemData":{"id":14218,"type":"chapter","abstract":"This chapter determines the social capital research question that can fully utilize the measurement instrument. It uses the position generator as a reference point and compares the measurements taken by position generators with indicators created from alternative social capital measurement instruments. The chapter also studies the interrelationships between the different measures that can be computed from position generator data.","container-title":"Social Capital: An International Research Program","ISBN":"978-0-19-923438-7","note":"citation key: vandergaag_position_2008","page":"27–48","publisher":"Oxford University Press","source":"Silverchair","title":"Position Generator Measures and Their Relationship to Other Social Capital Measures","URL":"https://doi.org/10.1093/acprof:oso/9780199234387.003.0011","author":[{"family":"Gaag","given":"Martin","non-dropping-particle":"van der"},{"family":"Snijders","given":"Tom A. B."},{"family":"Flap","given":"Henk"}],"editor":[{"family":"Lin","given":"Nan"},{"family":"Erickson","given":"Bonnie"}],"accessed":{"date-parts":[["2023",3,22]]},"issued":{"date-parts":[["2008",3,6]]},"citation-key":"vandergaag_position_2008"}}],"schema":"https://github.com/citation-style-language/schema/raw/master/csl-citation.json"} </w:instrText>
      </w:r>
      <w:r w:rsidR="00886F31" w:rsidRPr="007D7C37">
        <w:rPr>
          <w:rFonts w:cs="Times New Roman"/>
        </w:rPr>
        <w:fldChar w:fldCharType="separate"/>
      </w:r>
      <w:r w:rsidR="00405578" w:rsidRPr="007D7C37">
        <w:rPr>
          <w:rFonts w:cs="Times New Roman"/>
        </w:rPr>
        <w:t>(van der Gaag et al., 2008)</w:t>
      </w:r>
      <w:r w:rsidR="00886F31" w:rsidRPr="007D7C37">
        <w:rPr>
          <w:rFonts w:cs="Times New Roman"/>
        </w:rPr>
        <w:fldChar w:fldCharType="end"/>
      </w:r>
      <w:r w:rsidRPr="007D7C37">
        <w:rPr>
          <w:rFonts w:cs="Times New Roman"/>
        </w:rPr>
        <w:t>. The position generator employed included a list of ten occupations. Here, occupations are presented to the respondent in a grid that allows them to declare whether they know (or not) a person who performs that occupation. The tie can be classified into four groups, defining tie to this person as a “Family or relative,” “Close friend,” “Someone else I know,” or “No one.” With this information, the first three categories are coded as 1 to represent the presence of a tie (“Knows”) and 0 as the absence of a connection to a person with that occupation (“Does not know”). Subsequently, all declared ties were summed to represent the total number of occupations known by the respondent.</w:t>
      </w:r>
    </w:p>
    <w:p w14:paraId="0009F2C1" w14:textId="4C9840E3" w:rsidR="000E3C44" w:rsidRPr="007D7C37" w:rsidRDefault="009C462E">
      <w:pPr>
        <w:pStyle w:val="BodyText"/>
        <w:rPr>
          <w:rFonts w:cs="Times New Roman"/>
        </w:rPr>
      </w:pPr>
      <w:r w:rsidRPr="007D7C37">
        <w:rPr>
          <w:rFonts w:cs="Times New Roman"/>
        </w:rPr>
        <w:t xml:space="preserve">Subsequently, following </w:t>
      </w:r>
      <w:r w:rsidR="00100863" w:rsidRPr="007D7C37">
        <w:rPr>
          <w:rFonts w:cs="Times New Roman"/>
        </w:rPr>
        <w:t xml:space="preserve">previous </w:t>
      </w:r>
      <w:r w:rsidR="00C07135" w:rsidRPr="007D7C37">
        <w:rPr>
          <w:rFonts w:cs="Times New Roman"/>
        </w:rPr>
        <w:t xml:space="preserve">cross-national </w:t>
      </w:r>
      <w:r w:rsidR="00CC000E" w:rsidRPr="007D7C37">
        <w:rPr>
          <w:rFonts w:cs="Times New Roman"/>
        </w:rPr>
        <w:t>studies</w:t>
      </w:r>
      <w:r w:rsidRPr="007D7C37">
        <w:rPr>
          <w:rFonts w:cs="Times New Roman"/>
        </w:rPr>
        <w:t xml:space="preserve"> I classify occupations into three status positions that resemble class positions</w:t>
      </w:r>
      <w:r w:rsidR="001B0014" w:rsidRPr="007D7C37">
        <w:rPr>
          <w:rFonts w:cs="Times New Roman"/>
        </w:rPr>
        <w:t xml:space="preserve"> </w:t>
      </w:r>
      <w:r w:rsidR="00A254E7" w:rsidRPr="007D7C37">
        <w:rPr>
          <w:rFonts w:cs="Times New Roman"/>
        </w:rPr>
        <w:fldChar w:fldCharType="begin"/>
      </w:r>
      <w:r w:rsidR="00405578" w:rsidRPr="007D7C37">
        <w:rPr>
          <w:rFonts w:cs="Times New Roman"/>
        </w:rPr>
        <w:instrText xml:space="preserve"> ADDIN ZOTERO_ITEM CSL_CITATION {"citationID":"a8XwF3Yi","properties":{"formattedCitation":"(Lindh and Andersson, 2024; Otero et al., 2024)","plainCitation":"(Lindh and Andersson, 2024; Otero et al.,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A254E7" w:rsidRPr="007D7C37">
        <w:rPr>
          <w:rFonts w:cs="Times New Roman"/>
        </w:rPr>
        <w:fldChar w:fldCharType="separate"/>
      </w:r>
      <w:r w:rsidR="00405578" w:rsidRPr="007D7C37">
        <w:rPr>
          <w:rFonts w:cs="Times New Roman"/>
        </w:rPr>
        <w:t>(Lindh and Andersson, 2024; Otero et al., 2024)</w:t>
      </w:r>
      <w:r w:rsidR="00A254E7" w:rsidRPr="007D7C37">
        <w:rPr>
          <w:rFonts w:cs="Times New Roman"/>
        </w:rPr>
        <w:fldChar w:fldCharType="end"/>
      </w:r>
      <w:r w:rsidR="00571570" w:rsidRPr="007D7C37">
        <w:rPr>
          <w:rFonts w:cs="Times New Roman"/>
        </w:rPr>
        <w:t>.</w:t>
      </w:r>
      <w:r w:rsidRPr="007D7C37">
        <w:rPr>
          <w:rFonts w:cs="Times New Roman"/>
        </w:rPr>
        <w:t xml:space="preserve"> The classification is as follows: lawyer, executive of a large firm, and human resource manager are categorized as </w:t>
      </w:r>
      <w:r w:rsidRPr="007D7C37">
        <w:rPr>
          <w:rFonts w:cs="Times New Roman"/>
          <w:i/>
          <w:iCs/>
        </w:rPr>
        <w:t>higher</w:t>
      </w:r>
      <w:r w:rsidRPr="007D7C37">
        <w:rPr>
          <w:rFonts w:cs="Times New Roman"/>
        </w:rPr>
        <w:t xml:space="preserve"> positions; schoolteacher, police officer, and nurse are classified as </w:t>
      </w:r>
      <w:r w:rsidRPr="007D7C37">
        <w:rPr>
          <w:rFonts w:cs="Times New Roman"/>
          <w:i/>
          <w:iCs/>
        </w:rPr>
        <w:t>medium</w:t>
      </w:r>
      <w:r w:rsidRPr="007D7C37">
        <w:rPr>
          <w:rFonts w:cs="Times New Roman"/>
        </w:rPr>
        <w:t xml:space="preserve"> </w:t>
      </w:r>
      <w:r w:rsidR="00D7261D" w:rsidRPr="007D7C37">
        <w:rPr>
          <w:rFonts w:cs="Times New Roman"/>
        </w:rPr>
        <w:t>positions;</w:t>
      </w:r>
      <w:r w:rsidRPr="007D7C37">
        <w:rPr>
          <w:rFonts w:cs="Times New Roman"/>
        </w:rPr>
        <w:t xml:space="preserve"> and car mechanic, bus driver, hairdresser, and home or office cleaner are considered </w:t>
      </w:r>
      <w:r w:rsidRPr="007D7C37">
        <w:rPr>
          <w:rFonts w:cs="Times New Roman"/>
          <w:i/>
          <w:iCs/>
        </w:rPr>
        <w:t>lower</w:t>
      </w:r>
      <w:r w:rsidRPr="007D7C37">
        <w:rPr>
          <w:rFonts w:cs="Times New Roman"/>
        </w:rPr>
        <w:t xml:space="preserve"> positions.</w:t>
      </w:r>
    </w:p>
    <w:p w14:paraId="0009F2C2" w14:textId="11F997B9" w:rsidR="000E3C44" w:rsidRPr="007D7C37" w:rsidRDefault="009C462E">
      <w:pPr>
        <w:pStyle w:val="BodyText"/>
        <w:rPr>
          <w:rFonts w:cs="Times New Roman"/>
        </w:rPr>
      </w:pPr>
      <w:r w:rsidRPr="007D7C37">
        <w:rPr>
          <w:rFonts w:cs="Times New Roman"/>
        </w:rPr>
        <w:t xml:space="preserve">Given the above, I adopt established procedures in the literature for measuring homogeneity in ego-centered networks </w:t>
      </w:r>
      <w:r w:rsidR="00141A3F" w:rsidRPr="007D7C37">
        <w:rPr>
          <w:rFonts w:cs="Times New Roman"/>
        </w:rPr>
        <w:fldChar w:fldCharType="begin"/>
      </w:r>
      <w:r w:rsidR="002216E3" w:rsidRPr="007D7C37">
        <w:rPr>
          <w:rFonts w:cs="Times New Roman"/>
        </w:rPr>
        <w:instrText xml:space="preserve"> ADDIN ZOTERO_ITEM CSL_CITATION {"citationID":"L3NFn8ix","properties":{"formattedCitation":"(V\\uc0\\u246{}lker, 2022)","plainCitation":"(Völker, 2022)","noteIndex":0},"citationItems":[{"id":15574,"uris":["http://zotero.org/users/5414506/items/7QQM57B6"],"itemData":{"id":15574,"type":"article-journal","abstract":"This paper studies the changes in the homogeneity of friendship networks in terms of gender, age, and educational diversity. It is argued that through the life course, both an individual’s demand and the structural supply of similar others change. This should be reflected in the composition of friendship relations in personal networks. Rich network panel data that cover a period of 19 years are employed (The Social Survey of the Dutch, SSND). Results show that gender and educational homogeneity in friendships increases when people age, while age homogeneity remains unchanged. Notably, friendship as a relational category remains important throughout a person’s life and only few respondents report that they have no friends.","container-title":"Advances in Life Course Research","DOI":"10.1016/j.alcr.2022.100498","ISSN":"1569-4909","journalAbbreviation":"Advances in Life Course Research","page":"100498","source":"ScienceDirect","title":"'Birds of a feather' - forever? Homogeneity in adult friendship networks through the life course","title-short":"'Birds of a feather' - forever?","volume":"53","author":[{"family":"Völker","given":"Beate"}],"issued":{"date-parts":[["2022",9,1]]},"citation-key":"volker_birds_2022"}}],"schema":"https://github.com/citation-style-language/schema/raw/master/csl-citation.json"} </w:instrText>
      </w:r>
      <w:r w:rsidR="00141A3F" w:rsidRPr="007D7C37">
        <w:rPr>
          <w:rFonts w:cs="Times New Roman"/>
        </w:rPr>
        <w:fldChar w:fldCharType="separate"/>
      </w:r>
      <w:r w:rsidR="00405578" w:rsidRPr="007D7C37">
        <w:rPr>
          <w:rFonts w:cs="Times New Roman"/>
        </w:rPr>
        <w:t>(Völker, 2022)</w:t>
      </w:r>
      <w:r w:rsidR="00141A3F" w:rsidRPr="007D7C37">
        <w:rPr>
          <w:rFonts w:cs="Times New Roman"/>
        </w:rPr>
        <w:fldChar w:fldCharType="end"/>
      </w:r>
      <w:r w:rsidRPr="007D7C37">
        <w:rPr>
          <w:rFonts w:cs="Times New Roman"/>
        </w:rPr>
        <w:t xml:space="preserve">. Regarding class segregation, Otero et al. </w:t>
      </w:r>
      <w:r w:rsidR="00141A3F" w:rsidRPr="007D7C37">
        <w:rPr>
          <w:rFonts w:cs="Times New Roman"/>
        </w:rPr>
        <w:fldChar w:fldCharType="begin"/>
      </w:r>
      <w:r w:rsidR="002216E3" w:rsidRPr="007D7C37">
        <w:rPr>
          <w:rFonts w:cs="Times New Roman"/>
        </w:rPr>
        <w:instrText xml:space="preserve"> ADDIN ZOTERO_ITEM CSL_CITATION {"citationID":"DPeTQN67","properties":{"formattedCitation":"(2022)","plainCitation":"(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label":"page","suppress-author":true}],"schema":"https://github.com/citation-style-language/schema/raw/master/csl-citation.json"} </w:instrText>
      </w:r>
      <w:r w:rsidR="00141A3F" w:rsidRPr="007D7C37">
        <w:rPr>
          <w:rFonts w:cs="Times New Roman"/>
        </w:rPr>
        <w:fldChar w:fldCharType="separate"/>
      </w:r>
      <w:r w:rsidR="00405578" w:rsidRPr="007D7C37">
        <w:rPr>
          <w:rFonts w:cs="Times New Roman"/>
        </w:rPr>
        <w:t>(2022)</w:t>
      </w:r>
      <w:r w:rsidR="00141A3F" w:rsidRPr="007D7C37">
        <w:rPr>
          <w:rFonts w:cs="Times New Roman"/>
        </w:rPr>
        <w:fldChar w:fldCharType="end"/>
      </w:r>
      <w:r w:rsidRPr="007D7C37">
        <w:rPr>
          <w:rFonts w:cs="Times New Roman"/>
        </w:rPr>
        <w:t xml:space="preserve"> classified occupations from the position generator into three class positions to compute the proportion of similar ties based on social class, thereby measuring class-based network homogeneity.</w:t>
      </w:r>
    </w:p>
    <w:p w14:paraId="0009F2C3" w14:textId="0BB5FDA3" w:rsidR="000E3C44" w:rsidRPr="007D7C37" w:rsidRDefault="009C462E">
      <w:pPr>
        <w:pStyle w:val="BodyText"/>
        <w:rPr>
          <w:rFonts w:cs="Times New Roman"/>
        </w:rPr>
      </w:pPr>
      <w:r w:rsidRPr="007D7C37">
        <w:rPr>
          <w:rFonts w:cs="Times New Roman"/>
        </w:rPr>
        <w:t xml:space="preserve">I calculate the number of ingroup ties according to the respondents’ class position and divide it by the total number of known occupations. This measure represents the proportion of similar social ties within the personal network, where a value of zero indicates complete </w:t>
      </w:r>
      <w:r w:rsidRPr="007D7C37">
        <w:rPr>
          <w:rFonts w:cs="Times New Roman"/>
          <w:i/>
          <w:iCs/>
        </w:rPr>
        <w:t>heterogeneity</w:t>
      </w:r>
      <w:r w:rsidRPr="007D7C37">
        <w:rPr>
          <w:rFonts w:cs="Times New Roman"/>
        </w:rPr>
        <w:t xml:space="preserve"> (i.e., all ties are different), and a value of one indicates complete </w:t>
      </w:r>
      <w:r w:rsidRPr="007D7C37">
        <w:rPr>
          <w:rFonts w:cs="Times New Roman"/>
          <w:i/>
          <w:iCs/>
        </w:rPr>
        <w:t>homogeneity</w:t>
      </w:r>
      <w:r w:rsidRPr="007D7C37">
        <w:rPr>
          <w:rFonts w:cs="Times New Roman"/>
        </w:rPr>
        <w:t xml:space="preserve"> (i.e., all ties are similar). Substantively, higher values reflect a greater social distance from other social classes in society.</w:t>
      </w:r>
    </w:p>
    <w:p w14:paraId="0009F2C4" w14:textId="14632CA2" w:rsidR="000E3C44" w:rsidRPr="007D7C37" w:rsidRDefault="009C462E">
      <w:pPr>
        <w:pStyle w:val="BodyText"/>
        <w:rPr>
          <w:rFonts w:cs="Times New Roman"/>
        </w:rPr>
      </w:pPr>
      <w:r w:rsidRPr="007D7C37">
        <w:rPr>
          <w:rFonts w:cs="Times New Roman"/>
        </w:rPr>
        <w:t xml:space="preserve">A set of control variables are considered in the estimations. First, the number of social ties is included to ensure that the association between network homogeneity and redistributive preferences is independent of network size. Second, socioeconomic characteristics are incorporated into the models, as they represent the current social status through income, education, and labor market status </w:t>
      </w:r>
      <w:r w:rsidR="00402410" w:rsidRPr="007D7C37">
        <w:rPr>
          <w:rFonts w:cs="Times New Roman"/>
        </w:rPr>
        <w:fldChar w:fldCharType="begin"/>
      </w:r>
      <w:r w:rsidR="00405578" w:rsidRPr="007D7C37">
        <w:rPr>
          <w:rFonts w:cs="Times New Roman"/>
        </w:rPr>
        <w:instrText xml:space="preserve"> ADDIN ZOTERO_ITEM CSL_CITATION {"citationID":"dYelO8Xh","properties":{"formattedCitation":"(H\\uc0\\u228{}usermann et al., 2015; Kitschelt and Rehm, 2014)","plainCitation":"(Häusermann et al., 2015; Kitschelt and Rehm, 2014)","noteIndex":0},"citationItems":[{"id":15825,"uris":["http://zotero.org/users/5414506/items/CFWH4PAZ"],"itemData":{"id":15825,"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id":1774,"uris":["http://zotero.org/users/5414506/items/SWFM9J4J"],"itemData":{"id":177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402410" w:rsidRPr="007D7C37">
        <w:rPr>
          <w:rFonts w:cs="Times New Roman"/>
        </w:rPr>
        <w:fldChar w:fldCharType="separate"/>
      </w:r>
      <w:r w:rsidR="00405578" w:rsidRPr="007D7C37">
        <w:rPr>
          <w:rFonts w:cs="Times New Roman"/>
        </w:rPr>
        <w:t>(Häusermann et al., 2015; Kitschelt and Rehm, 2014)</w:t>
      </w:r>
      <w:r w:rsidR="00402410" w:rsidRPr="007D7C37">
        <w:rPr>
          <w:rFonts w:cs="Times New Roman"/>
        </w:rPr>
        <w:fldChar w:fldCharType="end"/>
      </w:r>
      <w:r w:rsidRPr="007D7C37">
        <w:rPr>
          <w:rFonts w:cs="Times New Roman"/>
        </w:rPr>
        <w:t xml:space="preserve">. Third, given the gender-based class inequality in economic resources </w:t>
      </w:r>
      <w:r w:rsidR="00402410" w:rsidRPr="007D7C37">
        <w:rPr>
          <w:rFonts w:cs="Times New Roman"/>
        </w:rPr>
        <w:fldChar w:fldCharType="begin"/>
      </w:r>
      <w:r w:rsidR="00405578" w:rsidRPr="007D7C37">
        <w:rPr>
          <w:rFonts w:cs="Times New Roman"/>
        </w:rPr>
        <w:instrText xml:space="preserve"> ADDIN ZOTERO_ITEM CSL_CITATION {"citationID":"YeexRY23","properties":{"formattedCitation":"(Waitkus and Minkus, 2021)","plainCitation":"(Waitkus and Minkus, 2021)","noteIndex":0},"citationItems":[{"id":15790,"uris":["http://zotero.org/users/5414506/items/CMMC5UGI"],"itemData":{"id":15790,"type":"article-journal","abstract":"This study examines the role of occupational classes in the Gender Wealth Gap (GWG). Despite rising interest in gender differences in wealth, the central role of occupations in restricting and enabling its accumulation has been neglected thus far. Drawing on the German Socio-Economic Panel, this study employs quantile regressions and decomposition techniques. It finds explanatory power of occupational classes for the gender wealth gap, which exists despite accounting for other labor-market-relevant parameters, such as income, tenure, and full-time work experience at different points of the wealth distribution. Wealth gaps by gender vary between and within occupational classes. Particularly, women’s underrepresentation among the self-employed and overrepresentation among sociocultural professions explain the GWG in Germany. The study thus adds another dimension of stratification – occupational class – to the discussion on the gendered distribution of wealth. HIGHLIGHTS Women’s lower full-time work experience and income drive the overall gender wealth gap.Occupational classes explain more of the gender wealth gap than family or workplace characteristics.Gender wealth differences are largest among self-employed and managerial classes.The gap exists even among female-dominated sociocultural professions. Women’s lower full-time work experience and income drive the overall gender wealth gap. Occupational classes explain more of the gender wealth gap than family or workplace characteristics. Gender wealth differences are largest among self-employed and managerial classes. The gap exists even among female-dominated sociocultural professions.","container-title":"Feminist Economics","DOI":"10.1080/13545701.2021.1973059","ISSN":"1354-5701","issue":"4","note":"publisher: Routledge\n_eprint: https://doi.org/10.1080/13545701.2021.1973059","page":"114-147","source":"Taylor and Francis+NEJM","title":"Investigating the Gender Wealth Gap Across Occupational Classes","volume":"27","author":[{"family":"Waitkus","given":"Nora"},{"family":"Minkus","given":"Lara"}],"issued":{"date-parts":[["2021",10,2]]},"citation-key":"waitkus_investigating_2021"}}],"schema":"https://github.com/citation-style-language/schema/raw/master/csl-citation.json"} </w:instrText>
      </w:r>
      <w:r w:rsidR="00402410" w:rsidRPr="007D7C37">
        <w:rPr>
          <w:rFonts w:cs="Times New Roman"/>
        </w:rPr>
        <w:fldChar w:fldCharType="separate"/>
      </w:r>
      <w:r w:rsidR="00405578" w:rsidRPr="007D7C37">
        <w:rPr>
          <w:rFonts w:cs="Times New Roman"/>
        </w:rPr>
        <w:t>(Waitkus and Minkus, 2021)</w:t>
      </w:r>
      <w:r w:rsidR="00402410" w:rsidRPr="007D7C37">
        <w:rPr>
          <w:rFonts w:cs="Times New Roman"/>
        </w:rPr>
        <w:fldChar w:fldCharType="end"/>
      </w:r>
      <w:r w:rsidRPr="007D7C37">
        <w:rPr>
          <w:rFonts w:cs="Times New Roman"/>
        </w:rPr>
        <w:t xml:space="preserve">, age differences in terms of values and socioeconomic vulnerability </w:t>
      </w:r>
      <w:r w:rsidR="0036694B" w:rsidRPr="007D7C37">
        <w:rPr>
          <w:rFonts w:cs="Times New Roman"/>
        </w:rPr>
        <w:fldChar w:fldCharType="begin"/>
      </w:r>
      <w:r w:rsidR="00405578" w:rsidRPr="007D7C37">
        <w:rPr>
          <w:rFonts w:cs="Times New Roman"/>
        </w:rPr>
        <w:instrText xml:space="preserve"> ADDIN ZOTERO_ITEM CSL_CITATION {"citationID":"CM80wyHu","properties":{"formattedCitation":"(VanHeuvelen and Copas, 2018)","plainCitation":"(VanHeuvelen and Copas, 2018)","noteIndex":0},"citationItems":[{"id":15822,"uris":["http://zotero.org/users/5414506/items/AB7UIYPY"],"itemData":{"id":15822,"type":"article-journal","abstract":"When do attitudes towards inequality change? Scholars have examined why publics change their attitudes regarding support for redistribution (SFR). Yet almost all studies focus on SFR change from one year to another. We shift focus by conceptualizing SFR change as occurring across birth cohorts socialized into different cultural zeitgeists. We combine data from 21 waves of cross-national survey data using the International Social Survey Program and European Social Survey covering 54 countries, 32 years, and over a century of birth years. In many countries, we reach substantially different conclusions on the nature of SFR change when examining intercohort dynamics. In several cases, we detect rapidly declining SFR belied by year-to-year stability of attitudes, representing an important challenge for proponents of egalitarian politics. Additional findings and implications are discussed.","container-title":"Societies","DOI":"10.3390/soc8030069","ISSN":"2075-4698","issue":"3","language":"en","license":"http://creativecommons.org/licenses/by/3.0/","note":"number: 3\npublisher: Multidisciplinary Digital Publishing Institute","page":"69","source":"www.mdpi.com","title":"The Intercohort Dynamics of Support for Redistribution in 54 Countries, 1985–2017","volume":"8","author":[{"family":"VanHeuvelen","given":"Tom"},{"family":"Copas","given":"Kathy"}],"issued":{"date-parts":[["2018",9]]},"citation-key":"vanheuvelen_intercohort_2018"}}],"schema":"https://github.com/citation-style-language/schema/raw/master/csl-citation.json"} </w:instrText>
      </w:r>
      <w:r w:rsidR="0036694B" w:rsidRPr="007D7C37">
        <w:rPr>
          <w:rFonts w:cs="Times New Roman"/>
        </w:rPr>
        <w:fldChar w:fldCharType="separate"/>
      </w:r>
      <w:r w:rsidR="00405578" w:rsidRPr="007D7C37">
        <w:rPr>
          <w:rFonts w:cs="Times New Roman"/>
        </w:rPr>
        <w:t>(VanHeuvelen and Copas, 2018)</w:t>
      </w:r>
      <w:r w:rsidR="0036694B" w:rsidRPr="007D7C37">
        <w:rPr>
          <w:rFonts w:cs="Times New Roman"/>
        </w:rPr>
        <w:fldChar w:fldCharType="end"/>
      </w:r>
      <w:r w:rsidRPr="007D7C37">
        <w:rPr>
          <w:rFonts w:cs="Times New Roman"/>
        </w:rPr>
        <w:t xml:space="preserve">, and the role of family support provided by partners </w:t>
      </w:r>
      <w:r w:rsidR="0036694B" w:rsidRPr="007D7C37">
        <w:rPr>
          <w:rFonts w:cs="Times New Roman"/>
        </w:rPr>
        <w:fldChar w:fldCharType="begin"/>
      </w:r>
      <w:r w:rsidR="002216E3" w:rsidRPr="007D7C37">
        <w:rPr>
          <w:rFonts w:cs="Times New Roman"/>
        </w:rPr>
        <w:instrText xml:space="preserve"> ADDIN ZOTERO_ITEM CSL_CITATION {"citationID":"v7SBdFPI","properties":{"formattedCitation":"(Edlund, 2003)","plainCitation":"(Edlund, 2003)","noteIndex":0},"citationItems":[{"id":14383,"uris":["http://zotero.org/users/5414506/items/55IQ79S5"],"itemData":{"id":14383,"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schema":"https://github.com/citation-style-language/schema/raw/master/csl-citation.json"} </w:instrText>
      </w:r>
      <w:r w:rsidR="0036694B" w:rsidRPr="007D7C37">
        <w:rPr>
          <w:rFonts w:cs="Times New Roman"/>
        </w:rPr>
        <w:fldChar w:fldCharType="separate"/>
      </w:r>
      <w:r w:rsidR="00405578" w:rsidRPr="007D7C37">
        <w:rPr>
          <w:rFonts w:cs="Times New Roman"/>
        </w:rPr>
        <w:t>(Edlund, 2003)</w:t>
      </w:r>
      <w:r w:rsidR="0036694B" w:rsidRPr="007D7C37">
        <w:rPr>
          <w:rFonts w:cs="Times New Roman"/>
        </w:rPr>
        <w:fldChar w:fldCharType="end"/>
      </w:r>
      <w:r w:rsidRPr="007D7C37">
        <w:rPr>
          <w:rFonts w:cs="Times New Roman"/>
        </w:rPr>
        <w:t>, gender, age, and marital status were included as control variables in all models.</w:t>
      </w:r>
    </w:p>
    <w:p w14:paraId="0009F2C5" w14:textId="77777777" w:rsidR="000E3C44" w:rsidRPr="007D7C37" w:rsidRDefault="009C462E">
      <w:pPr>
        <w:pStyle w:val="Heading3"/>
        <w:rPr>
          <w:rFonts w:ascii="Times New Roman" w:hAnsi="Times New Roman" w:cs="Times New Roman"/>
        </w:rPr>
      </w:pPr>
      <w:bookmarkStart w:id="11" w:name="independent-variables---country-level"/>
      <w:bookmarkEnd w:id="10"/>
      <w:r w:rsidRPr="007D7C37">
        <w:rPr>
          <w:rFonts w:ascii="Times New Roman" w:hAnsi="Times New Roman" w:cs="Times New Roman"/>
        </w:rPr>
        <w:t>Independent variables - country level</w:t>
      </w:r>
    </w:p>
    <w:p w14:paraId="0009F2C6" w14:textId="6C4D423B" w:rsidR="000E3C44" w:rsidRPr="007D7C37" w:rsidRDefault="009C462E">
      <w:pPr>
        <w:pStyle w:val="FirstParagraph"/>
        <w:rPr>
          <w:rFonts w:cs="Times New Roman"/>
        </w:rPr>
      </w:pPr>
      <w:r w:rsidRPr="007D7C37">
        <w:rPr>
          <w:rFonts w:cs="Times New Roman"/>
        </w:rPr>
        <w:t xml:space="preserve">To measure economic inequality comparatively, I use the Gini index (post-taxes and transfers) from the World Income Inequality Dataset (WID) </w:t>
      </w:r>
      <w:r w:rsidR="00C9260F" w:rsidRPr="007D7C37">
        <w:rPr>
          <w:rFonts w:cs="Times New Roman"/>
        </w:rPr>
        <w:fldChar w:fldCharType="begin"/>
      </w:r>
      <w:r w:rsidR="00405578" w:rsidRPr="007D7C37">
        <w:rPr>
          <w:rFonts w:cs="Times New Roman"/>
        </w:rPr>
        <w:instrText xml:space="preserve"> ADDIN ZOTERO_ITEM CSL_CITATION {"citationID":"fptEEC08","properties":{"formattedCitation":"(Alvaredo et al., 2022)","plainCitation":"(Alvaredo et al., 2022)","noteIndex":0},"citationItems":[{"id":15831,"uris":["http://zotero.org/users/5414506/items/UL2FELH2"],"itemData":{"id":15831,"type":"document","publisher":"WID.world","title":"World inequality database","URL":"http://wid.world/data","author":[{"family":"Alvaredo","given":"Facundo"},{"family":"Atkinson","given":"Anthony B."},{"family":"Piketty","given":"Thomas"},{"family":"Saez","given":"Emmanuel"}],"issued":{"date-parts":[["2022"]]},"citation-key":"alvaredo_world_2022"}}],"schema":"https://github.com/citation-style-language/schema/raw/master/csl-citation.json"} </w:instrText>
      </w:r>
      <w:r w:rsidR="00C9260F" w:rsidRPr="007D7C37">
        <w:rPr>
          <w:rFonts w:cs="Times New Roman"/>
        </w:rPr>
        <w:fldChar w:fldCharType="separate"/>
      </w:r>
      <w:r w:rsidR="00405578" w:rsidRPr="007D7C37">
        <w:rPr>
          <w:rFonts w:cs="Times New Roman"/>
        </w:rPr>
        <w:t>(Alvaredo et al., 2022)</w:t>
      </w:r>
      <w:r w:rsidR="00C9260F" w:rsidRPr="007D7C37">
        <w:rPr>
          <w:rFonts w:cs="Times New Roman"/>
        </w:rPr>
        <w:fldChar w:fldCharType="end"/>
      </w:r>
      <w:r w:rsidRPr="007D7C37">
        <w:rPr>
          <w:rFonts w:cs="Times New Roman"/>
        </w:rPr>
        <w:t xml:space="preserve">. Additionally, I incorporate two contextual variables as controls in the </w:t>
      </w:r>
      <w:r w:rsidR="00CF4408">
        <w:rPr>
          <w:rFonts w:cs="Times New Roman"/>
        </w:rPr>
        <w:t>analysis</w:t>
      </w:r>
      <w:r w:rsidRPr="007D7C37">
        <w:rPr>
          <w:rFonts w:cs="Times New Roman"/>
        </w:rPr>
        <w:t xml:space="preserve">. First, employing Gross Domestic Product (GDP) in constant 2017 USD (PPP) ensures that </w:t>
      </w:r>
      <w:r w:rsidRPr="007D7C37">
        <w:rPr>
          <w:rFonts w:cs="Times New Roman"/>
        </w:rPr>
        <w:lastRenderedPageBreak/>
        <w:t xml:space="preserve">economic inequality estimates remain consistent regardless of economic conditions </w:t>
      </w:r>
      <w:r w:rsidR="00C9260F" w:rsidRPr="007D7C37">
        <w:rPr>
          <w:rFonts w:cs="Times New Roman"/>
        </w:rPr>
        <w:fldChar w:fldCharType="begin"/>
      </w:r>
      <w:r w:rsidR="002216E3" w:rsidRPr="007D7C37">
        <w:rPr>
          <w:rFonts w:cs="Times New Roman"/>
        </w:rPr>
        <w:instrText xml:space="preserve"> ADDIN ZOTERO_ITEM CSL_CITATION {"citationID":"SfwjDmdE","properties":{"formattedCitation":"(UNU-WIDER, 2023)","plainCitation":"(UNU-WIDER, 2023)","noteIndex":0},"citationItems":[{"id":15886,"uris":["http://zotero.org/users/5414506/items/9XUFCRX5"],"itemData":{"id":15886,"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n\ncitation key: wiid_2023","source":"DOI.org (Crossref)","title":"World Income Inequality Database (WIID) – Version 28 November 2023","URL":"https://www.wider.unu.edu/node/238599","author":[{"literal":"UNU-WIDER"}],"accessed":{"date-parts":[["2024",6,10]]},"issued":{"date-parts":[["2023"]]},"citation-key":"wiid_2023"}}],"schema":"https://github.com/citation-style-language/schema/raw/master/csl-citation.json"} </w:instrText>
      </w:r>
      <w:r w:rsidR="00C9260F" w:rsidRPr="007D7C37">
        <w:rPr>
          <w:rFonts w:cs="Times New Roman"/>
        </w:rPr>
        <w:fldChar w:fldCharType="separate"/>
      </w:r>
      <w:r w:rsidR="00405578" w:rsidRPr="007D7C37">
        <w:rPr>
          <w:rFonts w:cs="Times New Roman"/>
        </w:rPr>
        <w:t>(UNU-WIDER, 2023)</w:t>
      </w:r>
      <w:r w:rsidR="00C9260F" w:rsidRPr="007D7C37">
        <w:rPr>
          <w:rFonts w:cs="Times New Roman"/>
        </w:rPr>
        <w:fldChar w:fldCharType="end"/>
      </w:r>
      <w:r w:rsidRPr="007D7C37">
        <w:rPr>
          <w:rFonts w:cs="Times New Roman"/>
        </w:rPr>
        <w:t xml:space="preserve">. Second, following Edlund and Lindh </w:t>
      </w:r>
      <w:r w:rsidR="00CB2BE5" w:rsidRPr="007D7C37">
        <w:rPr>
          <w:rFonts w:cs="Times New Roman"/>
        </w:rPr>
        <w:fldChar w:fldCharType="begin"/>
      </w:r>
      <w:r w:rsidR="002216E3" w:rsidRPr="007D7C37">
        <w:rPr>
          <w:rFonts w:cs="Times New Roman"/>
        </w:rPr>
        <w:instrText xml:space="preserve"> ADDIN ZOTERO_ITEM CSL_CITATION {"citationID":"dKhCcnHn","properties":{"formattedCitation":"(2015)","plainCitation":"(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suppress-author":true}],"schema":"https://github.com/citation-style-language/schema/raw/master/csl-citation.json"} </w:instrText>
      </w:r>
      <w:r w:rsidR="00CB2BE5" w:rsidRPr="007D7C37">
        <w:rPr>
          <w:rFonts w:cs="Times New Roman"/>
        </w:rPr>
        <w:fldChar w:fldCharType="separate"/>
      </w:r>
      <w:r w:rsidR="00405578" w:rsidRPr="007D7C37">
        <w:rPr>
          <w:rFonts w:cs="Times New Roman"/>
        </w:rPr>
        <w:t>(2015)</w:t>
      </w:r>
      <w:r w:rsidR="00CB2BE5" w:rsidRPr="007D7C37">
        <w:rPr>
          <w:rFonts w:cs="Times New Roman"/>
        </w:rPr>
        <w:fldChar w:fldCharType="end"/>
      </w:r>
      <w:r w:rsidRPr="007D7C37">
        <w:rPr>
          <w:rFonts w:cs="Times New Roman"/>
        </w:rPr>
        <w:t>, I include a measure of the welfare state that conceptually captures both its overall size and redistributive capacity based on taxation and spending levels. This approach provides a more accurate representation of the welfare state’s impact by incorporating a broader range of services and reflecting the actual outcomes of welfare policies. Empirically, I compute a normalized indicator on a scale from 0 to 100, which combines (</w:t>
      </w:r>
      <w:proofErr w:type="spellStart"/>
      <w:r w:rsidRPr="007D7C37">
        <w:rPr>
          <w:rFonts w:cs="Times New Roman"/>
        </w:rPr>
        <w:t>i</w:t>
      </w:r>
      <w:proofErr w:type="spellEnd"/>
      <w:r w:rsidRPr="007D7C37">
        <w:rPr>
          <w:rFonts w:cs="Times New Roman"/>
        </w:rPr>
        <w:t xml:space="preserve">) tax revenue as a percentage of GDP </w:t>
      </w:r>
      <w:r w:rsidR="00CB2BE5" w:rsidRPr="007D7C37">
        <w:rPr>
          <w:rFonts w:cs="Times New Roman"/>
        </w:rPr>
        <w:fldChar w:fldCharType="begin"/>
      </w:r>
      <w:r w:rsidR="002216E3" w:rsidRPr="007D7C37">
        <w:rPr>
          <w:rFonts w:cs="Times New Roman"/>
        </w:rPr>
        <w:instrText xml:space="preserve"> ADDIN ZOTERO_ITEM CSL_CITATION {"citationID":"5viCPnl1","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r w:rsidR="00CB2BE5" w:rsidRPr="007D7C37">
        <w:rPr>
          <w:rFonts w:cs="Times New Roman"/>
        </w:rPr>
        <w:fldChar w:fldCharType="separate"/>
      </w:r>
      <w:r w:rsidR="00405578" w:rsidRPr="007D7C37">
        <w:rPr>
          <w:rFonts w:cs="Times New Roman"/>
        </w:rPr>
        <w:t>(ILO, 2022)</w:t>
      </w:r>
      <w:r w:rsidR="00CB2BE5" w:rsidRPr="007D7C37">
        <w:rPr>
          <w:rFonts w:cs="Times New Roman"/>
        </w:rPr>
        <w:fldChar w:fldCharType="end"/>
      </w:r>
      <w:r w:rsidRPr="007D7C37">
        <w:rPr>
          <w:rFonts w:cs="Times New Roman"/>
        </w:rPr>
        <w:t xml:space="preserve">, (ii) welfare generosity as total governmental spending as a share of GDP </w:t>
      </w:r>
      <w:r w:rsidR="00AB0717" w:rsidRPr="007D7C37">
        <w:rPr>
          <w:rFonts w:cs="Times New Roman"/>
        </w:rPr>
        <w:fldChar w:fldCharType="begin"/>
      </w:r>
      <w:r w:rsidR="002216E3" w:rsidRPr="007D7C37">
        <w:rPr>
          <w:rFonts w:cs="Times New Roman"/>
        </w:rPr>
        <w:instrText xml:space="preserve"> ADDIN ZOTERO_ITEM CSL_CITATION {"citationID":"6usTGEF5","properties":{"formattedCitation":"(ILO, 2022)","plainCitation":"(ILO, 2022)","noteIndex":0},"citationItems":[{"id":15845,"uris":["http://zotero.org/users/5414506/items/W83FBE5I"],"itemData":{"id":15845,"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r w:rsidR="00AB0717" w:rsidRPr="007D7C37">
        <w:rPr>
          <w:rFonts w:cs="Times New Roman"/>
        </w:rPr>
        <w:fldChar w:fldCharType="separate"/>
      </w:r>
      <w:r w:rsidR="00405578" w:rsidRPr="007D7C37">
        <w:rPr>
          <w:rFonts w:cs="Times New Roman"/>
        </w:rPr>
        <w:t>(ILO, 2022)</w:t>
      </w:r>
      <w:r w:rsidR="00AB0717" w:rsidRPr="007D7C37">
        <w:rPr>
          <w:rFonts w:cs="Times New Roman"/>
        </w:rPr>
        <w:fldChar w:fldCharType="end"/>
      </w:r>
      <w:r w:rsidRPr="007D7C37">
        <w:rPr>
          <w:rFonts w:cs="Times New Roman"/>
        </w:rPr>
        <w:t xml:space="preserve">, and (iii) the current level of redistribution </w:t>
      </w:r>
      <w:r w:rsidR="00AB0717" w:rsidRPr="007D7C37">
        <w:rPr>
          <w:rFonts w:cs="Times New Roman"/>
        </w:rPr>
        <w:fldChar w:fldCharType="begin"/>
      </w:r>
      <w:r w:rsidR="002216E3" w:rsidRPr="007D7C37">
        <w:rPr>
          <w:rFonts w:cs="Times New Roman"/>
        </w:rPr>
        <w:instrText xml:space="preserve"> ADDIN ZOTERO_ITEM CSL_CITATION {"citationID":"voMvdqVd","properties":{"formattedCitation":"(Solt, 2020)","plainCitation":"(Solt, 2020)","noteIndex":0},"citationItems":[{"id":15848,"uris":["http://zotero.org/users/5414506/items/H848F8TY"],"itemData":{"id":15848,"type":"article-journal","abstract":"Objective This article documents wide-ranging revisions to the Standardized World Income Inequality Database (SWIID), which seeks to maximize the comparability of income inequality estimates for the broadest possible coverage of countries and years. Methods Two k-fold cross-validations, by observation and by country, are used to evaluate the SWIID's success in predicting the Luxembourg Income Study (LIS), recognized in the field as setting the standard for comparability. Results The cross-validations indicate that the new SWIID's estimates and their uncertainty are even more accurate than previous versions, extending its advantage in comparability over alternate income inequality data sets. Conclusion Given its superior coverage and comparability, the SWIID remains the optimum source of data for broadly cross-national research on income inequality.","container-title":"Social Science Quarterly","DOI":"10.1111/ssqu.12795","ISSN":"1540-6237","issue":"3","language":"en","license":"© 2020 by the Southwestern Social Science Association","note":"_eprint: https://onlinelibrary.wiley.com/doi/pdf/10.1111/ssqu.12795","page":"1183-1199","source":"Wiley Online Library","title":"Measuring Income Inequality Across Countries and Over Time: The Standardized World Income Inequality Database","title-short":"Measuring Income Inequality Across Countries and Over Time","volume":"101","author":[{"family":"Solt","given":"Frederick"}],"issued":{"date-parts":[["2020"]]},"citation-key":"solt_measuring_2020"}}],"schema":"https://github.com/citation-style-language/schema/raw/master/csl-citation.json"} </w:instrText>
      </w:r>
      <w:r w:rsidR="00AB0717" w:rsidRPr="007D7C37">
        <w:rPr>
          <w:rFonts w:cs="Times New Roman"/>
        </w:rPr>
        <w:fldChar w:fldCharType="separate"/>
      </w:r>
      <w:r w:rsidR="00405578" w:rsidRPr="007D7C37">
        <w:rPr>
          <w:rFonts w:cs="Times New Roman"/>
        </w:rPr>
        <w:t>(Solt, 2020)</w:t>
      </w:r>
      <w:r w:rsidR="00AB0717" w:rsidRPr="007D7C37">
        <w:rPr>
          <w:rFonts w:cs="Times New Roman"/>
        </w:rPr>
        <w:fldChar w:fldCharType="end"/>
      </w:r>
      <w:r w:rsidRPr="007D7C37">
        <w:rPr>
          <w:rFonts w:cs="Times New Roman"/>
        </w:rPr>
        <w:t>.</w:t>
      </w:r>
    </w:p>
    <w:p w14:paraId="0009F2C7" w14:textId="77777777" w:rsidR="000E3C44" w:rsidRPr="007D7C37" w:rsidRDefault="009C462E">
      <w:pPr>
        <w:pStyle w:val="Heading2"/>
        <w:rPr>
          <w:rFonts w:cs="Times New Roman"/>
        </w:rPr>
      </w:pPr>
      <w:bookmarkStart w:id="12" w:name="methods"/>
      <w:bookmarkEnd w:id="8"/>
      <w:bookmarkEnd w:id="11"/>
      <w:r w:rsidRPr="007D7C37">
        <w:rPr>
          <w:rFonts w:cs="Times New Roman"/>
        </w:rPr>
        <w:t>Methods</w:t>
      </w:r>
    </w:p>
    <w:p w14:paraId="0009F2C8" w14:textId="6AEB287A" w:rsidR="003C7D8F" w:rsidRPr="007D7C37" w:rsidRDefault="009C462E">
      <w:pPr>
        <w:pStyle w:val="FirstParagraph"/>
        <w:rPr>
          <w:rFonts w:cs="Times New Roman"/>
        </w:rPr>
      </w:pPr>
      <w:r w:rsidRPr="007D7C37">
        <w:rPr>
          <w:rFonts w:cs="Times New Roman"/>
        </w:rPr>
        <w:t xml:space="preserve">I employ multilevel linear regression models </w:t>
      </w:r>
      <w:r w:rsidR="000E0236" w:rsidRPr="007D7C37">
        <w:rPr>
          <w:rFonts w:cs="Times New Roman"/>
        </w:rPr>
        <w:t xml:space="preserve">to </w:t>
      </w:r>
      <w:r w:rsidRPr="007D7C37">
        <w:rPr>
          <w:rFonts w:cs="Times New Roman"/>
        </w:rPr>
        <w:t>account</w:t>
      </w:r>
      <w:r w:rsidR="000E0236" w:rsidRPr="007D7C37">
        <w:rPr>
          <w:rFonts w:cs="Times New Roman"/>
        </w:rPr>
        <w:t xml:space="preserve"> for</w:t>
      </w:r>
      <w:r w:rsidRPr="007D7C37">
        <w:rPr>
          <w:rFonts w:cs="Times New Roman"/>
        </w:rPr>
        <w:t xml:space="preserve"> the hierarchical structure of the </w:t>
      </w:r>
      <w:r w:rsidR="00A11DB1" w:rsidRPr="007D7C37">
        <w:rPr>
          <w:rFonts w:cs="Times New Roman"/>
        </w:rPr>
        <w:t>data (</w:t>
      </w:r>
      <w:r w:rsidRPr="007D7C37">
        <w:rPr>
          <w:rFonts w:cs="Times New Roman"/>
        </w:rPr>
        <w:t>individuals nested within countries</w:t>
      </w:r>
      <w:r w:rsidR="000E0236" w:rsidRPr="007D7C37">
        <w:rPr>
          <w:rFonts w:cs="Times New Roman"/>
        </w:rPr>
        <w:t>)</w:t>
      </w:r>
      <w:r w:rsidRPr="007D7C37">
        <w:rPr>
          <w:rFonts w:cs="Times New Roman"/>
        </w:rPr>
        <w:t xml:space="preserve">. The analysis begins by estimating a null model with a random intercept to reflect this nested structure. This initial model assesses the intraclass correlation, revealing that 13.5% of the variance in redistributive preferences can be attributed to differences between countries. Subsequently, models including the individual level factors are estimated to examine the association between network homogeneity and social class to test </w:t>
      </w:r>
      <w:r w:rsidR="004C2E9F" w:rsidRPr="007D7C37">
        <w:rPr>
          <w:rFonts w:cs="Times New Roman"/>
        </w:rPr>
        <w:t>h</w:t>
      </w:r>
      <w:r w:rsidRPr="007D7C37">
        <w:rPr>
          <w:rFonts w:cs="Times New Roman"/>
        </w:rPr>
        <w:t>ypothesis 1</w:t>
      </w:r>
      <w:r w:rsidR="003C7D8F" w:rsidRPr="007D7C37">
        <w:rPr>
          <w:rStyle w:val="EndnoteReference"/>
          <w:rFonts w:cs="Times New Roman"/>
        </w:rPr>
        <w:endnoteReference w:id="4"/>
      </w:r>
      <w:r w:rsidR="003C7D8F" w:rsidRPr="007D7C37">
        <w:rPr>
          <w:rFonts w:cs="Times New Roman"/>
        </w:rPr>
        <w:t>.</w:t>
      </w:r>
      <w:r w:rsidRPr="007D7C37">
        <w:rPr>
          <w:rFonts w:cs="Times New Roman"/>
        </w:rPr>
        <w:t xml:space="preserve"> Following this, country-level variables are included in the estimations by incorporating random intercepts and random slopes for network homogeneity and social class. This model tests </w:t>
      </w:r>
      <w:r w:rsidR="004C2E9F" w:rsidRPr="007D7C37">
        <w:rPr>
          <w:rFonts w:cs="Times New Roman"/>
        </w:rPr>
        <w:t>h</w:t>
      </w:r>
      <w:r w:rsidRPr="007D7C37">
        <w:rPr>
          <w:rFonts w:cs="Times New Roman"/>
        </w:rPr>
        <w:t xml:space="preserve">ypothesis 2 by estimating a three-way cross-level interaction to determine whether income inequality moderates the interaction between network homogeneity and social class. In the latter models, individual-level variables are group-mean centered (CWC) to mitigate collinearity issues between lower- and higher-level predictors and to avoid spurious cross-level interaction coefficients </w:t>
      </w:r>
      <w:r w:rsidR="008878B8" w:rsidRPr="007D7C37">
        <w:rPr>
          <w:rFonts w:cs="Times New Roman"/>
        </w:rPr>
        <w:fldChar w:fldCharType="begin"/>
      </w:r>
      <w:r w:rsidR="00405578" w:rsidRPr="007D7C37">
        <w:rPr>
          <w:rFonts w:cs="Times New Roman"/>
        </w:rPr>
        <w:instrText xml:space="preserve"> ADDIN ZOTERO_ITEM CSL_CITATION {"citationID":"xtWJrIEf","properties":{"formattedCitation":"(Aguinis et al., 2013)","plainCitation":"(Aguinis et al., 2013)","noteIndex":0},"citationItems":[{"id":14433,"uris":["http://zotero.org/users/5414506/items/NVPQXUYI"],"itemData":{"id":14433,"type":"article-journal","abstract":"Multilevel modeling allows researchers to understand whether relationships between lower-level variables (e.g., individual job satisfaction and individual performance, firm capabilities and performance) change as a function of higher-order moderator variables (e.g., leadership climate, market-based conditions). We describe how to estimate such cross-level interaction effects and distill the technical literature for a general readership of management researchers, including a description of the multilevel model building process and an illustration of analyses and results with a data set grounded in substantive theory. In addition, we provide 10 specific best-practice recommendations regarding persistent and important challenges that researchers face before and after data collection to improve the accuracy of substantive conclusions involving cross-level interaction effects. Our recommendations provide guidance on how to define the cross-level interaction effect, compute statistical power and make research design decisions, test hypotheses with various types of moderator variables (e.g., continuous, categorical), rescale (i.e., center) predictors, graph the cross-level interaction effect, interpret interactions given the symmetrical nature of such effects, test multiple cross-level interaction hypotheses, test cross-level interactions involving more than two levels of nesting, compute effect-size estimates and interpret the practical importance of a cross-level interaction effect, and report results regarding the multilevel model building process.","container-title":"Journal of Management","DOI":"10.1177/0149206313478188","ISSN":"0149-2063","issue":"6","language":"en","note":"publisher: SAGE Publications Inc\ncitation key: aguinis_bestpractice_2013","page":"1490-1528","source":"SAGE Journals","title":"Best-Practice Recommendations for Estimating Cross-Level Interaction Effects Using Multilevel Modeling","volume":"39","author":[{"family":"Aguinis","given":"Herman"},{"family":"Gottfredson","given":"Ryan K."},{"family":"Culpepper","given":"Steven Andrew"}],"issued":{"date-parts":[["2013",9,1]]},"citation-key":"aguinis_bestpractice_2013"}}],"schema":"https://github.com/citation-style-language/schema/raw/master/csl-citation.json"} </w:instrText>
      </w:r>
      <w:r w:rsidR="008878B8" w:rsidRPr="007D7C37">
        <w:rPr>
          <w:rFonts w:cs="Times New Roman"/>
        </w:rPr>
        <w:fldChar w:fldCharType="separate"/>
      </w:r>
      <w:r w:rsidR="00405578" w:rsidRPr="007D7C37">
        <w:rPr>
          <w:rFonts w:cs="Times New Roman"/>
        </w:rPr>
        <w:t>(Aguinis et al., 2013)</w:t>
      </w:r>
      <w:r w:rsidR="008878B8" w:rsidRPr="007D7C37">
        <w:rPr>
          <w:rFonts w:cs="Times New Roman"/>
        </w:rPr>
        <w:fldChar w:fldCharType="end"/>
      </w:r>
      <w:r w:rsidRPr="007D7C37">
        <w:rPr>
          <w:rFonts w:cs="Times New Roman"/>
        </w:rPr>
        <w:t xml:space="preserve">. Additionally, all country-level factors are standardized (z-scores) to facilitate comparability in the estimations </w:t>
      </w:r>
      <w:r w:rsidR="008878B8" w:rsidRPr="007D7C37">
        <w:rPr>
          <w:rFonts w:cs="Times New Roman"/>
        </w:rPr>
        <w:fldChar w:fldCharType="begin"/>
      </w:r>
      <w:r w:rsidR="002216E3" w:rsidRPr="007D7C37">
        <w:rPr>
          <w:rFonts w:cs="Times New Roman"/>
        </w:rPr>
        <w:instrText xml:space="preserve"> ADDIN ZOTERO_ITEM CSL_CITATION {"citationID":"fUuAsrFa","properties":{"formattedCitation":"(Hox, 2010)","plainCitation":"(Hox, 2010)","noteIndex":0},"citationItems":[{"id":15850,"uris":["http://zotero.org/users/5414506/items/YH8K8LNU"],"itemData":{"id":15850,"type":"book","abstract":"Introduction to multilevel analysis -- The basic two-level regression model -- Estimation and hypothesis testing in multilevel regression -- Some important methodological and statistical issues -- Analyzing longitudinal data -- The multilevel generalized linear model for dichotomous data and proportions -- The multilevel generalized linear model for categorical and count data -- Multilevel survival analysis -- Cross-classified multilevel models -- Multivariate multilevel regression models -- The multilevel approach to meta-analysis -- Sample sizes and power analysis in multilevel regression -- Advanced issues in estimation and testing -- Multilevel factor models -- Multilevel path models -- Latent curve models","collection-title":"Quantitative methodology series","edition":"2. ed","event-place":"New York","ISBN":"978-1-84872-846-2","language":"eng","number-of-pages":"382","publisher":"Routledge, Taylor &amp; Francis","publisher-place":"New York","source":"K10plus ISBN","title":"Multilevel analysis: techniques and applications","title-short":"Multilevel analysis","author":[{"family":"Hox","given":"Joop J."}],"issued":{"date-parts":[["2010"]]},"citation-key":"hox_multilevel_2010"}}],"schema":"https://github.com/citation-style-language/schema/raw/master/csl-citation.json"} </w:instrText>
      </w:r>
      <w:r w:rsidR="008878B8" w:rsidRPr="007D7C37">
        <w:rPr>
          <w:rFonts w:cs="Times New Roman"/>
        </w:rPr>
        <w:fldChar w:fldCharType="separate"/>
      </w:r>
      <w:r w:rsidR="00405578" w:rsidRPr="007D7C37">
        <w:rPr>
          <w:rFonts w:cs="Times New Roman"/>
        </w:rPr>
        <w:t>(Hox, 2010)</w:t>
      </w:r>
      <w:r w:rsidR="008878B8" w:rsidRPr="007D7C37">
        <w:rPr>
          <w:rFonts w:cs="Times New Roman"/>
        </w:rPr>
        <w:fldChar w:fldCharType="end"/>
      </w:r>
      <w:r w:rsidRPr="007D7C37">
        <w:rPr>
          <w:rFonts w:cs="Times New Roman"/>
        </w:rPr>
        <w:t xml:space="preserve">. All the models are estimated employing the </w:t>
      </w:r>
      <w:r w:rsidR="00CB61BE">
        <w:rPr>
          <w:rFonts w:cs="Times New Roman"/>
        </w:rPr>
        <w:t>“</w:t>
      </w:r>
      <w:r w:rsidRPr="007D7C37">
        <w:rPr>
          <w:rStyle w:val="VerbatimChar"/>
          <w:rFonts w:ascii="Times New Roman" w:hAnsi="Times New Roman" w:cs="Times New Roman"/>
        </w:rPr>
        <w:t>lme4</w:t>
      </w:r>
      <w:r w:rsidR="00CB61BE">
        <w:rPr>
          <w:rStyle w:val="VerbatimChar"/>
          <w:rFonts w:ascii="Times New Roman" w:hAnsi="Times New Roman" w:cs="Times New Roman"/>
        </w:rPr>
        <w:t>”</w:t>
      </w:r>
      <w:r w:rsidRPr="007D7C37">
        <w:rPr>
          <w:rFonts w:cs="Times New Roman"/>
        </w:rPr>
        <w:t xml:space="preserve"> package in </w:t>
      </w:r>
      <w:r w:rsidRPr="007D7C37">
        <w:rPr>
          <w:rStyle w:val="VerbatimChar"/>
          <w:rFonts w:ascii="Times New Roman" w:hAnsi="Times New Roman" w:cs="Times New Roman"/>
        </w:rPr>
        <w:t>R</w:t>
      </w:r>
      <w:r w:rsidRPr="007D7C37">
        <w:rPr>
          <w:rFonts w:cs="Times New Roman"/>
        </w:rPr>
        <w:t xml:space="preserve"> </w:t>
      </w:r>
      <w:r w:rsidR="00DC0EE6" w:rsidRPr="007D7C37">
        <w:rPr>
          <w:rFonts w:cs="Times New Roman"/>
        </w:rPr>
        <w:fldChar w:fldCharType="begin"/>
      </w:r>
      <w:r w:rsidR="00405578" w:rsidRPr="007D7C37">
        <w:rPr>
          <w:rFonts w:cs="Times New Roman"/>
        </w:rPr>
        <w:instrText xml:space="preserve"> ADDIN ZOTERO_ITEM CSL_CITATION {"citationID":"E1n6u37c","properties":{"formattedCitation":"(Bates et al., 2015)","plainCitation":"(Bates et al., 2015)","noteIndex":0},"citationItems":[{"id":2286,"uris":["http://zotero.org/users/5414506/items/WQ7E8KGJ"],"itemData":{"id":2286,"type":"article-journal","container-title":"Journal of Statistical Software","DOI":"10.18637/jss.v067.i01","issue":"1","page":"1–48","title":"Fitting linear mixed-effects models using lme4","volume":"67","author":[{"family":"Bates","given":"Douglas"},{"family":"Mächler","given":"Martin"},{"family":"Bolker","given":"Ben"},{"family":"Walker","given":"Steve"}],"issued":{"date-parts":[["2015"]]},"citation-key":"bates_fitting_2015"}}],"schema":"https://github.com/citation-style-language/schema/raw/master/csl-citation.json"} </w:instrText>
      </w:r>
      <w:r w:rsidR="00DC0EE6" w:rsidRPr="007D7C37">
        <w:rPr>
          <w:rFonts w:cs="Times New Roman"/>
        </w:rPr>
        <w:fldChar w:fldCharType="separate"/>
      </w:r>
      <w:r w:rsidR="00405578" w:rsidRPr="007D7C37">
        <w:rPr>
          <w:rFonts w:cs="Times New Roman"/>
        </w:rPr>
        <w:t>(Bates et al., 2015)</w:t>
      </w:r>
      <w:r w:rsidR="00DC0EE6" w:rsidRPr="007D7C37">
        <w:rPr>
          <w:rFonts w:cs="Times New Roman"/>
        </w:rPr>
        <w:fldChar w:fldCharType="end"/>
      </w:r>
      <w:r w:rsidRPr="007D7C37">
        <w:rPr>
          <w:rFonts w:cs="Times New Roman"/>
        </w:rPr>
        <w:t xml:space="preserve">. </w:t>
      </w:r>
      <w:r w:rsidR="003C7D8F" w:rsidRPr="007D7C37">
        <w:rPr>
          <w:rStyle w:val="EndnoteReference"/>
          <w:rFonts w:cs="Times New Roman"/>
        </w:rPr>
        <w:endnoteReference w:id="5"/>
      </w:r>
    </w:p>
    <w:p w14:paraId="0009F2C9" w14:textId="77777777" w:rsidR="000E3C44" w:rsidRPr="007D7C37" w:rsidRDefault="009C462E">
      <w:pPr>
        <w:pStyle w:val="Heading1"/>
        <w:rPr>
          <w:rFonts w:cs="Times New Roman"/>
        </w:rPr>
      </w:pPr>
      <w:bookmarkStart w:id="13" w:name="results"/>
      <w:bookmarkEnd w:id="6"/>
      <w:bookmarkEnd w:id="12"/>
      <w:r w:rsidRPr="007D7C37">
        <w:rPr>
          <w:rFonts w:cs="Times New Roman"/>
        </w:rPr>
        <w:t>Results</w:t>
      </w:r>
    </w:p>
    <w:p w14:paraId="0009F2CA" w14:textId="77777777" w:rsidR="000E3C44" w:rsidRPr="007D7C37" w:rsidRDefault="009C462E">
      <w:pPr>
        <w:pStyle w:val="Heading2"/>
        <w:rPr>
          <w:rFonts w:cs="Times New Roman"/>
        </w:rPr>
      </w:pPr>
      <w:bookmarkStart w:id="14" w:name="X41840a62545e517569a90a727e0336a5412bc01"/>
      <w:r w:rsidRPr="007D7C37">
        <w:rPr>
          <w:rFonts w:cs="Times New Roman"/>
        </w:rPr>
        <w:t>Descriptive cross-country comparison on class, network segregation, and redistributive preferences</w:t>
      </w:r>
    </w:p>
    <w:p w14:paraId="0009F2CB" w14:textId="0467E985" w:rsidR="000E3C44" w:rsidRPr="007D7C37" w:rsidRDefault="000E3C44">
      <w:pPr>
        <w:pStyle w:val="CaptionedFigure"/>
        <w:rPr>
          <w:rFonts w:ascii="Times New Roman" w:hAnsi="Times New Roman" w:cs="Times New Roman"/>
        </w:rPr>
      </w:pPr>
    </w:p>
    <w:p w14:paraId="0009F2CC" w14:textId="1B40375D" w:rsidR="000E3C44" w:rsidRPr="007D7C37" w:rsidRDefault="006D25C7" w:rsidP="006D25C7">
      <w:pPr>
        <w:pStyle w:val="ImageCaption"/>
        <w:jc w:val="center"/>
        <w:rPr>
          <w:rFonts w:ascii="Times New Roman" w:hAnsi="Times New Roman" w:cs="Times New Roman"/>
          <w:i w:val="0"/>
          <w:iCs/>
        </w:rPr>
      </w:pPr>
      <w:r w:rsidRPr="007D7C37">
        <w:rPr>
          <w:rFonts w:ascii="Times New Roman" w:hAnsi="Times New Roman" w:cs="Times New Roman"/>
          <w:i w:val="0"/>
          <w:iCs/>
        </w:rPr>
        <w:t>[</w:t>
      </w:r>
      <w:r w:rsidR="009C462E" w:rsidRPr="007D7C37">
        <w:rPr>
          <w:rFonts w:ascii="Times New Roman" w:hAnsi="Times New Roman" w:cs="Times New Roman"/>
          <w:i w:val="0"/>
          <w:iCs/>
        </w:rPr>
        <w:t>Figure 2</w:t>
      </w:r>
      <w:r w:rsidRPr="007D7C37">
        <w:rPr>
          <w:rFonts w:ascii="Times New Roman" w:hAnsi="Times New Roman" w:cs="Times New Roman"/>
          <w:i w:val="0"/>
          <w:iCs/>
        </w:rPr>
        <w:t xml:space="preserve"> about here]</w:t>
      </w:r>
    </w:p>
    <w:p w14:paraId="0009F2CD" w14:textId="77777777" w:rsidR="000E3C44" w:rsidRPr="007D7C37" w:rsidRDefault="009C462E">
      <w:pPr>
        <w:pStyle w:val="BodyText"/>
        <w:rPr>
          <w:rFonts w:cs="Times New Roman"/>
        </w:rPr>
      </w:pPr>
      <w:r w:rsidRPr="007D7C37">
        <w:rPr>
          <w:rFonts w:cs="Times New Roman"/>
        </w:rPr>
        <w:t>Figure 2 depicts the differences in redistributive preferences across countries and social classes. As expected, the working class shows higher redistributive preferences compared to the intermediate and service classes in most societies. Notably, there are also some differences between the two extreme cases. For instance, the working class exhibits similar redistributive preferences compared to the intermediate class in the United States, although both classes have higher preferences than the service class. Conversely, the general trend of stronger preferences among the working class persists in Russia, but the preferences of the intermediate class are much closer to the service class.</w:t>
      </w:r>
    </w:p>
    <w:p w14:paraId="0009F2CE" w14:textId="7FA8D148" w:rsidR="000E3C44" w:rsidRPr="007D7C37" w:rsidRDefault="000E3C44">
      <w:pPr>
        <w:pStyle w:val="CaptionedFigure"/>
        <w:rPr>
          <w:rFonts w:ascii="Times New Roman" w:hAnsi="Times New Roman" w:cs="Times New Roman"/>
        </w:rPr>
      </w:pPr>
    </w:p>
    <w:p w14:paraId="0009F2CF" w14:textId="7442AF86" w:rsidR="000E3C44" w:rsidRPr="007D7C37" w:rsidRDefault="00B47C78" w:rsidP="00B47C78">
      <w:pPr>
        <w:pStyle w:val="ImageCaption"/>
        <w:jc w:val="center"/>
        <w:rPr>
          <w:rFonts w:ascii="Times New Roman" w:hAnsi="Times New Roman" w:cs="Times New Roman"/>
        </w:rPr>
      </w:pPr>
      <w:r w:rsidRPr="007D7C37">
        <w:rPr>
          <w:rFonts w:ascii="Times New Roman" w:hAnsi="Times New Roman" w:cs="Times New Roman"/>
          <w:i w:val="0"/>
          <w:iCs/>
        </w:rPr>
        <w:t>[Figure 3 about here]</w:t>
      </w:r>
    </w:p>
    <w:p w14:paraId="4DD62C53" w14:textId="31AF4D7F" w:rsidR="007C474F" w:rsidRPr="00CC16BD" w:rsidRDefault="009C462E" w:rsidP="008B2C1D">
      <w:pPr>
        <w:pStyle w:val="BodyText"/>
        <w:rPr>
          <w:rFonts w:cs="Times New Roman"/>
        </w:rPr>
      </w:pPr>
      <w:r w:rsidRPr="007D7C37">
        <w:rPr>
          <w:rFonts w:cs="Times New Roman"/>
        </w:rPr>
        <w:t>Regarding network segregation, Figure 3 shows that between-country variation in network homogeneity is relatively low, whereas class differences are quite distinguishable. On the one hand, a general pattern is that the working class demonstrates high network homogeneity in most countries. On the other hand, the service class generally exhibits less segregation compared to the intermediate and working classes. In addition, homogeneity in the intermediate class tends to be close to the average of each country. Despite that</w:t>
      </w:r>
      <w:r w:rsidR="008653F4" w:rsidRPr="007D7C37">
        <w:rPr>
          <w:rFonts w:cs="Times New Roman"/>
        </w:rPr>
        <w:t>,</w:t>
      </w:r>
      <w:r w:rsidR="00E4334C" w:rsidRPr="007D7C37">
        <w:rPr>
          <w:rFonts w:cs="Times New Roman"/>
        </w:rPr>
        <w:t xml:space="preserve"> some countries show a divergent distribution of network homogeneity by social class (</w:t>
      </w:r>
      <w:r w:rsidR="00D62BB0" w:rsidRPr="007D7C37">
        <w:rPr>
          <w:rFonts w:cs="Times New Roman"/>
        </w:rPr>
        <w:t xml:space="preserve">e.g. </w:t>
      </w:r>
      <w:r w:rsidR="00701437" w:rsidRPr="007D7C37">
        <w:rPr>
          <w:rFonts w:cs="Times New Roman"/>
        </w:rPr>
        <w:t>Philippines</w:t>
      </w:r>
      <w:r w:rsidR="00D62BB0" w:rsidRPr="007D7C37">
        <w:rPr>
          <w:rFonts w:cs="Times New Roman"/>
        </w:rPr>
        <w:t>)</w:t>
      </w:r>
      <w:r w:rsidR="00E4334C" w:rsidRPr="007D7C37">
        <w:rPr>
          <w:rFonts w:cs="Times New Roman"/>
        </w:rPr>
        <w:t>, the general pattern of a segregated working class and an upper class with lower segregation holds</w:t>
      </w:r>
      <w:r w:rsidRPr="007D7C37">
        <w:rPr>
          <w:rFonts w:cs="Times New Roman"/>
        </w:rPr>
        <w:t>.</w:t>
      </w:r>
    </w:p>
    <w:p w14:paraId="2095AD1D" w14:textId="60022870" w:rsidR="008B2C1D" w:rsidRPr="007D7C37" w:rsidRDefault="007C474F" w:rsidP="007C474F">
      <w:pPr>
        <w:pStyle w:val="BodyText"/>
        <w:jc w:val="center"/>
        <w:rPr>
          <w:rFonts w:cs="Times New Roman"/>
        </w:rPr>
      </w:pPr>
      <w:r w:rsidRPr="00641B64">
        <w:t>[</w:t>
      </w:r>
      <w:r>
        <w:t>Figure</w:t>
      </w:r>
      <w:r w:rsidRPr="00641B64">
        <w:t xml:space="preserve"> </w:t>
      </w:r>
      <w:r>
        <w:t>4</w:t>
      </w:r>
      <w:r w:rsidRPr="00641B64">
        <w:t xml:space="preserve"> about here]</w:t>
      </w:r>
    </w:p>
    <w:p w14:paraId="0009F2D2" w14:textId="385EBADB" w:rsidR="000E3C44" w:rsidRPr="007D7C37" w:rsidRDefault="000E3C44">
      <w:pPr>
        <w:pStyle w:val="ImageCaption"/>
        <w:rPr>
          <w:rFonts w:ascii="Times New Roman" w:hAnsi="Times New Roman" w:cs="Times New Roman"/>
        </w:rPr>
      </w:pPr>
    </w:p>
    <w:p w14:paraId="0009F2D3" w14:textId="55740F8E" w:rsidR="000E3C44" w:rsidRDefault="009C462E">
      <w:pPr>
        <w:pStyle w:val="BodyText"/>
        <w:rPr>
          <w:rFonts w:cs="Times New Roman"/>
        </w:rPr>
      </w:pPr>
      <w:r w:rsidRPr="007D7C37">
        <w:rPr>
          <w:rFonts w:cs="Times New Roman"/>
        </w:rPr>
        <w:t xml:space="preserve">Regarding the country-level relationships, Figure 4 depicts the correlation between </w:t>
      </w:r>
      <w:r w:rsidR="007935EE" w:rsidRPr="007D7C37">
        <w:rPr>
          <w:rFonts w:cs="Times New Roman"/>
        </w:rPr>
        <w:t xml:space="preserve">network homogeneity and income inequality (Panel </w:t>
      </w:r>
      <w:r w:rsidR="00D04845" w:rsidRPr="007D7C37">
        <w:rPr>
          <w:rFonts w:cs="Times New Roman"/>
        </w:rPr>
        <w:t>A</w:t>
      </w:r>
      <w:r w:rsidR="007935EE" w:rsidRPr="007D7C37">
        <w:rPr>
          <w:rFonts w:cs="Times New Roman"/>
        </w:rPr>
        <w:t>)</w:t>
      </w:r>
      <w:r w:rsidRPr="007D7C37">
        <w:rPr>
          <w:rFonts w:cs="Times New Roman"/>
        </w:rPr>
        <w:t>,</w:t>
      </w:r>
      <w:r w:rsidR="007935EE" w:rsidRPr="007D7C37">
        <w:rPr>
          <w:rFonts w:cs="Times New Roman"/>
        </w:rPr>
        <w:t xml:space="preserve"> and</w:t>
      </w:r>
      <w:r w:rsidRPr="007D7C37">
        <w:rPr>
          <w:rFonts w:cs="Times New Roman"/>
        </w:rPr>
        <w:t xml:space="preserve"> </w:t>
      </w:r>
      <w:r w:rsidR="007935EE" w:rsidRPr="007D7C37">
        <w:rPr>
          <w:rFonts w:cs="Times New Roman"/>
        </w:rPr>
        <w:t xml:space="preserve">network homogeneity and redistributive preferences (Panel </w:t>
      </w:r>
      <w:r w:rsidR="00D04845" w:rsidRPr="007D7C37">
        <w:rPr>
          <w:rFonts w:cs="Times New Roman"/>
        </w:rPr>
        <w:t>B</w:t>
      </w:r>
      <w:r w:rsidR="007935EE" w:rsidRPr="007D7C37">
        <w:rPr>
          <w:rFonts w:cs="Times New Roman"/>
        </w:rPr>
        <w:t>)</w:t>
      </w:r>
      <w:r w:rsidRPr="007D7C37">
        <w:rPr>
          <w:rFonts w:cs="Times New Roman"/>
        </w:rPr>
        <w:t>.</w:t>
      </w:r>
      <w:r w:rsidR="00FD7EFF" w:rsidRPr="007D7C37">
        <w:rPr>
          <w:rFonts w:cs="Times New Roman"/>
        </w:rPr>
        <w:t xml:space="preserve"> Complementary, I included the </w:t>
      </w:r>
      <w:r w:rsidR="00F40C9E" w:rsidRPr="007D7C37">
        <w:rPr>
          <w:rFonts w:cs="Times New Roman"/>
        </w:rPr>
        <w:t xml:space="preserve">correlation between </w:t>
      </w:r>
      <w:r w:rsidR="00D04845" w:rsidRPr="007D7C37">
        <w:rPr>
          <w:rFonts w:cs="Times New Roman"/>
        </w:rPr>
        <w:t xml:space="preserve">income inequality and </w:t>
      </w:r>
      <w:r w:rsidR="001E3DB5" w:rsidRPr="007D7C37">
        <w:rPr>
          <w:rFonts w:cs="Times New Roman"/>
        </w:rPr>
        <w:t xml:space="preserve">the </w:t>
      </w:r>
      <w:r w:rsidR="008B2C1D" w:rsidRPr="007D7C37">
        <w:rPr>
          <w:rFonts w:cs="Times New Roman"/>
        </w:rPr>
        <w:t>class differences</w:t>
      </w:r>
      <w:r w:rsidR="001E3DB5" w:rsidRPr="007D7C37">
        <w:rPr>
          <w:rFonts w:cs="Times New Roman"/>
        </w:rPr>
        <w:t xml:space="preserve"> between the working and service </w:t>
      </w:r>
      <w:r w:rsidR="008770CD" w:rsidRPr="007D7C37">
        <w:rPr>
          <w:rFonts w:cs="Times New Roman"/>
        </w:rPr>
        <w:t>classes</w:t>
      </w:r>
      <w:r w:rsidR="001E3DB5" w:rsidRPr="007D7C37">
        <w:rPr>
          <w:rFonts w:cs="Times New Roman"/>
        </w:rPr>
        <w:t xml:space="preserve"> on network homogeneity </w:t>
      </w:r>
      <w:r w:rsidR="00D04845" w:rsidRPr="007D7C37">
        <w:rPr>
          <w:rFonts w:cs="Times New Roman"/>
        </w:rPr>
        <w:t>(Panel C)</w:t>
      </w:r>
      <w:r w:rsidR="00FE284D" w:rsidRPr="007D7C37">
        <w:rPr>
          <w:rFonts w:cs="Times New Roman"/>
        </w:rPr>
        <w:t xml:space="preserve">, and </w:t>
      </w:r>
      <w:r w:rsidR="008B2C1D" w:rsidRPr="007D7C37">
        <w:rPr>
          <w:rFonts w:cs="Times New Roman"/>
        </w:rPr>
        <w:t>class differences</w:t>
      </w:r>
      <w:r w:rsidR="00FE284D" w:rsidRPr="007D7C37">
        <w:rPr>
          <w:rFonts w:cs="Times New Roman"/>
        </w:rPr>
        <w:t xml:space="preserve"> in homogeneity </w:t>
      </w:r>
      <w:r w:rsidR="00F7380A" w:rsidRPr="007D7C37">
        <w:rPr>
          <w:rFonts w:cs="Times New Roman"/>
        </w:rPr>
        <w:t xml:space="preserve">and redistributive </w:t>
      </w:r>
      <w:r w:rsidR="008B2C1D" w:rsidRPr="007D7C37">
        <w:rPr>
          <w:rFonts w:cs="Times New Roman"/>
        </w:rPr>
        <w:t>preferences</w:t>
      </w:r>
      <w:r w:rsidR="00F7380A" w:rsidRPr="007D7C37">
        <w:rPr>
          <w:rFonts w:cs="Times New Roman"/>
        </w:rPr>
        <w:t xml:space="preserve"> (Panel D)</w:t>
      </w:r>
      <w:r w:rsidR="009112ED" w:rsidRPr="007D7C37">
        <w:rPr>
          <w:rFonts w:cs="Times New Roman"/>
        </w:rPr>
        <w:t xml:space="preserve">. </w:t>
      </w:r>
      <w:r w:rsidR="00593642" w:rsidRPr="007D7C37">
        <w:rPr>
          <w:rFonts w:cs="Times New Roman"/>
        </w:rPr>
        <w:t xml:space="preserve">Panel </w:t>
      </w:r>
      <w:r w:rsidR="00F7380A" w:rsidRPr="007D7C37">
        <w:rPr>
          <w:rFonts w:cs="Times New Roman"/>
        </w:rPr>
        <w:t>A</w:t>
      </w:r>
      <w:r w:rsidR="00593642" w:rsidRPr="007D7C37">
        <w:rPr>
          <w:rFonts w:cs="Times New Roman"/>
        </w:rPr>
        <w:t xml:space="preserve"> illustrates a positive but relatively weak association between income inequality and network homogeneity (</w:t>
      </w:r>
      <w:r w:rsidR="00593642" w:rsidRPr="007D7C37">
        <w:rPr>
          <w:rFonts w:cs="Times New Roman"/>
          <w:i/>
          <w:iCs/>
        </w:rPr>
        <w:t>r</w:t>
      </w:r>
      <w:r w:rsidR="00593642" w:rsidRPr="007D7C37">
        <w:rPr>
          <w:rFonts w:cs="Times New Roman"/>
        </w:rPr>
        <w:t xml:space="preserve"> = 0.28), suggesting that in more unequal countries, class-based network homogeneity is also higher. </w:t>
      </w:r>
      <w:r w:rsidR="00F7380A" w:rsidRPr="007D7C37">
        <w:rPr>
          <w:rFonts w:cs="Times New Roman"/>
        </w:rPr>
        <w:t>Panel B shows a medium positive association between network homogeneity and redistributive preferences (</w:t>
      </w:r>
      <w:r w:rsidR="00F7380A" w:rsidRPr="007D7C37">
        <w:rPr>
          <w:rFonts w:cs="Times New Roman"/>
          <w:i/>
          <w:iCs/>
        </w:rPr>
        <w:t>r</w:t>
      </w:r>
      <w:r w:rsidR="00F7380A" w:rsidRPr="007D7C37">
        <w:rPr>
          <w:rFonts w:cs="Times New Roman"/>
        </w:rPr>
        <w:t xml:space="preserve"> = 0.44)</w:t>
      </w:r>
      <w:r w:rsidR="00DA2DC7" w:rsidRPr="007D7C37">
        <w:rPr>
          <w:rFonts w:cs="Times New Roman"/>
        </w:rPr>
        <w:t xml:space="preserve">, indicating that </w:t>
      </w:r>
      <w:r w:rsidR="00A21F80" w:rsidRPr="007D7C37">
        <w:rPr>
          <w:rFonts w:cs="Times New Roman"/>
        </w:rPr>
        <w:t xml:space="preserve">a </w:t>
      </w:r>
      <w:r w:rsidR="00DA2DC7" w:rsidRPr="007D7C37">
        <w:rPr>
          <w:rFonts w:cs="Times New Roman"/>
        </w:rPr>
        <w:t xml:space="preserve">higher degree of network homogeneity </w:t>
      </w:r>
      <w:r w:rsidR="00525637" w:rsidRPr="007D7C37">
        <w:rPr>
          <w:rFonts w:cs="Times New Roman"/>
        </w:rPr>
        <w:t>goes</w:t>
      </w:r>
      <w:r w:rsidR="00DA2DC7" w:rsidRPr="007D7C37">
        <w:rPr>
          <w:rFonts w:cs="Times New Roman"/>
        </w:rPr>
        <w:t xml:space="preserve"> together with stronger redistributive preferences</w:t>
      </w:r>
      <w:r w:rsidR="00F7380A" w:rsidRPr="007D7C37">
        <w:rPr>
          <w:rFonts w:cs="Times New Roman"/>
        </w:rPr>
        <w:t xml:space="preserve">. </w:t>
      </w:r>
      <w:r w:rsidR="00885FE5" w:rsidRPr="007D7C37">
        <w:rPr>
          <w:rFonts w:cs="Times New Roman"/>
        </w:rPr>
        <w:t>Furthermore</w:t>
      </w:r>
      <w:r w:rsidR="00593642" w:rsidRPr="007D7C37">
        <w:rPr>
          <w:rFonts w:cs="Times New Roman"/>
        </w:rPr>
        <w:t xml:space="preserve">, Panel </w:t>
      </w:r>
      <w:r w:rsidR="003E5AEE" w:rsidRPr="007D7C37">
        <w:rPr>
          <w:rFonts w:cs="Times New Roman"/>
        </w:rPr>
        <w:t>C</w:t>
      </w:r>
      <w:r w:rsidR="00593642" w:rsidRPr="007D7C37">
        <w:rPr>
          <w:rFonts w:cs="Times New Roman"/>
        </w:rPr>
        <w:t xml:space="preserve"> </w:t>
      </w:r>
      <w:r w:rsidR="00DA2DC7" w:rsidRPr="007D7C37">
        <w:rPr>
          <w:rFonts w:cs="Times New Roman"/>
        </w:rPr>
        <w:t>shows that</w:t>
      </w:r>
      <w:r w:rsidR="00593642" w:rsidRPr="007D7C37">
        <w:rPr>
          <w:rFonts w:cs="Times New Roman"/>
        </w:rPr>
        <w:t xml:space="preserve"> the differences in network homogeneity between the working class and the service class </w:t>
      </w:r>
      <w:r w:rsidR="00285DEA" w:rsidRPr="007D7C37">
        <w:rPr>
          <w:rFonts w:cs="Times New Roman"/>
        </w:rPr>
        <w:t>are</w:t>
      </w:r>
      <w:r w:rsidR="00DB58BA" w:rsidRPr="007D7C37">
        <w:rPr>
          <w:rFonts w:cs="Times New Roman"/>
        </w:rPr>
        <w:t xml:space="preserve"> higher</w:t>
      </w:r>
      <w:r w:rsidR="00593642" w:rsidRPr="007D7C37">
        <w:rPr>
          <w:rFonts w:cs="Times New Roman"/>
        </w:rPr>
        <w:t xml:space="preserve"> in countries with higher income inequality (</w:t>
      </w:r>
      <w:r w:rsidR="00593642" w:rsidRPr="007D7C37">
        <w:rPr>
          <w:rFonts w:cs="Times New Roman"/>
          <w:i/>
          <w:iCs/>
        </w:rPr>
        <w:t>r</w:t>
      </w:r>
      <w:r w:rsidR="00593642" w:rsidRPr="007D7C37">
        <w:rPr>
          <w:rFonts w:cs="Times New Roman"/>
        </w:rPr>
        <w:t xml:space="preserve"> = 0.3</w:t>
      </w:r>
      <w:r w:rsidR="009112ED" w:rsidRPr="007D7C37">
        <w:rPr>
          <w:rFonts w:cs="Times New Roman"/>
        </w:rPr>
        <w:t>1</w:t>
      </w:r>
      <w:r w:rsidR="00593642" w:rsidRPr="007D7C37">
        <w:rPr>
          <w:rFonts w:cs="Times New Roman"/>
        </w:rPr>
        <w:t>)</w:t>
      </w:r>
      <w:r w:rsidR="00DA2DC7" w:rsidRPr="007D7C37">
        <w:rPr>
          <w:rFonts w:cs="Times New Roman"/>
        </w:rPr>
        <w:t xml:space="preserve">. Thus, </w:t>
      </w:r>
      <w:r w:rsidR="00DC23EC" w:rsidRPr="007D7C37">
        <w:rPr>
          <w:rFonts w:cs="Times New Roman"/>
        </w:rPr>
        <w:t xml:space="preserve">in countries with higher income inequality, </w:t>
      </w:r>
      <w:r w:rsidR="00E468A7" w:rsidRPr="007D7C37">
        <w:rPr>
          <w:rFonts w:cs="Times New Roman"/>
        </w:rPr>
        <w:t xml:space="preserve">the working class </w:t>
      </w:r>
      <w:r w:rsidR="00DC23EC" w:rsidRPr="007D7C37">
        <w:rPr>
          <w:rFonts w:cs="Times New Roman"/>
        </w:rPr>
        <w:t>tends to be</w:t>
      </w:r>
      <w:r w:rsidR="00DA2DC7" w:rsidRPr="007D7C37">
        <w:rPr>
          <w:rFonts w:cs="Times New Roman"/>
        </w:rPr>
        <w:t xml:space="preserve"> more </w:t>
      </w:r>
      <w:r w:rsidR="00E468A7" w:rsidRPr="007D7C37">
        <w:rPr>
          <w:rFonts w:cs="Times New Roman"/>
        </w:rPr>
        <w:t xml:space="preserve">segregated than the </w:t>
      </w:r>
      <w:r w:rsidR="00DC23EC" w:rsidRPr="007D7C37">
        <w:rPr>
          <w:rFonts w:cs="Times New Roman"/>
        </w:rPr>
        <w:t>service class</w:t>
      </w:r>
      <w:r w:rsidR="00593642" w:rsidRPr="007D7C37">
        <w:rPr>
          <w:rFonts w:cs="Times New Roman"/>
        </w:rPr>
        <w:t xml:space="preserve">. Therefore, income inequality not only is associated with greater overall network homogeneity but also goes along with </w:t>
      </w:r>
      <w:r w:rsidR="00F81FFA" w:rsidRPr="007D7C37">
        <w:rPr>
          <w:rFonts w:cs="Times New Roman"/>
        </w:rPr>
        <w:t>a wider</w:t>
      </w:r>
      <w:r w:rsidR="00593642" w:rsidRPr="007D7C37">
        <w:rPr>
          <w:rFonts w:cs="Times New Roman"/>
        </w:rPr>
        <w:t xml:space="preserve"> social distance between social classes.</w:t>
      </w:r>
      <w:r w:rsidR="00885FE5" w:rsidRPr="007D7C37">
        <w:rPr>
          <w:rFonts w:cs="Times New Roman"/>
        </w:rPr>
        <w:t xml:space="preserve"> </w:t>
      </w:r>
      <w:r w:rsidR="00956DEF" w:rsidRPr="007D7C37">
        <w:rPr>
          <w:rFonts w:cs="Times New Roman"/>
        </w:rPr>
        <w:t xml:space="preserve">Additionally, Panel </w:t>
      </w:r>
      <w:r w:rsidR="00DF085F" w:rsidRPr="007D7C37">
        <w:rPr>
          <w:rFonts w:cs="Times New Roman"/>
        </w:rPr>
        <w:t>D</w:t>
      </w:r>
      <w:r w:rsidR="00956DEF" w:rsidRPr="007D7C37">
        <w:rPr>
          <w:rFonts w:cs="Times New Roman"/>
        </w:rPr>
        <w:t xml:space="preserve"> shows that </w:t>
      </w:r>
      <w:r w:rsidR="003F3BDA" w:rsidRPr="007D7C37">
        <w:rPr>
          <w:rFonts w:cs="Times New Roman"/>
        </w:rPr>
        <w:t>higher national levels of</w:t>
      </w:r>
      <w:r w:rsidRPr="007D7C37">
        <w:rPr>
          <w:rFonts w:cs="Times New Roman"/>
        </w:rPr>
        <w:t xml:space="preserve"> </w:t>
      </w:r>
      <w:r w:rsidR="00593642" w:rsidRPr="007D7C37">
        <w:rPr>
          <w:rFonts w:cs="Times New Roman"/>
        </w:rPr>
        <w:t xml:space="preserve">class differences between the working and service </w:t>
      </w:r>
      <w:r w:rsidR="00FC2894" w:rsidRPr="007D7C37">
        <w:rPr>
          <w:rFonts w:cs="Times New Roman"/>
        </w:rPr>
        <w:t>classes</w:t>
      </w:r>
      <w:r w:rsidR="00593642" w:rsidRPr="007D7C37">
        <w:rPr>
          <w:rFonts w:cs="Times New Roman"/>
        </w:rPr>
        <w:t xml:space="preserve"> </w:t>
      </w:r>
      <w:r w:rsidR="00FC2894" w:rsidRPr="007D7C37">
        <w:rPr>
          <w:rFonts w:cs="Times New Roman"/>
        </w:rPr>
        <w:t>are</w:t>
      </w:r>
      <w:r w:rsidR="00593642" w:rsidRPr="007D7C37">
        <w:rPr>
          <w:rFonts w:cs="Times New Roman"/>
        </w:rPr>
        <w:t xml:space="preserve"> </w:t>
      </w:r>
      <w:r w:rsidR="00DA2DC7" w:rsidRPr="007D7C37">
        <w:rPr>
          <w:rFonts w:cs="Times New Roman"/>
        </w:rPr>
        <w:t>pos</w:t>
      </w:r>
      <w:r w:rsidR="00D4351A" w:rsidRPr="007D7C37">
        <w:rPr>
          <w:rFonts w:cs="Times New Roman"/>
        </w:rPr>
        <w:t>itiv</w:t>
      </w:r>
      <w:r w:rsidR="00DA2DC7" w:rsidRPr="007D7C37">
        <w:rPr>
          <w:rFonts w:cs="Times New Roman"/>
        </w:rPr>
        <w:t>ely</w:t>
      </w:r>
      <w:r w:rsidR="00593642" w:rsidRPr="007D7C37">
        <w:rPr>
          <w:rFonts w:cs="Times New Roman"/>
        </w:rPr>
        <w:t xml:space="preserve"> associated with redistributive preferences (</w:t>
      </w:r>
      <w:r w:rsidR="00593642" w:rsidRPr="007D7C37">
        <w:rPr>
          <w:rFonts w:cs="Times New Roman"/>
          <w:i/>
          <w:iCs/>
        </w:rPr>
        <w:t>r</w:t>
      </w:r>
      <w:r w:rsidR="00593642" w:rsidRPr="007D7C37">
        <w:rPr>
          <w:rFonts w:cs="Times New Roman"/>
        </w:rPr>
        <w:t xml:space="preserve"> = 0.46)</w:t>
      </w:r>
      <w:r w:rsidR="00FC2894" w:rsidRPr="007D7C37">
        <w:rPr>
          <w:rFonts w:cs="Times New Roman"/>
        </w:rPr>
        <w:t xml:space="preserve">. This means that in countries where </w:t>
      </w:r>
      <w:r w:rsidR="00E557A2" w:rsidRPr="007D7C37">
        <w:rPr>
          <w:rFonts w:cs="Times New Roman"/>
        </w:rPr>
        <w:t xml:space="preserve">the working class </w:t>
      </w:r>
      <w:r w:rsidR="00DA2DC7" w:rsidRPr="007D7C37">
        <w:rPr>
          <w:rFonts w:cs="Times New Roman"/>
        </w:rPr>
        <w:t>has</w:t>
      </w:r>
      <w:r w:rsidR="00E557A2" w:rsidRPr="007D7C37">
        <w:rPr>
          <w:rFonts w:cs="Times New Roman"/>
        </w:rPr>
        <w:t xml:space="preserve"> more segregated networks than the service class</w:t>
      </w:r>
      <w:r w:rsidR="00A56BC3" w:rsidRPr="007D7C37">
        <w:rPr>
          <w:rFonts w:cs="Times New Roman"/>
        </w:rPr>
        <w:t>, redistributive preferences tend to be higher as well.</w:t>
      </w:r>
    </w:p>
    <w:p w14:paraId="60A0A844" w14:textId="77777777" w:rsidR="00E57259" w:rsidRDefault="00E57259">
      <w:pPr>
        <w:pStyle w:val="BodyText"/>
        <w:rPr>
          <w:rFonts w:cs="Times New Roman"/>
        </w:rPr>
      </w:pPr>
    </w:p>
    <w:p w14:paraId="1272DCF4" w14:textId="77777777" w:rsidR="00CC16BD" w:rsidRDefault="00CC16BD">
      <w:pPr>
        <w:pStyle w:val="BodyText"/>
        <w:rPr>
          <w:rFonts w:cs="Times New Roman"/>
        </w:rPr>
      </w:pPr>
    </w:p>
    <w:p w14:paraId="6D012B55" w14:textId="77777777" w:rsidR="00E57259" w:rsidRDefault="00E57259">
      <w:pPr>
        <w:pStyle w:val="BodyText"/>
        <w:rPr>
          <w:rFonts w:cs="Times New Roman"/>
        </w:rPr>
      </w:pPr>
    </w:p>
    <w:p w14:paraId="73EAB8B1" w14:textId="77777777" w:rsidR="00E57259" w:rsidRPr="007D7C37" w:rsidRDefault="00E57259">
      <w:pPr>
        <w:pStyle w:val="BodyText"/>
        <w:rPr>
          <w:rFonts w:cs="Times New Roman"/>
        </w:rPr>
      </w:pPr>
    </w:p>
    <w:p w14:paraId="766A48C0" w14:textId="100CCB02" w:rsidR="009C7817" w:rsidRPr="007D7C37" w:rsidRDefault="009C462E" w:rsidP="009C7817">
      <w:pPr>
        <w:pStyle w:val="Heading2"/>
        <w:rPr>
          <w:rFonts w:cs="Times New Roman"/>
        </w:rPr>
      </w:pPr>
      <w:bookmarkStart w:id="15" w:name="X98b23bc5e701956f6b44c22287f1fc85da53a9d"/>
      <w:bookmarkEnd w:id="14"/>
      <w:r w:rsidRPr="007D7C37">
        <w:rPr>
          <w:rFonts w:cs="Times New Roman"/>
        </w:rPr>
        <w:lastRenderedPageBreak/>
        <w:t>The segregation hypothesis on redistributive preferences</w:t>
      </w:r>
      <w:r w:rsidR="009C7817" w:rsidRPr="007D7C37">
        <w:rPr>
          <w:rFonts w:cs="Times New Roman"/>
        </w:rPr>
        <w:br/>
      </w:r>
    </w:p>
    <w:p w14:paraId="776EDC93" w14:textId="6FCC6375" w:rsidR="000D2A88" w:rsidRDefault="000D2A88" w:rsidP="000D2A88">
      <w:pPr>
        <w:pStyle w:val="FirstParagraph"/>
        <w:jc w:val="center"/>
        <w:rPr>
          <w:rFonts w:cs="Times New Roman"/>
        </w:rPr>
      </w:pPr>
      <w:r w:rsidRPr="007D7C37">
        <w:rPr>
          <w:rFonts w:cs="Times New Roman"/>
        </w:rPr>
        <w:t>[Table 1 about here]</w:t>
      </w:r>
    </w:p>
    <w:p w14:paraId="1510BC26" w14:textId="77777777" w:rsidR="00E45E22" w:rsidRPr="00E45E22" w:rsidRDefault="00E45E22" w:rsidP="00E45E22">
      <w:pPr>
        <w:pStyle w:val="BodyText"/>
      </w:pPr>
    </w:p>
    <w:p w14:paraId="0009F2D5" w14:textId="572D1441" w:rsidR="003C7D8F" w:rsidRPr="007D7C37" w:rsidRDefault="009C462E">
      <w:pPr>
        <w:pStyle w:val="FirstParagraph"/>
        <w:rPr>
          <w:rFonts w:cs="Times New Roman"/>
        </w:rPr>
      </w:pPr>
      <w:r w:rsidRPr="007D7C37">
        <w:rPr>
          <w:rFonts w:cs="Times New Roman"/>
        </w:rPr>
        <w:t xml:space="preserve">The results regarding the relationship between class-based network homogeneity and redistributive preferences using multilevel models are shown in Table </w:t>
      </w:r>
      <w:r w:rsidR="0070201E" w:rsidRPr="007D7C37">
        <w:rPr>
          <w:rFonts w:cs="Times New Roman"/>
        </w:rPr>
        <w:t>1</w:t>
      </w:r>
      <w:r w:rsidRPr="007D7C37">
        <w:rPr>
          <w:rFonts w:cs="Times New Roman"/>
        </w:rPr>
        <w:t>. Model 1 shows that individuals embedded in homogeneous social networks are more likely to support redistributi</w:t>
      </w:r>
      <w:r w:rsidR="00577968" w:rsidRPr="007D7C37">
        <w:rPr>
          <w:rFonts w:cs="Times New Roman"/>
        </w:rPr>
        <w:t>on</w:t>
      </w:r>
      <w:r w:rsidRPr="007D7C37">
        <w:rPr>
          <w:rFonts w:cs="Times New Roman"/>
        </w:rPr>
        <w:t xml:space="preserve">. In Model 2, the introduction of control variables and network size slightly reduces the effect of homogeneity. These results </w:t>
      </w:r>
      <w:r w:rsidR="00440CEA" w:rsidRPr="007D7C37">
        <w:rPr>
          <w:rFonts w:cs="Times New Roman"/>
        </w:rPr>
        <w:t xml:space="preserve">contrast with </w:t>
      </w:r>
      <w:r w:rsidRPr="007D7C37">
        <w:rPr>
          <w:rFonts w:cs="Times New Roman"/>
        </w:rPr>
        <w:t xml:space="preserve">previous findings, where being more segregated is associated with less attachment to society </w:t>
      </w:r>
      <w:r w:rsidR="003820B2" w:rsidRPr="007D7C37">
        <w:rPr>
          <w:rFonts w:cs="Times New Roman"/>
        </w:rPr>
        <w:fldChar w:fldCharType="begin"/>
      </w:r>
      <w:r w:rsidR="002216E3" w:rsidRPr="007D7C37">
        <w:rPr>
          <w:rFonts w:cs="Times New Roman"/>
        </w:rPr>
        <w:instrText xml:space="preserve"> ADDIN ZOTERO_ITEM CSL_CITATION {"citationID":"3uUKRaBf","properties":{"formattedCitation":"(Otero et al., 2022)","plainCitation":"(Otero et al., 2022)","noteIndex":0},"citationItems":[{"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3820B2" w:rsidRPr="007D7C37">
        <w:rPr>
          <w:rFonts w:cs="Times New Roman"/>
        </w:rPr>
        <w:fldChar w:fldCharType="separate"/>
      </w:r>
      <w:r w:rsidR="00405578" w:rsidRPr="007D7C37">
        <w:rPr>
          <w:rFonts w:cs="Times New Roman"/>
        </w:rPr>
        <w:t>(Otero et al., 2022)</w:t>
      </w:r>
      <w:r w:rsidR="003820B2" w:rsidRPr="007D7C37">
        <w:rPr>
          <w:rFonts w:cs="Times New Roman"/>
        </w:rPr>
        <w:fldChar w:fldCharType="end"/>
      </w:r>
      <w:r w:rsidRPr="007D7C37">
        <w:rPr>
          <w:rFonts w:cs="Times New Roman"/>
        </w:rPr>
        <w:t xml:space="preserve"> and stronger support for redistribution in more cohesive communities </w:t>
      </w:r>
      <w:r w:rsidR="003820B2" w:rsidRPr="007D7C37">
        <w:rPr>
          <w:rFonts w:cs="Times New Roman"/>
        </w:rPr>
        <w:fldChar w:fldCharType="begin"/>
      </w:r>
      <w:r w:rsidR="002216E3" w:rsidRPr="007D7C37">
        <w:rPr>
          <w:rFonts w:cs="Times New Roman"/>
        </w:rPr>
        <w:instrText xml:space="preserve"> ADDIN ZOTERO_ITEM CSL_CITATION {"citationID":"N7CQXQvb","properties":{"formattedCitation":"(Yamamura, 2012)","plainCitation":"(Yamamura, 2012)","noteIndex":0},"citationItems":[{"id":14390,"uris":["http://zotero.org/users/5414506/items/YZDMKBC2"],"itemData":{"id":14390,"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3820B2" w:rsidRPr="007D7C37">
        <w:rPr>
          <w:rFonts w:cs="Times New Roman"/>
        </w:rPr>
        <w:fldChar w:fldCharType="separate"/>
      </w:r>
      <w:r w:rsidR="00405578" w:rsidRPr="007D7C37">
        <w:rPr>
          <w:rFonts w:cs="Times New Roman"/>
        </w:rPr>
        <w:t>(Yamamura, 2012)</w:t>
      </w:r>
      <w:r w:rsidR="003820B2" w:rsidRPr="007D7C37">
        <w:rPr>
          <w:rFonts w:cs="Times New Roman"/>
        </w:rPr>
        <w:fldChar w:fldCharType="end"/>
      </w:r>
      <w:r w:rsidRPr="007D7C37">
        <w:rPr>
          <w:rFonts w:cs="Times New Roman"/>
        </w:rPr>
        <w:t>.</w:t>
      </w:r>
      <w:r w:rsidR="003C7D8F" w:rsidRPr="007D7C37">
        <w:rPr>
          <w:rStyle w:val="EndnoteReference"/>
          <w:rFonts w:cs="Times New Roman"/>
        </w:rPr>
        <w:endnoteReference w:id="6"/>
      </w:r>
    </w:p>
    <w:p w14:paraId="0009F2D6" w14:textId="6167CAE1" w:rsidR="000E3C44" w:rsidRPr="007D7C37" w:rsidRDefault="009C462E">
      <w:pPr>
        <w:pStyle w:val="BodyText"/>
        <w:rPr>
          <w:rFonts w:cs="Times New Roman"/>
        </w:rPr>
      </w:pPr>
      <w:r w:rsidRPr="007D7C37">
        <w:rPr>
          <w:rFonts w:cs="Times New Roman"/>
        </w:rPr>
        <w:t>Moving to hypothesis 1</w:t>
      </w:r>
      <w:r w:rsidR="00BC7019" w:rsidRPr="007D7C37">
        <w:rPr>
          <w:rFonts w:cs="Times New Roman"/>
        </w:rPr>
        <w:t xml:space="preserve"> – the </w:t>
      </w:r>
      <w:r w:rsidR="00BC7019" w:rsidRPr="007D7C37">
        <w:rPr>
          <w:rFonts w:cs="Times New Roman"/>
          <w:i/>
        </w:rPr>
        <w:t>segregation hypothesis</w:t>
      </w:r>
      <w:r w:rsidR="00BC7019" w:rsidRPr="007D7C37">
        <w:rPr>
          <w:rFonts w:cs="Times New Roman"/>
        </w:rPr>
        <w:t xml:space="preserve"> –</w:t>
      </w:r>
      <w:r w:rsidRPr="007D7C37">
        <w:rPr>
          <w:rFonts w:cs="Times New Roman"/>
        </w:rPr>
        <w:t xml:space="preserve">, the interaction terms of network homogeneity and social class in Model 3 </w:t>
      </w:r>
      <w:r w:rsidR="001D308E" w:rsidRPr="007D7C37">
        <w:rPr>
          <w:rFonts w:cs="Times New Roman"/>
        </w:rPr>
        <w:t>test</w:t>
      </w:r>
      <w:r w:rsidR="00A34B27" w:rsidRPr="007D7C37">
        <w:rPr>
          <w:rFonts w:cs="Times New Roman"/>
        </w:rPr>
        <w:t xml:space="preserve"> for the conditional effect of network homogeneity on individuals’ social class. The results </w:t>
      </w:r>
      <w:r w:rsidRPr="007D7C37">
        <w:rPr>
          <w:rFonts w:cs="Times New Roman"/>
        </w:rPr>
        <w:t xml:space="preserve">show that </w:t>
      </w:r>
      <w:r w:rsidR="00BC520B" w:rsidRPr="007D7C37">
        <w:rPr>
          <w:rFonts w:cs="Times New Roman"/>
        </w:rPr>
        <w:t xml:space="preserve">the association of class-based network homogeneity is conditional </w:t>
      </w:r>
      <w:r w:rsidR="00BC7019" w:rsidRPr="007D7C37">
        <w:rPr>
          <w:rFonts w:cs="Times New Roman"/>
        </w:rPr>
        <w:t xml:space="preserve">on </w:t>
      </w:r>
      <w:r w:rsidR="00BC520B" w:rsidRPr="007D7C37">
        <w:rPr>
          <w:rFonts w:cs="Times New Roman"/>
        </w:rPr>
        <w:t>ego’s class position</w:t>
      </w:r>
      <w:r w:rsidRPr="007D7C37">
        <w:rPr>
          <w:rFonts w:cs="Times New Roman"/>
        </w:rPr>
        <w:t>.</w:t>
      </w:r>
      <w:r w:rsidR="00ED570B" w:rsidRPr="007D7C37">
        <w:rPr>
          <w:rFonts w:cs="Times New Roman"/>
        </w:rPr>
        <w:t xml:space="preserve"> For the working</w:t>
      </w:r>
      <w:r w:rsidR="00BC7019" w:rsidRPr="007D7C37">
        <w:rPr>
          <w:rFonts w:cs="Times New Roman"/>
        </w:rPr>
        <w:t xml:space="preserve"> class</w:t>
      </w:r>
      <w:r w:rsidR="00ED570B" w:rsidRPr="007D7C37">
        <w:rPr>
          <w:rFonts w:cs="Times New Roman"/>
        </w:rPr>
        <w:t xml:space="preserve"> </w:t>
      </w:r>
      <w:r w:rsidR="00C64ACF" w:rsidRPr="007D7C37">
        <w:rPr>
          <w:rFonts w:cs="Times New Roman"/>
        </w:rPr>
        <w:t>(</w:t>
      </w:r>
      <w:r w:rsidR="001900A9" w:rsidRPr="007D7C37">
        <w:rPr>
          <w:rFonts w:cs="Times New Roman"/>
        </w:rPr>
        <w:t>β=</w:t>
      </w:r>
      <w:r w:rsidR="00C64ACF" w:rsidRPr="007D7C37">
        <w:rPr>
          <w:rFonts w:cs="Times New Roman"/>
        </w:rPr>
        <w:t>8.74</w:t>
      </w:r>
      <w:r w:rsidR="001900A9" w:rsidRPr="007D7C37">
        <w:rPr>
          <w:rFonts w:cs="Times New Roman"/>
        </w:rPr>
        <w:t>,</w:t>
      </w:r>
      <w:r w:rsidR="00AB0118" w:rsidRPr="007D7C37">
        <w:rPr>
          <w:rFonts w:cs="Times New Roman"/>
        </w:rPr>
        <w:t xml:space="preserve"> </w:t>
      </w:r>
      <w:r w:rsidR="0027593D" w:rsidRPr="007D7C37">
        <w:rPr>
          <w:rFonts w:cs="Times New Roman"/>
          <w:i/>
          <w:iCs/>
        </w:rPr>
        <w:t>p</w:t>
      </w:r>
      <w:r w:rsidR="0027593D" w:rsidRPr="007D7C37">
        <w:rPr>
          <w:rFonts w:cs="Times New Roman"/>
        </w:rPr>
        <w:t xml:space="preserve"> &lt; 0.001</w:t>
      </w:r>
      <w:r w:rsidR="00C64ACF" w:rsidRPr="007D7C37">
        <w:rPr>
          <w:rFonts w:cs="Times New Roman"/>
        </w:rPr>
        <w:t>)</w:t>
      </w:r>
      <w:r w:rsidR="0027593D" w:rsidRPr="007D7C37">
        <w:rPr>
          <w:rFonts w:cs="Times New Roman"/>
        </w:rPr>
        <w:t xml:space="preserve"> </w:t>
      </w:r>
      <w:r w:rsidR="00475EAC" w:rsidRPr="007D7C37">
        <w:rPr>
          <w:rFonts w:cs="Times New Roman"/>
        </w:rPr>
        <w:t>and the intermediate class</w:t>
      </w:r>
      <w:r w:rsidR="00493D2C" w:rsidRPr="007D7C37">
        <w:rPr>
          <w:rFonts w:cs="Times New Roman"/>
        </w:rPr>
        <w:t>e</w:t>
      </w:r>
      <w:r w:rsidR="0027593D" w:rsidRPr="007D7C37">
        <w:rPr>
          <w:rFonts w:cs="Times New Roman"/>
        </w:rPr>
        <w:t>s</w:t>
      </w:r>
      <w:r w:rsidR="00AB0118" w:rsidRPr="007D7C37">
        <w:rPr>
          <w:rFonts w:cs="Times New Roman"/>
        </w:rPr>
        <w:t xml:space="preserve"> (β=10.35, </w:t>
      </w:r>
      <w:r w:rsidR="00AB0118" w:rsidRPr="007D7C37">
        <w:rPr>
          <w:rFonts w:cs="Times New Roman"/>
          <w:i/>
          <w:iCs/>
        </w:rPr>
        <w:t>p</w:t>
      </w:r>
      <w:r w:rsidR="00AB0118" w:rsidRPr="007D7C37">
        <w:rPr>
          <w:rFonts w:cs="Times New Roman"/>
        </w:rPr>
        <w:t xml:space="preserve"> &lt; 0.001)</w:t>
      </w:r>
      <w:r w:rsidR="0027593D" w:rsidRPr="007D7C37">
        <w:rPr>
          <w:rFonts w:cs="Times New Roman"/>
        </w:rPr>
        <w:t>,</w:t>
      </w:r>
      <w:r w:rsidR="00493D2C" w:rsidRPr="007D7C37">
        <w:rPr>
          <w:rFonts w:cs="Times New Roman"/>
        </w:rPr>
        <w:t xml:space="preserve"> network</w:t>
      </w:r>
      <w:r w:rsidR="00475EAC" w:rsidRPr="007D7C37">
        <w:rPr>
          <w:rFonts w:cs="Times New Roman"/>
        </w:rPr>
        <w:t xml:space="preserve"> homogeneity </w:t>
      </w:r>
      <w:r w:rsidR="00BC7019" w:rsidRPr="007D7C37">
        <w:rPr>
          <w:rFonts w:cs="Times New Roman"/>
        </w:rPr>
        <w:t>is</w:t>
      </w:r>
      <w:r w:rsidR="00493D2C" w:rsidRPr="007D7C37">
        <w:rPr>
          <w:rFonts w:cs="Times New Roman"/>
        </w:rPr>
        <w:t xml:space="preserve"> positive</w:t>
      </w:r>
      <w:r w:rsidR="00BC7019" w:rsidRPr="007D7C37">
        <w:rPr>
          <w:rFonts w:cs="Times New Roman"/>
        </w:rPr>
        <w:t>ly</w:t>
      </w:r>
      <w:r w:rsidR="00493D2C" w:rsidRPr="007D7C37">
        <w:rPr>
          <w:rFonts w:cs="Times New Roman"/>
        </w:rPr>
        <w:t xml:space="preserve"> associat</w:t>
      </w:r>
      <w:r w:rsidR="00BC7019" w:rsidRPr="007D7C37">
        <w:rPr>
          <w:rFonts w:cs="Times New Roman"/>
        </w:rPr>
        <w:t>ed</w:t>
      </w:r>
      <w:r w:rsidR="00493D2C" w:rsidRPr="007D7C37">
        <w:rPr>
          <w:rFonts w:cs="Times New Roman"/>
        </w:rPr>
        <w:t xml:space="preserve"> with redistributive preferences, in contrast to </w:t>
      </w:r>
      <w:r w:rsidR="00BC7019" w:rsidRPr="007D7C37">
        <w:rPr>
          <w:rFonts w:cs="Times New Roman"/>
        </w:rPr>
        <w:t>a</w:t>
      </w:r>
      <w:r w:rsidR="00493D2C" w:rsidRPr="007D7C37">
        <w:rPr>
          <w:rFonts w:cs="Times New Roman"/>
        </w:rPr>
        <w:t xml:space="preserve"> negative association </w:t>
      </w:r>
      <w:r w:rsidR="00FA70BE">
        <w:rPr>
          <w:rFonts w:cs="Times New Roman"/>
        </w:rPr>
        <w:t>of</w:t>
      </w:r>
      <w:r w:rsidR="00BC7019" w:rsidRPr="007D7C37">
        <w:rPr>
          <w:rFonts w:cs="Times New Roman"/>
        </w:rPr>
        <w:t xml:space="preserve"> </w:t>
      </w:r>
      <w:r w:rsidR="00C64ACF" w:rsidRPr="007D7C37">
        <w:rPr>
          <w:rFonts w:cs="Times New Roman"/>
        </w:rPr>
        <w:t>the service class (</w:t>
      </w:r>
      <w:r w:rsidR="0027593D" w:rsidRPr="007D7C37">
        <w:rPr>
          <w:rFonts w:cs="Times New Roman"/>
        </w:rPr>
        <w:t>β=</w:t>
      </w:r>
      <w:r w:rsidR="00AB0118" w:rsidRPr="007D7C37">
        <w:rPr>
          <w:rFonts w:cs="Times New Roman"/>
        </w:rPr>
        <w:t>-7.45</w:t>
      </w:r>
      <w:r w:rsidR="0027593D" w:rsidRPr="007D7C37">
        <w:rPr>
          <w:rFonts w:cs="Times New Roman"/>
        </w:rPr>
        <w:t>,</w:t>
      </w:r>
      <w:r w:rsidR="00AB0118" w:rsidRPr="007D7C37">
        <w:rPr>
          <w:rFonts w:cs="Times New Roman"/>
        </w:rPr>
        <w:t xml:space="preserve"> </w:t>
      </w:r>
      <w:r w:rsidR="0027593D" w:rsidRPr="007D7C37">
        <w:rPr>
          <w:rFonts w:cs="Times New Roman"/>
          <w:i/>
          <w:iCs/>
        </w:rPr>
        <w:t>p</w:t>
      </w:r>
      <w:r w:rsidR="0027593D" w:rsidRPr="007D7C37">
        <w:rPr>
          <w:rFonts w:cs="Times New Roman"/>
        </w:rPr>
        <w:t xml:space="preserve"> &lt; 0.001</w:t>
      </w:r>
      <w:r w:rsidR="00C64ACF" w:rsidRPr="007D7C37">
        <w:rPr>
          <w:rFonts w:cs="Times New Roman"/>
        </w:rPr>
        <w:t>)</w:t>
      </w:r>
      <w:r w:rsidR="00446D93" w:rsidRPr="007D7C37">
        <w:rPr>
          <w:rFonts w:cs="Times New Roman"/>
        </w:rPr>
        <w:t>.</w:t>
      </w:r>
      <w:r w:rsidRPr="007D7C37">
        <w:rPr>
          <w:rFonts w:cs="Times New Roman"/>
        </w:rPr>
        <w:t xml:space="preserve"> To illustrate this result further, </w:t>
      </w:r>
      <w:r w:rsidR="00BC7019" w:rsidRPr="007D7C37">
        <w:rPr>
          <w:rFonts w:cs="Times New Roman"/>
        </w:rPr>
        <w:t>based on</w:t>
      </w:r>
      <w:r w:rsidR="00C123E0" w:rsidRPr="007D7C37">
        <w:rPr>
          <w:rFonts w:cs="Times New Roman"/>
        </w:rPr>
        <w:t xml:space="preserve"> Model 3, </w:t>
      </w:r>
      <w:r w:rsidRPr="007D7C37">
        <w:rPr>
          <w:rFonts w:cs="Times New Roman"/>
        </w:rPr>
        <w:t>Figure 5 depicts that the changes in redistributive preferences from low</w:t>
      </w:r>
      <w:r w:rsidR="008130BE" w:rsidRPr="007D7C37">
        <w:rPr>
          <w:rFonts w:cs="Times New Roman"/>
        </w:rPr>
        <w:t xml:space="preserve">er to higher levels of class-based network homogeneity </w:t>
      </w:r>
      <w:r w:rsidRPr="007D7C37">
        <w:rPr>
          <w:rFonts w:cs="Times New Roman"/>
        </w:rPr>
        <w:t xml:space="preserve">are </w:t>
      </w:r>
      <w:r w:rsidR="00BC7019" w:rsidRPr="007D7C37">
        <w:rPr>
          <w:rFonts w:cs="Times New Roman"/>
        </w:rPr>
        <w:t>relatively modest</w:t>
      </w:r>
      <w:r w:rsidRPr="007D7C37">
        <w:rPr>
          <w:rFonts w:cs="Times New Roman"/>
        </w:rPr>
        <w:t xml:space="preserve">, </w:t>
      </w:r>
      <w:r w:rsidR="00BC7019" w:rsidRPr="007D7C37">
        <w:rPr>
          <w:rFonts w:cs="Times New Roman"/>
        </w:rPr>
        <w:t xml:space="preserve">with </w:t>
      </w:r>
      <w:r w:rsidRPr="007D7C37">
        <w:rPr>
          <w:rFonts w:cs="Times New Roman"/>
        </w:rPr>
        <w:t xml:space="preserve">the differences in </w:t>
      </w:r>
      <w:r w:rsidR="00B051F2" w:rsidRPr="007D7C37">
        <w:rPr>
          <w:rFonts w:cs="Times New Roman"/>
        </w:rPr>
        <w:t xml:space="preserve">the predicted </w:t>
      </w:r>
      <w:r w:rsidR="0073663B" w:rsidRPr="007D7C37">
        <w:rPr>
          <w:rFonts w:cs="Times New Roman"/>
        </w:rPr>
        <w:t xml:space="preserve">average estimates </w:t>
      </w:r>
      <w:r w:rsidR="00551967" w:rsidRPr="007D7C37">
        <w:rPr>
          <w:rFonts w:cs="Times New Roman"/>
        </w:rPr>
        <w:t xml:space="preserve">in </w:t>
      </w:r>
      <w:r w:rsidRPr="007D7C37">
        <w:rPr>
          <w:rFonts w:cs="Times New Roman"/>
        </w:rPr>
        <w:t xml:space="preserve">redistributive preferences </w:t>
      </w:r>
      <w:r w:rsidR="00DD4818" w:rsidRPr="007D7C37">
        <w:rPr>
          <w:rFonts w:cs="Times New Roman"/>
        </w:rPr>
        <w:t xml:space="preserve">– on a scale of 0 to 100 – </w:t>
      </w:r>
      <w:r w:rsidRPr="007D7C37">
        <w:rPr>
          <w:rFonts w:cs="Times New Roman"/>
        </w:rPr>
        <w:t>go</w:t>
      </w:r>
      <w:r w:rsidR="00BC7019" w:rsidRPr="007D7C37">
        <w:rPr>
          <w:rFonts w:cs="Times New Roman"/>
        </w:rPr>
        <w:t>ing</w:t>
      </w:r>
      <w:r w:rsidRPr="007D7C37">
        <w:rPr>
          <w:rFonts w:cs="Times New Roman"/>
        </w:rPr>
        <w:t xml:space="preserve"> from 69.8 to 72.8 </w:t>
      </w:r>
      <w:r w:rsidR="00721125" w:rsidRPr="007D7C37">
        <w:rPr>
          <w:rFonts w:cs="Times New Roman"/>
        </w:rPr>
        <w:t xml:space="preserve">in the working class </w:t>
      </w:r>
      <w:r w:rsidRPr="007D7C37">
        <w:rPr>
          <w:rFonts w:cs="Times New Roman"/>
        </w:rPr>
        <w:t>and from 69.4 to 70.47</w:t>
      </w:r>
      <w:r w:rsidR="00721125" w:rsidRPr="007D7C37">
        <w:rPr>
          <w:rFonts w:cs="Times New Roman"/>
        </w:rPr>
        <w:t xml:space="preserve"> in the intermediate class</w:t>
      </w:r>
      <w:r w:rsidRPr="007D7C37">
        <w:rPr>
          <w:rFonts w:cs="Times New Roman"/>
        </w:rPr>
        <w:t xml:space="preserve">. In contrast, the changes in </w:t>
      </w:r>
      <w:r w:rsidR="00CF4D99" w:rsidRPr="007D7C37">
        <w:rPr>
          <w:rFonts w:cs="Times New Roman"/>
        </w:rPr>
        <w:t xml:space="preserve">the predicted </w:t>
      </w:r>
      <w:r w:rsidR="0073663B" w:rsidRPr="007D7C37">
        <w:rPr>
          <w:rFonts w:cs="Times New Roman"/>
        </w:rPr>
        <w:t>average estimates</w:t>
      </w:r>
      <w:r w:rsidR="00CF4D99" w:rsidRPr="007D7C37">
        <w:rPr>
          <w:rFonts w:cs="Times New Roman"/>
        </w:rPr>
        <w:t xml:space="preserve"> of </w:t>
      </w:r>
      <w:r w:rsidRPr="007D7C37">
        <w:rPr>
          <w:rFonts w:cs="Times New Roman"/>
        </w:rPr>
        <w:t>redistributive preferences in homogeneous services class networks are more pronounced, changing from 70 when homogeneity is at its lowest point to 62.8 in fully homogeneous networks.</w:t>
      </w:r>
    </w:p>
    <w:p w14:paraId="0009F2D7" w14:textId="75484B31" w:rsidR="000E3C44" w:rsidRPr="007D7C37" w:rsidRDefault="009C462E">
      <w:pPr>
        <w:pStyle w:val="BodyText"/>
        <w:rPr>
          <w:rFonts w:cs="Times New Roman"/>
        </w:rPr>
      </w:pPr>
      <w:r w:rsidRPr="007D7C37">
        <w:rPr>
          <w:rFonts w:cs="Times New Roman"/>
        </w:rPr>
        <w:t xml:space="preserve">These results confirm previous findings on how social influence processes through class-based network ties affect attitudes in the economic domain </w:t>
      </w:r>
      <w:r w:rsidR="00D9208D" w:rsidRPr="007D7C37">
        <w:rPr>
          <w:rFonts w:cs="Times New Roman"/>
        </w:rPr>
        <w:fldChar w:fldCharType="begin"/>
      </w:r>
      <w:r w:rsidR="00405578" w:rsidRPr="007D7C37">
        <w:rPr>
          <w:rFonts w:cs="Times New Roman"/>
        </w:rPr>
        <w:instrText xml:space="preserve"> ADDIN ZOTERO_ITEM CSL_CITATION {"citationID":"21GHznve","properties":{"formattedCitation":"(Lindh et al., 2021; Otero and Mendoza, 2023)","plainCitation":"(Lindh et al., 2021; Otero and Mendoza, 2023)","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D9208D" w:rsidRPr="007D7C37">
        <w:rPr>
          <w:rFonts w:cs="Times New Roman"/>
        </w:rPr>
        <w:fldChar w:fldCharType="separate"/>
      </w:r>
      <w:r w:rsidR="00405578" w:rsidRPr="007D7C37">
        <w:rPr>
          <w:rFonts w:cs="Times New Roman"/>
        </w:rPr>
        <w:t>(Lindh et al., 2021; Otero and Mendoza, 2023)</w:t>
      </w:r>
      <w:r w:rsidR="00D9208D" w:rsidRPr="007D7C37">
        <w:rPr>
          <w:rFonts w:cs="Times New Roman"/>
        </w:rPr>
        <w:fldChar w:fldCharType="end"/>
      </w:r>
      <w:r w:rsidRPr="007D7C37">
        <w:rPr>
          <w:rFonts w:cs="Times New Roman"/>
        </w:rPr>
        <w:t>. Additionally, they echo previous arguments on how sharing similar class positions with partner or family ties tends to intensify redistributive preferences depending on individual class positions</w:t>
      </w:r>
      <w:r w:rsidR="00D66206">
        <w:rPr>
          <w:rFonts w:cs="Times New Roman"/>
        </w:rPr>
        <w:t xml:space="preserve"> </w:t>
      </w:r>
      <w:r w:rsidR="002F437F" w:rsidRPr="007D7C37">
        <w:rPr>
          <w:rFonts w:cs="Times New Roman"/>
        </w:rPr>
        <w:fldChar w:fldCharType="begin"/>
      </w:r>
      <w:r w:rsidR="00405578" w:rsidRPr="007D7C37">
        <w:rPr>
          <w:rFonts w:cs="Times New Roman"/>
        </w:rPr>
        <w:instrText xml:space="preserve"> ADDIN ZOTERO_ITEM CSL_CITATION {"citationID":"KfJIYtIg","properties":{"formattedCitation":"(Lee, 2023; Paskov and Weisstanner, 2022)","plainCitation":"(Lee, 2023; Paskov and Weisstanner, 2022)","noteIndex":0},"citationItems":[{"id":14110,"uris":["http://zotero.org/users/5414506/items/4IFC6NEE"],"itemData":{"id":14110,"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F437F" w:rsidRPr="007D7C37">
        <w:rPr>
          <w:rFonts w:cs="Times New Roman"/>
        </w:rPr>
        <w:fldChar w:fldCharType="separate"/>
      </w:r>
      <w:r w:rsidR="00405578" w:rsidRPr="007D7C37">
        <w:rPr>
          <w:rFonts w:cs="Times New Roman"/>
        </w:rPr>
        <w:t>(Lee, 2023; Paskov and Weisstanner, 2022)</w:t>
      </w:r>
      <w:r w:rsidR="002F437F" w:rsidRPr="007D7C37">
        <w:rPr>
          <w:rFonts w:cs="Times New Roman"/>
        </w:rPr>
        <w:fldChar w:fldCharType="end"/>
      </w:r>
      <w:r w:rsidRPr="007D7C37">
        <w:rPr>
          <w:rFonts w:cs="Times New Roman"/>
        </w:rPr>
        <w:t xml:space="preserve">. Altogether, these results support the </w:t>
      </w:r>
      <w:r w:rsidRPr="007D7C37">
        <w:rPr>
          <w:rFonts w:cs="Times New Roman"/>
          <w:i/>
          <w:iCs/>
        </w:rPr>
        <w:t>segregation hypothesis</w:t>
      </w:r>
      <w:r w:rsidRPr="007D7C37">
        <w:rPr>
          <w:rFonts w:cs="Times New Roman"/>
        </w:rPr>
        <w:t xml:space="preserve"> (H1), where</w:t>
      </w:r>
      <w:r w:rsidR="00BC7019" w:rsidRPr="007D7C37">
        <w:rPr>
          <w:rFonts w:cs="Times New Roman"/>
        </w:rPr>
        <w:t>by</w:t>
      </w:r>
      <w:r w:rsidRPr="007D7C37">
        <w:rPr>
          <w:rFonts w:cs="Times New Roman"/>
        </w:rPr>
        <w:t xml:space="preserve"> the class differences in redistributive preferences become wider </w:t>
      </w:r>
      <w:r w:rsidR="000C1ADE" w:rsidRPr="007D7C37">
        <w:rPr>
          <w:rFonts w:cs="Times New Roman"/>
        </w:rPr>
        <w:t xml:space="preserve">as </w:t>
      </w:r>
      <w:r w:rsidRPr="007D7C37">
        <w:rPr>
          <w:rFonts w:cs="Times New Roman"/>
        </w:rPr>
        <w:t xml:space="preserve">network homogeneity </w:t>
      </w:r>
      <w:r w:rsidR="000C1ADE" w:rsidRPr="007D7C37">
        <w:rPr>
          <w:rFonts w:cs="Times New Roman"/>
        </w:rPr>
        <w:t>increases</w:t>
      </w:r>
      <w:r w:rsidRPr="007D7C37">
        <w:rPr>
          <w:rFonts w:cs="Times New Roman"/>
        </w:rPr>
        <w:t>.</w:t>
      </w:r>
    </w:p>
    <w:p w14:paraId="0009F2DA" w14:textId="1CB8D20E" w:rsidR="000E3C44" w:rsidRDefault="000D2A88" w:rsidP="00EB7B28">
      <w:pPr>
        <w:pStyle w:val="FirstParagraph"/>
        <w:jc w:val="center"/>
        <w:rPr>
          <w:rFonts w:cs="Times New Roman"/>
        </w:rPr>
      </w:pPr>
      <w:r w:rsidRPr="007D7C37">
        <w:rPr>
          <w:rFonts w:cs="Times New Roman"/>
        </w:rPr>
        <w:t>[Figure 5 about here]</w:t>
      </w:r>
    </w:p>
    <w:p w14:paraId="0DF8B92E" w14:textId="77777777" w:rsidR="00CD4479" w:rsidRDefault="00CD4479" w:rsidP="00CD4479">
      <w:pPr>
        <w:pStyle w:val="BodyText"/>
      </w:pPr>
    </w:p>
    <w:p w14:paraId="7A3035A4" w14:textId="77777777" w:rsidR="00CD4479" w:rsidRDefault="00CD4479" w:rsidP="00CD4479">
      <w:pPr>
        <w:pStyle w:val="BodyText"/>
      </w:pPr>
    </w:p>
    <w:p w14:paraId="10ABB0FF" w14:textId="77777777" w:rsidR="00CD4479" w:rsidRPr="00CD4479" w:rsidRDefault="00CD4479" w:rsidP="00CD4479">
      <w:pPr>
        <w:pStyle w:val="BodyText"/>
      </w:pPr>
    </w:p>
    <w:p w14:paraId="0009F2DB" w14:textId="77777777" w:rsidR="000E3C44" w:rsidRPr="007D7C37" w:rsidRDefault="009C462E">
      <w:pPr>
        <w:pStyle w:val="Heading2"/>
        <w:rPr>
          <w:rFonts w:cs="Times New Roman"/>
        </w:rPr>
      </w:pPr>
      <w:bookmarkStart w:id="16" w:name="Xf0c95c569f7167de8c659605db86b19ef8e901a"/>
      <w:bookmarkEnd w:id="15"/>
      <w:r w:rsidRPr="007D7C37">
        <w:rPr>
          <w:rFonts w:cs="Times New Roman"/>
        </w:rPr>
        <w:lastRenderedPageBreak/>
        <w:t>The mitigation hypothesis on network segregation and redistributive preferences</w:t>
      </w:r>
    </w:p>
    <w:p w14:paraId="70A9952C" w14:textId="5ED44BF7" w:rsidR="00E5377E" w:rsidRPr="007D7C37" w:rsidRDefault="009C462E" w:rsidP="00EB7B28">
      <w:pPr>
        <w:pStyle w:val="FirstParagraph"/>
        <w:rPr>
          <w:rFonts w:cs="Times New Roman"/>
        </w:rPr>
      </w:pPr>
      <w:r w:rsidRPr="007D7C37">
        <w:rPr>
          <w:rFonts w:cs="Times New Roman"/>
        </w:rPr>
        <w:t xml:space="preserve">Table </w:t>
      </w:r>
      <w:r w:rsidR="0025642D" w:rsidRPr="007D7C37">
        <w:rPr>
          <w:rFonts w:cs="Times New Roman"/>
        </w:rPr>
        <w:t>2</w:t>
      </w:r>
      <w:r w:rsidRPr="007D7C37">
        <w:rPr>
          <w:rFonts w:cs="Times New Roman"/>
        </w:rPr>
        <w:t xml:space="preserve"> presents the results of the multilevel models for </w:t>
      </w:r>
      <w:r w:rsidR="00946073" w:rsidRPr="007D7C37">
        <w:rPr>
          <w:rFonts w:cs="Times New Roman"/>
        </w:rPr>
        <w:t xml:space="preserve">the </w:t>
      </w:r>
      <w:r w:rsidR="00980A9A" w:rsidRPr="007D7C37">
        <w:rPr>
          <w:rFonts w:cs="Times New Roman"/>
        </w:rPr>
        <w:t>moderating role</w:t>
      </w:r>
      <w:r w:rsidR="00946073" w:rsidRPr="007D7C37">
        <w:rPr>
          <w:rFonts w:cs="Times New Roman"/>
        </w:rPr>
        <w:t xml:space="preserve"> of </w:t>
      </w:r>
      <w:r w:rsidRPr="007D7C37">
        <w:rPr>
          <w:rFonts w:cs="Times New Roman"/>
        </w:rPr>
        <w:t>income inequality</w:t>
      </w:r>
      <w:r w:rsidR="00946073" w:rsidRPr="007D7C37">
        <w:rPr>
          <w:rFonts w:cs="Times New Roman"/>
        </w:rPr>
        <w:t xml:space="preserve"> on the interaction between social class and network homogeneity</w:t>
      </w:r>
      <w:r w:rsidRPr="007D7C37">
        <w:rPr>
          <w:rFonts w:cs="Times New Roman"/>
        </w:rPr>
        <w:t xml:space="preserve">. </w:t>
      </w:r>
      <w:r w:rsidR="00A21C1B" w:rsidRPr="007D7C37">
        <w:rPr>
          <w:rFonts w:cs="Times New Roman"/>
        </w:rPr>
        <w:t xml:space="preserve"> </w:t>
      </w:r>
      <w:r w:rsidR="00E5377E" w:rsidRPr="007D7C37">
        <w:rPr>
          <w:rFonts w:cs="Times New Roman"/>
        </w:rPr>
        <w:t xml:space="preserve">Looking at the impact of </w:t>
      </w:r>
      <w:r w:rsidR="00B03AAB" w:rsidRPr="007D7C37">
        <w:rPr>
          <w:rFonts w:cs="Times New Roman"/>
        </w:rPr>
        <w:t>country</w:t>
      </w:r>
      <w:r w:rsidR="00E5377E" w:rsidRPr="007D7C37">
        <w:rPr>
          <w:rFonts w:cs="Times New Roman"/>
        </w:rPr>
        <w:t>-level indicators, we see that redistributive preferences are unrelated to national levels of income inequality (Model 1)</w:t>
      </w:r>
      <w:r w:rsidR="009978C5" w:rsidRPr="007D7C37">
        <w:rPr>
          <w:rFonts w:cs="Times New Roman"/>
        </w:rPr>
        <w:t xml:space="preserve">, </w:t>
      </w:r>
      <w:r w:rsidR="00605D3D" w:rsidRPr="007D7C37">
        <w:rPr>
          <w:rFonts w:cs="Times New Roman"/>
        </w:rPr>
        <w:t xml:space="preserve">are </w:t>
      </w:r>
      <w:r w:rsidR="00CA0A5D" w:rsidRPr="007D7C37">
        <w:rPr>
          <w:rFonts w:cs="Times New Roman"/>
        </w:rPr>
        <w:t>lower</w:t>
      </w:r>
      <w:r w:rsidR="00F942BB" w:rsidRPr="007D7C37">
        <w:rPr>
          <w:rFonts w:cs="Times New Roman"/>
        </w:rPr>
        <w:t xml:space="preserve"> </w:t>
      </w:r>
      <w:r w:rsidR="00605D3D" w:rsidRPr="007D7C37">
        <w:rPr>
          <w:rFonts w:cs="Times New Roman"/>
        </w:rPr>
        <w:t>in economically</w:t>
      </w:r>
      <w:r w:rsidR="00F942BB" w:rsidRPr="007D7C37">
        <w:rPr>
          <w:rFonts w:cs="Times New Roman"/>
        </w:rPr>
        <w:t xml:space="preserve"> </w:t>
      </w:r>
      <w:r w:rsidR="00605D3D" w:rsidRPr="007D7C37">
        <w:rPr>
          <w:rFonts w:cs="Times New Roman"/>
        </w:rPr>
        <w:t xml:space="preserve">prosperous countries </w:t>
      </w:r>
      <w:r w:rsidR="00E5377E" w:rsidRPr="007D7C37">
        <w:rPr>
          <w:rFonts w:cs="Times New Roman"/>
        </w:rPr>
        <w:t>(Model 2)</w:t>
      </w:r>
      <w:r w:rsidR="00374F77" w:rsidRPr="007D7C37">
        <w:rPr>
          <w:rFonts w:cs="Times New Roman"/>
        </w:rPr>
        <w:t>,</w:t>
      </w:r>
      <w:r w:rsidR="00E5377E" w:rsidRPr="007D7C37">
        <w:rPr>
          <w:rFonts w:cs="Times New Roman"/>
        </w:rPr>
        <w:t xml:space="preserve"> and </w:t>
      </w:r>
      <w:r w:rsidR="00F942BB" w:rsidRPr="007D7C37">
        <w:rPr>
          <w:rFonts w:cs="Times New Roman"/>
        </w:rPr>
        <w:t xml:space="preserve">higher in </w:t>
      </w:r>
      <w:r w:rsidR="00E5377E" w:rsidRPr="007D7C37">
        <w:rPr>
          <w:rFonts w:cs="Times New Roman"/>
        </w:rPr>
        <w:t>more generous welfare states (Model 3)</w:t>
      </w:r>
      <w:r w:rsidR="009978C5" w:rsidRPr="007D7C37">
        <w:rPr>
          <w:rFonts w:cs="Times New Roman"/>
        </w:rPr>
        <w:t>.</w:t>
      </w:r>
    </w:p>
    <w:p w14:paraId="0BF99753" w14:textId="224FF787" w:rsidR="00A67275" w:rsidRPr="007D7C37" w:rsidRDefault="00EB7B28" w:rsidP="00EB7B28">
      <w:pPr>
        <w:pStyle w:val="FirstParagraph"/>
        <w:jc w:val="center"/>
        <w:rPr>
          <w:rFonts w:cs="Times New Roman"/>
        </w:rPr>
      </w:pPr>
      <w:r w:rsidRPr="007D7C37">
        <w:rPr>
          <w:rFonts w:cs="Times New Roman"/>
        </w:rPr>
        <w:t>[Table 2 about here]</w:t>
      </w:r>
    </w:p>
    <w:p w14:paraId="0009F2DD" w14:textId="5FFC3450" w:rsidR="000E3C44" w:rsidRPr="007D7C37" w:rsidRDefault="00521179">
      <w:pPr>
        <w:pStyle w:val="BodyText"/>
        <w:rPr>
          <w:rFonts w:cs="Times New Roman"/>
        </w:rPr>
      </w:pPr>
      <w:r w:rsidRPr="007D7C37">
        <w:rPr>
          <w:rFonts w:cs="Times New Roman"/>
        </w:rPr>
        <w:t>Model 4 tests</w:t>
      </w:r>
      <w:r w:rsidR="007B1E9F" w:rsidRPr="007D7C37">
        <w:rPr>
          <w:rFonts w:cs="Times New Roman"/>
        </w:rPr>
        <w:t xml:space="preserve"> the </w:t>
      </w:r>
      <w:r w:rsidR="005859C9" w:rsidRPr="007D7C37">
        <w:rPr>
          <w:rFonts w:cs="Times New Roman"/>
          <w:i/>
          <w:iCs/>
        </w:rPr>
        <w:t>mitigation hypothesis</w:t>
      </w:r>
      <w:r w:rsidR="005859C9" w:rsidRPr="007D7C37">
        <w:rPr>
          <w:rFonts w:cs="Times New Roman"/>
        </w:rPr>
        <w:t xml:space="preserve"> </w:t>
      </w:r>
      <w:r w:rsidRPr="007D7C37">
        <w:rPr>
          <w:rFonts w:cs="Times New Roman"/>
        </w:rPr>
        <w:t>that posits that the greater the level of income inequality in a country, the weaker the conditional association of network segregation by social class with redistributive preferences</w:t>
      </w:r>
      <w:r w:rsidR="00AB32E4" w:rsidRPr="007D7C37">
        <w:rPr>
          <w:rFonts w:cs="Times New Roman"/>
        </w:rPr>
        <w:t>.</w:t>
      </w:r>
      <w:r w:rsidR="00CA0A5D" w:rsidRPr="007D7C37">
        <w:rPr>
          <w:rFonts w:cs="Times New Roman"/>
        </w:rPr>
        <w:t xml:space="preserve"> </w:t>
      </w:r>
      <w:r w:rsidR="009C462E" w:rsidRPr="007D7C37">
        <w:rPr>
          <w:rFonts w:cs="Times New Roman"/>
        </w:rPr>
        <w:t xml:space="preserve">The results suggest that </w:t>
      </w:r>
      <w:r w:rsidR="00946073" w:rsidRPr="007D7C37">
        <w:rPr>
          <w:rFonts w:cs="Times New Roman"/>
        </w:rPr>
        <w:t xml:space="preserve">in societies with </w:t>
      </w:r>
      <w:r w:rsidR="009C462E" w:rsidRPr="007D7C37">
        <w:rPr>
          <w:rFonts w:cs="Times New Roman"/>
        </w:rPr>
        <w:t xml:space="preserve">higher </w:t>
      </w:r>
      <w:r w:rsidR="00946073" w:rsidRPr="007D7C37">
        <w:rPr>
          <w:rFonts w:cs="Times New Roman"/>
        </w:rPr>
        <w:t xml:space="preserve">levels of </w:t>
      </w:r>
      <w:r w:rsidR="009C462E" w:rsidRPr="007D7C37">
        <w:rPr>
          <w:rFonts w:cs="Times New Roman"/>
        </w:rPr>
        <w:t>economic inequality</w:t>
      </w:r>
      <w:r w:rsidR="00946073" w:rsidRPr="007D7C37">
        <w:rPr>
          <w:rFonts w:cs="Times New Roman"/>
        </w:rPr>
        <w:t>,</w:t>
      </w:r>
      <w:r w:rsidR="009C462E" w:rsidRPr="007D7C37">
        <w:rPr>
          <w:rFonts w:cs="Times New Roman"/>
        </w:rPr>
        <w:t xml:space="preserve"> the interaction of network homogeneity and social class – especially in the service class</w:t>
      </w:r>
      <w:r w:rsidR="00946073" w:rsidRPr="007D7C37">
        <w:rPr>
          <w:rFonts w:cs="Times New Roman"/>
        </w:rPr>
        <w:t xml:space="preserve"> – </w:t>
      </w:r>
      <w:r w:rsidR="00F43023" w:rsidRPr="007D7C37">
        <w:rPr>
          <w:rFonts w:cs="Times New Roman"/>
        </w:rPr>
        <w:t xml:space="preserve">becomes less </w:t>
      </w:r>
      <w:r w:rsidR="00AA2A33" w:rsidRPr="007D7C37">
        <w:rPr>
          <w:rFonts w:cs="Times New Roman"/>
        </w:rPr>
        <w:t>pronounced</w:t>
      </w:r>
      <w:r w:rsidR="00B10110" w:rsidRPr="007D7C37">
        <w:rPr>
          <w:rFonts w:cs="Times New Roman"/>
        </w:rPr>
        <w:t xml:space="preserve"> </w:t>
      </w:r>
      <w:r w:rsidR="00946073" w:rsidRPr="007D7C37">
        <w:rPr>
          <w:rFonts w:cs="Times New Roman"/>
        </w:rPr>
        <w:t>than in societies with lower levels of economic inequality</w:t>
      </w:r>
      <w:r w:rsidR="009C462E" w:rsidRPr="007D7C37">
        <w:rPr>
          <w:rFonts w:cs="Times New Roman"/>
        </w:rPr>
        <w:t xml:space="preserve">. To illustrate this result, Figure 6 depicts how the interaction of network homogeneity and social class is gradually mitigated as income inequality increases. </w:t>
      </w:r>
      <w:r w:rsidR="00946073" w:rsidRPr="007D7C37">
        <w:rPr>
          <w:rFonts w:cs="Times New Roman"/>
        </w:rPr>
        <w:t>T</w:t>
      </w:r>
      <w:r w:rsidR="009C462E" w:rsidRPr="007D7C37">
        <w:rPr>
          <w:rFonts w:cs="Times New Roman"/>
        </w:rPr>
        <w:t>he left panel in Figure 6 illustrates that when inequality is low, the conditional association of network homogeneity and social class on redistributive preferences is more pronounced than in contexts of middle and high inequality.</w:t>
      </w:r>
    </w:p>
    <w:p w14:paraId="5D0784E1" w14:textId="3A453388" w:rsidR="00941550" w:rsidRPr="007D7C37" w:rsidRDefault="009C462E">
      <w:pPr>
        <w:pStyle w:val="BodyText"/>
        <w:rPr>
          <w:rFonts w:cs="Times New Roman"/>
        </w:rPr>
      </w:pPr>
      <w:r w:rsidRPr="007D7C37">
        <w:rPr>
          <w:rFonts w:cs="Times New Roman"/>
        </w:rPr>
        <w:t>Taking a closer look, differences in redistributive preferences between the working and service classes are smaller when network homogeneity is low, regardless of income inequality.</w:t>
      </w:r>
      <w:r w:rsidR="000F1986" w:rsidRPr="007D7C37">
        <w:rPr>
          <w:rFonts w:cs="Times New Roman"/>
        </w:rPr>
        <w:t xml:space="preserve"> Greater network</w:t>
      </w:r>
      <w:r w:rsidRPr="007D7C37">
        <w:rPr>
          <w:rFonts w:cs="Times New Roman"/>
        </w:rPr>
        <w:t xml:space="preserve"> homogeneity is associated with wider class differences in redistributive </w:t>
      </w:r>
      <w:r w:rsidR="00F376BF" w:rsidRPr="007D7C37">
        <w:rPr>
          <w:rFonts w:cs="Times New Roman"/>
        </w:rPr>
        <w:t>preferences,</w:t>
      </w:r>
      <w:r w:rsidR="000F1986" w:rsidRPr="007D7C37">
        <w:rPr>
          <w:rFonts w:cs="Times New Roman"/>
        </w:rPr>
        <w:t xml:space="preserve"> especially in countries with low levels of inequality. These differences, however, gradually become smaller </w:t>
      </w:r>
      <w:r w:rsidR="00BA271B" w:rsidRPr="007D7C37">
        <w:rPr>
          <w:rFonts w:cs="Times New Roman"/>
        </w:rPr>
        <w:t xml:space="preserve">in contexts with higher </w:t>
      </w:r>
      <w:r w:rsidRPr="007D7C37">
        <w:rPr>
          <w:rFonts w:cs="Times New Roman"/>
        </w:rPr>
        <w:t xml:space="preserve">inequality. These results resonate with previous studies that have argued that the upper classes are more sensitive to income inequality, whereas the working class shows relatively stable attitudes regardless of the contextual levels of income inequality </w:t>
      </w:r>
      <w:r w:rsidR="000D2059" w:rsidRPr="007D7C37">
        <w:rPr>
          <w:rFonts w:cs="Times New Roman"/>
        </w:rPr>
        <w:fldChar w:fldCharType="begin"/>
      </w:r>
      <w:r w:rsidR="00405578" w:rsidRPr="007D7C37">
        <w:rPr>
          <w:rFonts w:cs="Times New Roman"/>
        </w:rPr>
        <w:instrText xml:space="preserve"> ADDIN ZOTERO_ITEM CSL_CITATION {"citationID":"8Jvzgy4r","properties":{"formattedCitation":"(Curtis and Andersen, 2015; Dimick et al., 2017; Edlund and Lindh, 2015)","plainCitation":"(Curtis and Andersen, 2015; Dimick et al., 2017;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0D2059" w:rsidRPr="007D7C37">
        <w:rPr>
          <w:rFonts w:cs="Times New Roman"/>
        </w:rPr>
        <w:fldChar w:fldCharType="separate"/>
      </w:r>
      <w:r w:rsidR="00405578" w:rsidRPr="007D7C37">
        <w:rPr>
          <w:rFonts w:cs="Times New Roman"/>
        </w:rPr>
        <w:t>(Curtis and Andersen, 2015; Dimick et al., 2017; Edlund and Lindh, 2015)</w:t>
      </w:r>
      <w:r w:rsidR="000D2059" w:rsidRPr="007D7C37">
        <w:rPr>
          <w:rFonts w:cs="Times New Roman"/>
        </w:rPr>
        <w:fldChar w:fldCharType="end"/>
      </w:r>
      <w:r w:rsidRPr="007D7C37">
        <w:rPr>
          <w:rFonts w:cs="Times New Roman"/>
        </w:rPr>
        <w:t xml:space="preserve">. </w:t>
      </w:r>
      <w:r w:rsidR="00A309A1" w:rsidRPr="007D7C37">
        <w:rPr>
          <w:rFonts w:cs="Times New Roman"/>
        </w:rPr>
        <w:t xml:space="preserve">This also contrasts with previous research that has argued </w:t>
      </w:r>
      <w:r w:rsidR="00552586" w:rsidRPr="007D7C37">
        <w:rPr>
          <w:rFonts w:cs="Times New Roman"/>
        </w:rPr>
        <w:t xml:space="preserve">that individuals in unequal societies support a stronger meritocratic distribution of resources and become less concerned about income differences than those of more egalitarian societies </w:t>
      </w:r>
      <w:r w:rsidR="00C7437A" w:rsidRPr="007D7C37">
        <w:rPr>
          <w:rFonts w:cs="Times New Roman"/>
        </w:rPr>
        <w:fldChar w:fldCharType="begin"/>
      </w:r>
      <w:r w:rsidR="002216E3" w:rsidRPr="007D7C37">
        <w:rPr>
          <w:rFonts w:cs="Times New Roman"/>
        </w:rPr>
        <w:instrText xml:space="preserve"> ADDIN ZOTERO_ITEM CSL_CITATION {"citationID":"2G74yZCb","properties":{"formattedCitation":"(Mijs, 2021)","plainCitation":"(Mijs, 2021)","noteIndex":0},"citationItems":[{"id":9701,"uris":["http://zotero.org/users/5414506/items/KGSW27IU"],"itemData":{"id":9701,"type":"article-journal","abstract":"Abstract\n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 1475-147X","issue":"1","language":"en","page":"7-35","source":"DOI.org (Crossref)","title":"The paradox of inequality: income inequality and belief in meritocracy go hand in hand","title-short":"The paradox of inequality","volume":"19","author":[{"family":"Mijs","given":"Jonathan"}],"issued":{"date-parts":[["2021",7,14]]},"citation-key":"mijs_paradox_2021"}}],"schema":"https://github.com/citation-style-language/schema/raw/master/csl-citation.json"} </w:instrText>
      </w:r>
      <w:r w:rsidR="00C7437A" w:rsidRPr="007D7C37">
        <w:rPr>
          <w:rFonts w:cs="Times New Roman"/>
        </w:rPr>
        <w:fldChar w:fldCharType="separate"/>
      </w:r>
      <w:r w:rsidR="00405578" w:rsidRPr="007D7C37">
        <w:rPr>
          <w:rFonts w:cs="Times New Roman"/>
        </w:rPr>
        <w:t>(Mijs, 2021)</w:t>
      </w:r>
      <w:r w:rsidR="00C7437A" w:rsidRPr="007D7C37">
        <w:rPr>
          <w:rFonts w:cs="Times New Roman"/>
        </w:rPr>
        <w:fldChar w:fldCharType="end"/>
      </w:r>
      <w:r w:rsidR="00552586" w:rsidRPr="007D7C37">
        <w:rPr>
          <w:rFonts w:cs="Times New Roman"/>
        </w:rPr>
        <w:t>.</w:t>
      </w:r>
      <w:r w:rsidR="00751CCE" w:rsidRPr="007D7C37">
        <w:rPr>
          <w:rFonts w:cs="Times New Roman"/>
        </w:rPr>
        <w:t xml:space="preserve"> </w:t>
      </w:r>
    </w:p>
    <w:p w14:paraId="0009F2DF" w14:textId="3B449FF9" w:rsidR="000E3C44" w:rsidRPr="007D7C37" w:rsidRDefault="007427C7">
      <w:pPr>
        <w:pStyle w:val="BodyText"/>
        <w:rPr>
          <w:rFonts w:cs="Times New Roman"/>
        </w:rPr>
      </w:pPr>
      <w:r w:rsidRPr="007D7C37">
        <w:rPr>
          <w:rFonts w:cs="Times New Roman"/>
        </w:rPr>
        <w:t>Also</w:t>
      </w:r>
      <w:r w:rsidR="000B1FED" w:rsidRPr="007D7C37">
        <w:rPr>
          <w:rFonts w:cs="Times New Roman"/>
        </w:rPr>
        <w:t xml:space="preserve">, these results echo the findings of Lindh and Andersson </w:t>
      </w:r>
      <w:r w:rsidR="00E62E14" w:rsidRPr="007D7C37">
        <w:rPr>
          <w:rFonts w:cs="Times New Roman"/>
        </w:rPr>
        <w:fldChar w:fldCharType="begin"/>
      </w:r>
      <w:r w:rsidR="002216E3" w:rsidRPr="007D7C37">
        <w:rPr>
          <w:rFonts w:cs="Times New Roman"/>
        </w:rPr>
        <w:instrText xml:space="preserve"> ADDIN ZOTERO_ITEM CSL_CITATION {"citationID":"0rObauDN","properties":{"formattedCitation":"(2024)","plainCitation":"(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abel":"page","suppress-author":true}],"schema":"https://github.com/citation-style-language/schema/raw/master/csl-citation.json"} </w:instrText>
      </w:r>
      <w:r w:rsidR="00E62E14" w:rsidRPr="007D7C37">
        <w:rPr>
          <w:rFonts w:cs="Times New Roman"/>
        </w:rPr>
        <w:fldChar w:fldCharType="separate"/>
      </w:r>
      <w:r w:rsidR="00405578" w:rsidRPr="007D7C37">
        <w:rPr>
          <w:rFonts w:cs="Times New Roman"/>
        </w:rPr>
        <w:t>(2024)</w:t>
      </w:r>
      <w:r w:rsidR="00E62E14" w:rsidRPr="007D7C37">
        <w:rPr>
          <w:rFonts w:cs="Times New Roman"/>
        </w:rPr>
        <w:fldChar w:fldCharType="end"/>
      </w:r>
      <w:r w:rsidR="000B1FED" w:rsidRPr="007D7C37">
        <w:rPr>
          <w:rFonts w:cs="Times New Roman"/>
        </w:rPr>
        <w:t xml:space="preserve"> </w:t>
      </w:r>
      <w:r w:rsidR="009D2348" w:rsidRPr="007D7C37">
        <w:rPr>
          <w:rFonts w:cs="Times New Roman"/>
        </w:rPr>
        <w:t>w</w:t>
      </w:r>
      <w:r w:rsidR="000B1FED" w:rsidRPr="007D7C37">
        <w:rPr>
          <w:rFonts w:cs="Times New Roman"/>
        </w:rPr>
        <w:t>h</w:t>
      </w:r>
      <w:r w:rsidR="009D2348" w:rsidRPr="007D7C37">
        <w:rPr>
          <w:rFonts w:cs="Times New Roman"/>
        </w:rPr>
        <w:t>o</w:t>
      </w:r>
      <w:r w:rsidR="000B1FED" w:rsidRPr="007D7C37">
        <w:rPr>
          <w:rFonts w:cs="Times New Roman"/>
        </w:rPr>
        <w:t xml:space="preserve"> show</w:t>
      </w:r>
      <w:r w:rsidR="00AB4D8D" w:rsidRPr="007D7C37">
        <w:rPr>
          <w:rFonts w:cs="Times New Roman"/>
        </w:rPr>
        <w:t>ed</w:t>
      </w:r>
      <w:r w:rsidR="000B1FED" w:rsidRPr="007D7C37">
        <w:rPr>
          <w:rFonts w:cs="Times New Roman"/>
        </w:rPr>
        <w:t xml:space="preserve"> that </w:t>
      </w:r>
      <w:r w:rsidR="00AA2A33" w:rsidRPr="007D7C37">
        <w:rPr>
          <w:rFonts w:cs="Times New Roman"/>
        </w:rPr>
        <w:t xml:space="preserve">individuals in </w:t>
      </w:r>
      <w:r w:rsidR="000B1FED" w:rsidRPr="007D7C37">
        <w:rPr>
          <w:rFonts w:cs="Times New Roman"/>
        </w:rPr>
        <w:t xml:space="preserve">working </w:t>
      </w:r>
      <w:r w:rsidR="006736B5" w:rsidRPr="007D7C37">
        <w:rPr>
          <w:rFonts w:cs="Times New Roman"/>
        </w:rPr>
        <w:t xml:space="preserve">(upper-middle) </w:t>
      </w:r>
      <w:r w:rsidR="000B1FED" w:rsidRPr="007D7C37">
        <w:rPr>
          <w:rFonts w:cs="Times New Roman"/>
        </w:rPr>
        <w:t xml:space="preserve">class positions </w:t>
      </w:r>
      <w:r w:rsidR="006736B5" w:rsidRPr="007D7C37">
        <w:rPr>
          <w:rFonts w:cs="Times New Roman"/>
        </w:rPr>
        <w:t xml:space="preserve">with predominantly working (upper-middle) class ties </w:t>
      </w:r>
      <w:r w:rsidR="000B1FED" w:rsidRPr="007D7C37">
        <w:rPr>
          <w:rFonts w:cs="Times New Roman"/>
        </w:rPr>
        <w:t xml:space="preserve">support more </w:t>
      </w:r>
      <w:r w:rsidR="009D2348" w:rsidRPr="007D7C37">
        <w:rPr>
          <w:rFonts w:cs="Times New Roman"/>
        </w:rPr>
        <w:t xml:space="preserve">(less) </w:t>
      </w:r>
      <w:r w:rsidR="000B1FED" w:rsidRPr="007D7C37">
        <w:rPr>
          <w:rFonts w:cs="Times New Roman"/>
        </w:rPr>
        <w:t>income inequality reduction in countries where redistribution is high</w:t>
      </w:r>
      <w:r w:rsidR="009D2348" w:rsidRPr="007D7C37">
        <w:rPr>
          <w:rFonts w:cs="Times New Roman"/>
        </w:rPr>
        <w:t xml:space="preserve">. </w:t>
      </w:r>
      <w:r w:rsidR="00565233" w:rsidRPr="007D7C37">
        <w:rPr>
          <w:rFonts w:cs="Times New Roman"/>
        </w:rPr>
        <w:t>Additionally</w:t>
      </w:r>
      <w:r w:rsidRPr="007D7C37">
        <w:rPr>
          <w:rFonts w:cs="Times New Roman"/>
        </w:rPr>
        <w:t xml:space="preserve">, </w:t>
      </w:r>
      <w:r w:rsidR="0072504F" w:rsidRPr="007D7C37">
        <w:rPr>
          <w:rFonts w:cs="Times New Roman"/>
        </w:rPr>
        <w:t xml:space="preserve">their results on the role of </w:t>
      </w:r>
      <w:r w:rsidR="0074682A" w:rsidRPr="007D7C37">
        <w:rPr>
          <w:rFonts w:cs="Times New Roman"/>
        </w:rPr>
        <w:t xml:space="preserve">market </w:t>
      </w:r>
      <w:r w:rsidR="0072504F" w:rsidRPr="007D7C37">
        <w:rPr>
          <w:rFonts w:cs="Times New Roman"/>
        </w:rPr>
        <w:t xml:space="preserve">income inequality </w:t>
      </w:r>
      <w:r w:rsidR="00B574AB" w:rsidRPr="007D7C37">
        <w:rPr>
          <w:rFonts w:cs="Times New Roman"/>
        </w:rPr>
        <w:t xml:space="preserve">(pre-tax and transfer) show </w:t>
      </w:r>
      <w:r w:rsidR="000818F0" w:rsidRPr="007D7C37">
        <w:rPr>
          <w:rFonts w:cs="Times New Roman"/>
        </w:rPr>
        <w:t>a null moderating ef</w:t>
      </w:r>
      <w:r w:rsidR="00AC7F11" w:rsidRPr="007D7C37">
        <w:rPr>
          <w:rFonts w:cs="Times New Roman"/>
        </w:rPr>
        <w:t>f</w:t>
      </w:r>
      <w:r w:rsidR="000818F0" w:rsidRPr="007D7C37">
        <w:rPr>
          <w:rFonts w:cs="Times New Roman"/>
        </w:rPr>
        <w:t>ect</w:t>
      </w:r>
      <w:r w:rsidR="004C7551" w:rsidRPr="007D7C37">
        <w:rPr>
          <w:rFonts w:cs="Times New Roman"/>
        </w:rPr>
        <w:t xml:space="preserve"> when including </w:t>
      </w:r>
      <w:r w:rsidR="00283567" w:rsidRPr="007D7C37">
        <w:rPr>
          <w:rFonts w:cs="Times New Roman"/>
        </w:rPr>
        <w:t xml:space="preserve">the cross-level interaction </w:t>
      </w:r>
      <w:r w:rsidR="00184336" w:rsidRPr="007D7C37">
        <w:rPr>
          <w:rFonts w:cs="Times New Roman"/>
        </w:rPr>
        <w:t xml:space="preserve">of </w:t>
      </w:r>
      <w:r w:rsidR="006A4AA0">
        <w:rPr>
          <w:rFonts w:cs="Times New Roman"/>
        </w:rPr>
        <w:t xml:space="preserve">the rate of </w:t>
      </w:r>
      <w:r w:rsidR="00283567" w:rsidRPr="007D7C37">
        <w:rPr>
          <w:rFonts w:cs="Times New Roman"/>
        </w:rPr>
        <w:t>redistribution</w:t>
      </w:r>
      <w:r w:rsidR="006D4CB6" w:rsidRPr="007D7C37">
        <w:rPr>
          <w:rFonts w:cs="Times New Roman"/>
        </w:rPr>
        <w:t xml:space="preserve"> simultaneously</w:t>
      </w:r>
      <w:r w:rsidR="00283567" w:rsidRPr="007D7C37">
        <w:rPr>
          <w:rFonts w:cs="Times New Roman"/>
        </w:rPr>
        <w:t xml:space="preserve">. </w:t>
      </w:r>
      <w:r w:rsidR="00F83D4F" w:rsidRPr="007D7C37">
        <w:rPr>
          <w:rFonts w:cs="Times New Roman"/>
        </w:rPr>
        <w:t xml:space="preserve">Even though the inclusion of both interactions follows a theoretical rationale, employing </w:t>
      </w:r>
      <w:r w:rsidR="00A07092" w:rsidRPr="007D7C37">
        <w:rPr>
          <w:rFonts w:cs="Times New Roman"/>
        </w:rPr>
        <w:t>29</w:t>
      </w:r>
      <w:r w:rsidR="00F83D4F" w:rsidRPr="007D7C37">
        <w:rPr>
          <w:rFonts w:cs="Times New Roman"/>
        </w:rPr>
        <w:t xml:space="preserve"> clusters without a restricted maximum likelihood estimation (see Lindh and Andersson  </w:t>
      </w:r>
      <w:r w:rsidR="00F83D4F" w:rsidRPr="007D7C37">
        <w:rPr>
          <w:rFonts w:cs="Times New Roman"/>
        </w:rPr>
        <w:fldChar w:fldCharType="begin"/>
      </w:r>
      <w:r w:rsidR="00F83D4F" w:rsidRPr="007D7C37">
        <w:rPr>
          <w:rFonts w:cs="Times New Roman"/>
        </w:rPr>
        <w:instrText xml:space="preserve"> ADDIN ZOTERO_ITEM CSL_CITATION {"citationID":"Z0qJ0ySf","properties":{"formattedCitation":"(2024, p. 12)","plainCitation":"(2024, p. 12)","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ocator":"12","label":"page","suppress-author":true}],"schema":"https://github.com/citation-style-language/schema/raw/master/csl-citation.json"} </w:instrText>
      </w:r>
      <w:r w:rsidR="00F83D4F" w:rsidRPr="007D7C37">
        <w:rPr>
          <w:rFonts w:cs="Times New Roman"/>
        </w:rPr>
        <w:fldChar w:fldCharType="separate"/>
      </w:r>
      <w:r w:rsidR="00405578" w:rsidRPr="007D7C37">
        <w:rPr>
          <w:rFonts w:cs="Times New Roman"/>
        </w:rPr>
        <w:t>(2024, p. 12)</w:t>
      </w:r>
      <w:r w:rsidR="00F83D4F" w:rsidRPr="007D7C37">
        <w:rPr>
          <w:rFonts w:cs="Times New Roman"/>
        </w:rPr>
        <w:fldChar w:fldCharType="end"/>
      </w:r>
      <w:r w:rsidR="00F83D4F" w:rsidRPr="007D7C37">
        <w:rPr>
          <w:rFonts w:cs="Times New Roman"/>
        </w:rPr>
        <w:t xml:space="preserve">) can lead to uncertainty in the estimation of the coefficients, as well as problems with the size of the variances and standard errors </w:t>
      </w:r>
      <w:r w:rsidR="00F83D4F" w:rsidRPr="007D7C37">
        <w:rPr>
          <w:rFonts w:cs="Times New Roman"/>
        </w:rPr>
        <w:fldChar w:fldCharType="begin"/>
      </w:r>
      <w:r w:rsidR="00405578" w:rsidRPr="007D7C37">
        <w:rPr>
          <w:rFonts w:cs="Times New Roman"/>
        </w:rPr>
        <w:instrText xml:space="preserve"> ADDIN ZOTERO_ITEM CSL_CITATION {"citationID":"OOSxh3iO","properties":{"formattedCitation":"(Bryan and Jenkins, 2016)","plainCitation":"(Bryan and Jenkins, 2016)","noteIndex":0},"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instrText>
      </w:r>
      <w:r w:rsidR="00F83D4F" w:rsidRPr="007D7C37">
        <w:rPr>
          <w:rFonts w:cs="Times New Roman"/>
        </w:rPr>
        <w:fldChar w:fldCharType="separate"/>
      </w:r>
      <w:r w:rsidR="00405578" w:rsidRPr="007D7C37">
        <w:rPr>
          <w:rFonts w:cs="Times New Roman"/>
        </w:rPr>
        <w:t>(Bryan and Jenkins, 2016)</w:t>
      </w:r>
      <w:r w:rsidR="00F83D4F" w:rsidRPr="007D7C37">
        <w:rPr>
          <w:rFonts w:cs="Times New Roman"/>
        </w:rPr>
        <w:fldChar w:fldCharType="end"/>
      </w:r>
      <w:r w:rsidR="00F83D4F" w:rsidRPr="007D7C37">
        <w:rPr>
          <w:rFonts w:cs="Times New Roman"/>
        </w:rPr>
        <w:t>.</w:t>
      </w:r>
      <w:r w:rsidR="006447EF" w:rsidRPr="007D7C37">
        <w:rPr>
          <w:rFonts w:cs="Times New Roman"/>
        </w:rPr>
        <w:t xml:space="preserve"> </w:t>
      </w:r>
      <w:r w:rsidR="000A3E54" w:rsidRPr="007D7C37">
        <w:rPr>
          <w:rFonts w:cs="Times New Roman"/>
        </w:rPr>
        <w:t xml:space="preserve">Instead, I </w:t>
      </w:r>
      <w:r w:rsidR="00F83D4F" w:rsidRPr="007D7C37">
        <w:rPr>
          <w:rFonts w:cs="Times New Roman"/>
        </w:rPr>
        <w:t xml:space="preserve">build on top of their findings and </w:t>
      </w:r>
      <w:r w:rsidR="000A3E54" w:rsidRPr="007D7C37">
        <w:rPr>
          <w:rFonts w:cs="Times New Roman"/>
        </w:rPr>
        <w:t xml:space="preserve">provide evidence that </w:t>
      </w:r>
      <w:r w:rsidR="00166360" w:rsidRPr="007D7C37">
        <w:rPr>
          <w:rFonts w:cs="Times New Roman"/>
        </w:rPr>
        <w:t xml:space="preserve">income inequality </w:t>
      </w:r>
      <w:r w:rsidR="000A3E54" w:rsidRPr="007D7C37">
        <w:rPr>
          <w:rFonts w:cs="Times New Roman"/>
        </w:rPr>
        <w:t xml:space="preserve">entails robust results </w:t>
      </w:r>
      <w:r w:rsidR="00003102" w:rsidRPr="007D7C37">
        <w:rPr>
          <w:rFonts w:cs="Times New Roman"/>
        </w:rPr>
        <w:t>while</w:t>
      </w:r>
      <w:r w:rsidR="000A3E54" w:rsidRPr="007D7C37">
        <w:rPr>
          <w:rFonts w:cs="Times New Roman"/>
        </w:rPr>
        <w:t xml:space="preserve"> holding the size of the welfare state and economic prosperity constant.</w:t>
      </w:r>
      <w:r w:rsidR="006447EF" w:rsidRPr="007D7C37">
        <w:rPr>
          <w:rFonts w:cs="Times New Roman"/>
        </w:rPr>
        <w:t xml:space="preserve"> </w:t>
      </w:r>
      <w:r w:rsidR="005C65BE" w:rsidRPr="007D7C37">
        <w:rPr>
          <w:rFonts w:cs="Times New Roman"/>
        </w:rPr>
        <w:t>In sum</w:t>
      </w:r>
      <w:r w:rsidR="00751CCE" w:rsidRPr="007D7C37">
        <w:rPr>
          <w:rFonts w:cs="Times New Roman"/>
        </w:rPr>
        <w:t xml:space="preserve">, my results </w:t>
      </w:r>
      <w:r w:rsidR="009C462E" w:rsidRPr="007D7C37">
        <w:rPr>
          <w:rFonts w:cs="Times New Roman"/>
        </w:rPr>
        <w:t xml:space="preserve">jointly suggest that network segregation matters in contexts of low and middle economic inequality but loses relevance </w:t>
      </w:r>
      <w:r w:rsidR="009C462E" w:rsidRPr="007D7C37">
        <w:rPr>
          <w:rFonts w:cs="Times New Roman"/>
        </w:rPr>
        <w:lastRenderedPageBreak/>
        <w:t>when inequality is high</w:t>
      </w:r>
      <w:r w:rsidR="005651D3" w:rsidRPr="007D7C37">
        <w:rPr>
          <w:rFonts w:cs="Times New Roman"/>
        </w:rPr>
        <w:t>.</w:t>
      </w:r>
      <w:r w:rsidR="00AF0E24" w:rsidRPr="007D7C37">
        <w:rPr>
          <w:rFonts w:cs="Times New Roman"/>
        </w:rPr>
        <w:t xml:space="preserve"> </w:t>
      </w:r>
      <w:r w:rsidR="009C462E" w:rsidRPr="007D7C37">
        <w:rPr>
          <w:rFonts w:cs="Times New Roman"/>
        </w:rPr>
        <w:t xml:space="preserve">Overall, the results </w:t>
      </w:r>
      <w:r w:rsidR="00B130FF" w:rsidRPr="007D7C37">
        <w:rPr>
          <w:rFonts w:cs="Times New Roman"/>
        </w:rPr>
        <w:t>above support the mitigation hypothesis (H2) claims</w:t>
      </w:r>
      <w:r w:rsidR="009C462E" w:rsidRPr="007D7C37">
        <w:rPr>
          <w:rFonts w:cs="Times New Roman"/>
        </w:rPr>
        <w:t xml:space="preserve">, where the wider class divide </w:t>
      </w:r>
      <w:proofErr w:type="gramStart"/>
      <w:r w:rsidR="009C462E" w:rsidRPr="007D7C37">
        <w:rPr>
          <w:rFonts w:cs="Times New Roman"/>
        </w:rPr>
        <w:t>in</w:t>
      </w:r>
      <w:proofErr w:type="gramEnd"/>
      <w:r w:rsidR="009C462E" w:rsidRPr="007D7C37">
        <w:rPr>
          <w:rFonts w:cs="Times New Roman"/>
        </w:rPr>
        <w:t xml:space="preserve"> redistributive preferences in homogeneous class-based networks weakens as income inequality increases.</w:t>
      </w:r>
    </w:p>
    <w:p w14:paraId="7A6E4960" w14:textId="402A09BA" w:rsidR="000B60AA" w:rsidRPr="007D7C37" w:rsidRDefault="000B60AA" w:rsidP="00641B64">
      <w:pPr>
        <w:pStyle w:val="FirstParagraph"/>
        <w:jc w:val="center"/>
        <w:rPr>
          <w:rFonts w:cs="Times New Roman"/>
        </w:rPr>
      </w:pPr>
      <w:r w:rsidRPr="007D7C37">
        <w:rPr>
          <w:rFonts w:cs="Times New Roman"/>
        </w:rPr>
        <w:t>[Figure 6 about here]</w:t>
      </w:r>
    </w:p>
    <w:p w14:paraId="0009F2E2" w14:textId="77777777" w:rsidR="000E3C44" w:rsidRPr="007D7C37" w:rsidRDefault="009C462E">
      <w:pPr>
        <w:pStyle w:val="Heading1"/>
        <w:rPr>
          <w:rFonts w:cs="Times New Roman"/>
        </w:rPr>
      </w:pPr>
      <w:bookmarkStart w:id="17" w:name="discussion-and-conclusion"/>
      <w:bookmarkEnd w:id="13"/>
      <w:bookmarkEnd w:id="16"/>
      <w:r w:rsidRPr="007D7C37">
        <w:rPr>
          <w:rFonts w:cs="Times New Roman"/>
        </w:rPr>
        <w:t>Discussion and conclusion</w:t>
      </w:r>
    </w:p>
    <w:p w14:paraId="0009F2E3" w14:textId="77E3B1C1" w:rsidR="000E3C44" w:rsidRPr="007D7C37" w:rsidRDefault="009C462E" w:rsidP="0042483B">
      <w:pPr>
        <w:pStyle w:val="FirstParagraph"/>
        <w:rPr>
          <w:rFonts w:cs="Times New Roman"/>
        </w:rPr>
      </w:pPr>
      <w:r w:rsidRPr="007D7C37">
        <w:rPr>
          <w:rFonts w:cs="Times New Roman"/>
        </w:rPr>
        <w:t xml:space="preserve">This </w:t>
      </w:r>
      <w:r w:rsidR="005715A8" w:rsidRPr="007D7C37">
        <w:rPr>
          <w:rFonts w:cs="Times New Roman"/>
        </w:rPr>
        <w:t xml:space="preserve">paper has examined </w:t>
      </w:r>
      <w:r w:rsidRPr="007D7C37">
        <w:rPr>
          <w:rFonts w:cs="Times New Roman"/>
        </w:rPr>
        <w:t>how class-based network segregation is associated with redistributive preferences and how income inequality mitigates this relationship from a cross-national perspective.</w:t>
      </w:r>
      <w:r w:rsidR="0042483B" w:rsidRPr="007D7C37">
        <w:rPr>
          <w:rFonts w:cs="Times New Roman"/>
        </w:rPr>
        <w:t xml:space="preserve"> </w:t>
      </w:r>
      <w:r w:rsidR="00250434" w:rsidRPr="007D7C37">
        <w:rPr>
          <w:rFonts w:cs="Times New Roman"/>
        </w:rPr>
        <w:t>M</w:t>
      </w:r>
      <w:r w:rsidR="00145B07" w:rsidRPr="007D7C37">
        <w:rPr>
          <w:rFonts w:cs="Times New Roman"/>
        </w:rPr>
        <w:t xml:space="preserve">y first </w:t>
      </w:r>
      <w:r w:rsidR="000C0A33" w:rsidRPr="007D7C37">
        <w:rPr>
          <w:rFonts w:cs="Times New Roman"/>
        </w:rPr>
        <w:t xml:space="preserve">expectation </w:t>
      </w:r>
      <w:r w:rsidR="00145B07" w:rsidRPr="007D7C37">
        <w:rPr>
          <w:rFonts w:cs="Times New Roman"/>
        </w:rPr>
        <w:t xml:space="preserve">was that class differences in redistributive preferences should not only consider individual class positions, but the structure of social networks as sources of preference formation. </w:t>
      </w:r>
      <w:r w:rsidR="000C0A33" w:rsidRPr="007D7C37">
        <w:rPr>
          <w:rFonts w:cs="Times New Roman"/>
        </w:rPr>
        <w:t xml:space="preserve"> Therefore</w:t>
      </w:r>
      <w:r w:rsidR="00B978D7" w:rsidRPr="007D7C37">
        <w:rPr>
          <w:rFonts w:cs="Times New Roman"/>
        </w:rPr>
        <w:t>,</w:t>
      </w:r>
      <w:r w:rsidR="000C0A33" w:rsidRPr="007D7C37">
        <w:rPr>
          <w:rFonts w:cs="Times New Roman"/>
        </w:rPr>
        <w:t xml:space="preserve"> </w:t>
      </w:r>
      <w:r w:rsidR="00B978D7" w:rsidRPr="007D7C37">
        <w:rPr>
          <w:rFonts w:cs="Times New Roman"/>
        </w:rPr>
        <w:t xml:space="preserve">my first hypothesis was </w:t>
      </w:r>
      <w:r w:rsidR="000C0A33" w:rsidRPr="007D7C37">
        <w:rPr>
          <w:rFonts w:cs="Times New Roman"/>
        </w:rPr>
        <w:t xml:space="preserve">that class-based segregated networks in the lower (upper) classes are associated with higher (lower) redistributive preferences. </w:t>
      </w:r>
      <w:r w:rsidR="009E5F3C" w:rsidRPr="007D7C37">
        <w:rPr>
          <w:rFonts w:cs="Times New Roman"/>
        </w:rPr>
        <w:t>In this regard</w:t>
      </w:r>
      <w:r w:rsidR="00145B07" w:rsidRPr="007D7C37">
        <w:rPr>
          <w:rFonts w:cs="Times New Roman"/>
        </w:rPr>
        <w:t>, my finding supports the claims that social influence and particularly segregation in interpersonal networks strengthen class differences in redistributive preferences</w:t>
      </w:r>
      <w:r w:rsidR="00C67F4F" w:rsidRPr="007D7C37">
        <w:rPr>
          <w:rFonts w:cs="Times New Roman"/>
        </w:rPr>
        <w:t xml:space="preserve"> </w:t>
      </w:r>
      <w:r w:rsidR="00444368" w:rsidRPr="007D7C37">
        <w:rPr>
          <w:rFonts w:cs="Times New Roman"/>
        </w:rPr>
        <w:fldChar w:fldCharType="begin"/>
      </w:r>
      <w:r w:rsidR="00405578" w:rsidRPr="007D7C37">
        <w:rPr>
          <w:rFonts w:cs="Times New Roman"/>
        </w:rPr>
        <w:instrText xml:space="preserve"> ADDIN ZOTERO_ITEM CSL_CITATION {"citationID":"tYTq3d9u","properties":{"formattedCitation":"(Lindh et al., 2021; Paskov and Weisstanner, 2022)","plainCitation":"(Lindh et al., 2021; Paskov and Weisstanner, 2022)","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368" w:rsidRPr="007D7C37">
        <w:rPr>
          <w:rFonts w:cs="Times New Roman"/>
        </w:rPr>
        <w:fldChar w:fldCharType="separate"/>
      </w:r>
      <w:r w:rsidR="00405578" w:rsidRPr="007D7C37">
        <w:rPr>
          <w:rFonts w:cs="Times New Roman"/>
        </w:rPr>
        <w:t>(Lindh et al., 2021; Paskov and Weisstanner, 2022)</w:t>
      </w:r>
      <w:r w:rsidR="00444368" w:rsidRPr="007D7C37">
        <w:rPr>
          <w:rFonts w:cs="Times New Roman"/>
        </w:rPr>
        <w:fldChar w:fldCharType="end"/>
      </w:r>
      <w:r w:rsidR="00145B07" w:rsidRPr="007D7C37">
        <w:rPr>
          <w:rFonts w:cs="Times New Roman"/>
        </w:rPr>
        <w:t xml:space="preserve">. </w:t>
      </w:r>
      <w:r w:rsidR="000D7AA7" w:rsidRPr="007D7C37">
        <w:rPr>
          <w:rFonts w:cs="Times New Roman"/>
        </w:rPr>
        <w:t>Additionally</w:t>
      </w:r>
      <w:r w:rsidR="00145B07" w:rsidRPr="007D7C37">
        <w:rPr>
          <w:rFonts w:cs="Times New Roman"/>
        </w:rPr>
        <w:t xml:space="preserve">, these results support the idea that low cross-class </w:t>
      </w:r>
      <w:r w:rsidR="000D7AA7" w:rsidRPr="007D7C37">
        <w:rPr>
          <w:rFonts w:cs="Times New Roman"/>
        </w:rPr>
        <w:t xml:space="preserve">embeddedness </w:t>
      </w:r>
      <w:r w:rsidR="00145B07" w:rsidRPr="007D7C37">
        <w:rPr>
          <w:rFonts w:cs="Times New Roman"/>
        </w:rPr>
        <w:t xml:space="preserve">can reduce collective solidarity as they limit awareness about the </w:t>
      </w:r>
      <w:r w:rsidR="005F0F5D" w:rsidRPr="007D7C37">
        <w:rPr>
          <w:rFonts w:cs="Times New Roman"/>
        </w:rPr>
        <w:t xml:space="preserve">living conditions </w:t>
      </w:r>
      <w:r w:rsidR="00145B07" w:rsidRPr="007D7C37">
        <w:rPr>
          <w:rFonts w:cs="Times New Roman"/>
        </w:rPr>
        <w:t xml:space="preserve">of other classes </w:t>
      </w:r>
      <w:r w:rsidR="00B447D4" w:rsidRPr="007D7C37">
        <w:rPr>
          <w:rFonts w:cs="Times New Roman"/>
        </w:rPr>
        <w:t xml:space="preserve"> </w:t>
      </w:r>
      <w:r w:rsidR="00B447D4" w:rsidRPr="007D7C37">
        <w:rPr>
          <w:rFonts w:cs="Times New Roman"/>
        </w:rPr>
        <w:fldChar w:fldCharType="begin"/>
      </w:r>
      <w:r w:rsidR="00E478AE" w:rsidRPr="007D7C37">
        <w:rPr>
          <w:rFonts w:cs="Times New Roman"/>
        </w:rPr>
        <w:instrText xml:space="preserve"> ADDIN ZOTERO_ITEM CSL_CITATION {"citationID":"1aFutfTe","properties":{"formattedCitation":"(Blau, 1977; Otero et al., 2022)","plainCitation":"(Blau, 1977; Otero et al., 2022)","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label":"page"},{"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B447D4" w:rsidRPr="007D7C37">
        <w:rPr>
          <w:rFonts w:cs="Times New Roman"/>
        </w:rPr>
        <w:fldChar w:fldCharType="separate"/>
      </w:r>
      <w:r w:rsidR="00405578" w:rsidRPr="007D7C37">
        <w:rPr>
          <w:rFonts w:cs="Times New Roman"/>
        </w:rPr>
        <w:t>(Blau, 1977; Otero et al., 2022)</w:t>
      </w:r>
      <w:r w:rsidR="00B447D4" w:rsidRPr="007D7C37">
        <w:rPr>
          <w:rFonts w:cs="Times New Roman"/>
        </w:rPr>
        <w:fldChar w:fldCharType="end"/>
      </w:r>
      <w:r w:rsidR="00145B07" w:rsidRPr="007D7C37">
        <w:rPr>
          <w:rFonts w:cs="Times New Roman"/>
        </w:rPr>
        <w:t xml:space="preserve">. Furthermore, the claimed ‘empathy gulf’ is more evident in how the service class is less willing to act against inequality as a collective commitment when they are highly segregated in homogeneous upper-class environments, in contrast to the increasing redistributive demands of the marginalized working class </w:t>
      </w:r>
      <w:r w:rsidR="00E478AE" w:rsidRPr="007D7C37">
        <w:rPr>
          <w:rFonts w:cs="Times New Roman"/>
        </w:rPr>
        <w:fldChar w:fldCharType="begin"/>
      </w:r>
      <w:r w:rsidR="00405578" w:rsidRPr="007D7C37">
        <w:rPr>
          <w:rFonts w:cs="Times New Roman"/>
        </w:rPr>
        <w:instrText xml:space="preserve"> ADDIN ZOTERO_ITEM CSL_CITATION {"citationID":"PD3JisOb","properties":{"formattedCitation":"(Otero and Mendoza, 2023; Sachweh, 2012)","plainCitation":"(Otero and Mendoza, 2023; Sachweh, 2012)","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E478AE" w:rsidRPr="007D7C37">
        <w:rPr>
          <w:rFonts w:cs="Times New Roman"/>
        </w:rPr>
        <w:fldChar w:fldCharType="separate"/>
      </w:r>
      <w:r w:rsidR="00405578" w:rsidRPr="007D7C37">
        <w:rPr>
          <w:rFonts w:cs="Times New Roman"/>
        </w:rPr>
        <w:t>(Otero and Mendoza, 2023; Sachweh, 2012)</w:t>
      </w:r>
      <w:r w:rsidR="00E478AE" w:rsidRPr="007D7C37">
        <w:rPr>
          <w:rFonts w:cs="Times New Roman"/>
        </w:rPr>
        <w:fldChar w:fldCharType="end"/>
      </w:r>
      <w:r w:rsidR="00145B07" w:rsidRPr="007D7C37">
        <w:rPr>
          <w:rFonts w:cs="Times New Roman"/>
        </w:rPr>
        <w:t>.</w:t>
      </w:r>
      <w:r w:rsidR="00206B64" w:rsidRPr="007D7C37">
        <w:rPr>
          <w:rFonts w:cs="Times New Roman"/>
        </w:rPr>
        <w:t xml:space="preserve"> Thus, m</w:t>
      </w:r>
      <w:r w:rsidRPr="007D7C37">
        <w:rPr>
          <w:rFonts w:cs="Times New Roman"/>
        </w:rPr>
        <w:t xml:space="preserve">y first finding </w:t>
      </w:r>
      <w:r w:rsidR="00D663EE" w:rsidRPr="007D7C37">
        <w:rPr>
          <w:rFonts w:cs="Times New Roman"/>
        </w:rPr>
        <w:t>supports the expectation that</w:t>
      </w:r>
      <w:r w:rsidR="005715A8" w:rsidRPr="007D7C37">
        <w:rPr>
          <w:rFonts w:cs="Times New Roman"/>
        </w:rPr>
        <w:t xml:space="preserve"> </w:t>
      </w:r>
      <w:r w:rsidR="00D663EE" w:rsidRPr="007D7C37">
        <w:rPr>
          <w:rFonts w:cs="Times New Roman"/>
        </w:rPr>
        <w:t>the </w:t>
      </w:r>
      <w:r w:rsidR="005715A8" w:rsidRPr="007D7C37">
        <w:rPr>
          <w:rFonts w:cs="Times New Roman"/>
        </w:rPr>
        <w:t>relation between</w:t>
      </w:r>
      <w:r w:rsidRPr="007D7C37">
        <w:rPr>
          <w:rFonts w:cs="Times New Roman"/>
        </w:rPr>
        <w:t xml:space="preserve"> </w:t>
      </w:r>
      <w:r w:rsidR="00FC17B9" w:rsidRPr="007D7C37">
        <w:rPr>
          <w:rFonts w:cs="Times New Roman"/>
        </w:rPr>
        <w:t xml:space="preserve">class-based </w:t>
      </w:r>
      <w:r w:rsidRPr="007D7C37">
        <w:rPr>
          <w:rFonts w:cs="Times New Roman"/>
        </w:rPr>
        <w:t xml:space="preserve">network segregation </w:t>
      </w:r>
      <w:r w:rsidR="005715A8" w:rsidRPr="007D7C37">
        <w:rPr>
          <w:rFonts w:cs="Times New Roman"/>
        </w:rPr>
        <w:t>and redistributive preferences is</w:t>
      </w:r>
      <w:r w:rsidRPr="007D7C37">
        <w:rPr>
          <w:rFonts w:cs="Times New Roman"/>
        </w:rPr>
        <w:t xml:space="preserve"> conditional </w:t>
      </w:r>
      <w:r w:rsidR="005715A8" w:rsidRPr="007D7C37">
        <w:rPr>
          <w:rFonts w:cs="Times New Roman"/>
        </w:rPr>
        <w:t xml:space="preserve">on social </w:t>
      </w:r>
      <w:r w:rsidRPr="007D7C37">
        <w:rPr>
          <w:rFonts w:cs="Times New Roman"/>
        </w:rPr>
        <w:t xml:space="preserve">class. </w:t>
      </w:r>
      <w:r w:rsidR="005715A8" w:rsidRPr="007D7C37">
        <w:rPr>
          <w:rFonts w:cs="Times New Roman"/>
        </w:rPr>
        <w:t>H</w:t>
      </w:r>
      <w:r w:rsidRPr="007D7C37">
        <w:rPr>
          <w:rFonts w:cs="Times New Roman"/>
        </w:rPr>
        <w:t xml:space="preserve">igher network homogeneity in the working class </w:t>
      </w:r>
      <w:r w:rsidR="000C1ADE" w:rsidRPr="007D7C37">
        <w:rPr>
          <w:rFonts w:cs="Times New Roman"/>
        </w:rPr>
        <w:t xml:space="preserve">is associated with higher </w:t>
      </w:r>
      <w:r w:rsidRPr="007D7C37">
        <w:rPr>
          <w:rFonts w:cs="Times New Roman"/>
        </w:rPr>
        <w:t xml:space="preserve">redistributive preferences, while homogeneous networks in the service class </w:t>
      </w:r>
      <w:r w:rsidR="008D02B2" w:rsidRPr="007D7C37">
        <w:rPr>
          <w:rFonts w:cs="Times New Roman"/>
        </w:rPr>
        <w:t>are</w:t>
      </w:r>
      <w:r w:rsidR="00E770AE" w:rsidRPr="007D7C37">
        <w:rPr>
          <w:rFonts w:cs="Times New Roman"/>
        </w:rPr>
        <w:t xml:space="preserve"> associated with lower</w:t>
      </w:r>
      <w:r w:rsidRPr="007D7C37">
        <w:rPr>
          <w:rFonts w:cs="Times New Roman"/>
        </w:rPr>
        <w:t xml:space="preserve"> support for redistribution.</w:t>
      </w:r>
      <w:r w:rsidR="005715A8" w:rsidRPr="007D7C37">
        <w:rPr>
          <w:rFonts w:cs="Times New Roman"/>
        </w:rPr>
        <w:t xml:space="preserve"> Overall, </w:t>
      </w:r>
      <w:r w:rsidR="004B477B" w:rsidRPr="007D7C37">
        <w:rPr>
          <w:rFonts w:cs="Times New Roman"/>
        </w:rPr>
        <w:t>greater</w:t>
      </w:r>
      <w:r w:rsidR="00475961" w:rsidRPr="007D7C37">
        <w:rPr>
          <w:rFonts w:cs="Times New Roman"/>
        </w:rPr>
        <w:t xml:space="preserve"> </w:t>
      </w:r>
      <w:r w:rsidR="005715A8" w:rsidRPr="007D7C37">
        <w:rPr>
          <w:rFonts w:cs="Times New Roman"/>
        </w:rPr>
        <w:t xml:space="preserve">network homogeneity thus </w:t>
      </w:r>
      <w:r w:rsidR="00890F20" w:rsidRPr="007D7C37">
        <w:rPr>
          <w:rFonts w:cs="Times New Roman"/>
        </w:rPr>
        <w:t>is associated</w:t>
      </w:r>
      <w:r w:rsidR="005715A8" w:rsidRPr="007D7C37">
        <w:rPr>
          <w:rFonts w:cs="Times New Roman"/>
        </w:rPr>
        <w:t xml:space="preserve"> with </w:t>
      </w:r>
      <w:r w:rsidR="00475961" w:rsidRPr="007D7C37">
        <w:rPr>
          <w:rFonts w:cs="Times New Roman"/>
        </w:rPr>
        <w:t xml:space="preserve">a wider </w:t>
      </w:r>
      <w:r w:rsidR="003B598C" w:rsidRPr="007D7C37">
        <w:rPr>
          <w:rFonts w:cs="Times New Roman"/>
        </w:rPr>
        <w:t>divide</w:t>
      </w:r>
      <w:r w:rsidR="00735D47" w:rsidRPr="007D7C37">
        <w:rPr>
          <w:rFonts w:cs="Times New Roman"/>
        </w:rPr>
        <w:t xml:space="preserve"> in redistributive preferences</w:t>
      </w:r>
      <w:r w:rsidR="003B598C" w:rsidRPr="007D7C37">
        <w:rPr>
          <w:rFonts w:cs="Times New Roman"/>
        </w:rPr>
        <w:t xml:space="preserve"> </w:t>
      </w:r>
      <w:r w:rsidR="005715A8" w:rsidRPr="007D7C37">
        <w:rPr>
          <w:rFonts w:cs="Times New Roman"/>
        </w:rPr>
        <w:t xml:space="preserve">between the working and the service </w:t>
      </w:r>
      <w:r w:rsidR="007840E0" w:rsidRPr="007D7C37">
        <w:rPr>
          <w:rFonts w:cs="Times New Roman"/>
        </w:rPr>
        <w:t>class</w:t>
      </w:r>
      <w:r w:rsidR="00735D47" w:rsidRPr="007D7C37">
        <w:rPr>
          <w:rFonts w:cs="Times New Roman"/>
        </w:rPr>
        <w:t>es</w:t>
      </w:r>
      <w:r w:rsidR="005715A8" w:rsidRPr="007D7C37">
        <w:rPr>
          <w:rFonts w:cs="Times New Roman"/>
        </w:rPr>
        <w:t>.</w:t>
      </w:r>
    </w:p>
    <w:p w14:paraId="2527296B" w14:textId="7BB9E326" w:rsidR="00122E34" w:rsidRPr="007D7C37" w:rsidRDefault="005715A8" w:rsidP="00122E34">
      <w:pPr>
        <w:pStyle w:val="BodyText"/>
        <w:rPr>
          <w:rFonts w:cs="Times New Roman"/>
        </w:rPr>
      </w:pPr>
      <w:r w:rsidRPr="007D7C37">
        <w:rPr>
          <w:rFonts w:cs="Times New Roman"/>
        </w:rPr>
        <w:t>My</w:t>
      </w:r>
      <w:r w:rsidR="009C462E" w:rsidRPr="007D7C37">
        <w:rPr>
          <w:rFonts w:cs="Times New Roman"/>
        </w:rPr>
        <w:t xml:space="preserve"> second hypothesis was that economic inequality mitigates the conditional association of network homogeneity by social class </w:t>
      </w:r>
      <w:r w:rsidR="00D00023" w:rsidRPr="007D7C37">
        <w:rPr>
          <w:rFonts w:cs="Times New Roman"/>
        </w:rPr>
        <w:t xml:space="preserve">on </w:t>
      </w:r>
      <w:r w:rsidR="009C462E" w:rsidRPr="007D7C37">
        <w:rPr>
          <w:rFonts w:cs="Times New Roman"/>
        </w:rPr>
        <w:t xml:space="preserve">redistributive preferences. </w:t>
      </w:r>
      <w:r w:rsidR="00EA6E9F" w:rsidRPr="007D7C37">
        <w:rPr>
          <w:rFonts w:cs="Times New Roman"/>
        </w:rPr>
        <w:t xml:space="preserve">Theoretically, I understand economic inequality </w:t>
      </w:r>
      <w:r w:rsidR="00C46BE8" w:rsidRPr="007D7C37">
        <w:rPr>
          <w:rFonts w:cs="Times New Roman"/>
        </w:rPr>
        <w:t>as the context</w:t>
      </w:r>
      <w:r w:rsidR="00B420CF" w:rsidRPr="007D7C37">
        <w:rPr>
          <w:rFonts w:cs="Times New Roman"/>
        </w:rPr>
        <w:t xml:space="preserve"> where</w:t>
      </w:r>
      <w:r w:rsidR="00EA6E9F" w:rsidRPr="007D7C37">
        <w:rPr>
          <w:rFonts w:cs="Times New Roman"/>
        </w:rPr>
        <w:t xml:space="preserve"> </w:t>
      </w:r>
      <w:r w:rsidR="00BD474F" w:rsidRPr="007D7C37">
        <w:rPr>
          <w:rFonts w:cs="Times New Roman"/>
        </w:rPr>
        <w:t>class</w:t>
      </w:r>
      <w:r w:rsidR="0087261C" w:rsidRPr="007D7C37">
        <w:rPr>
          <w:rFonts w:cs="Times New Roman"/>
        </w:rPr>
        <w:t>-based</w:t>
      </w:r>
      <w:r w:rsidR="00BD474F" w:rsidRPr="007D7C37">
        <w:rPr>
          <w:rFonts w:cs="Times New Roman"/>
        </w:rPr>
        <w:t xml:space="preserve"> </w:t>
      </w:r>
      <w:r w:rsidR="00BF5C96" w:rsidRPr="007D7C37">
        <w:rPr>
          <w:rFonts w:cs="Times New Roman"/>
        </w:rPr>
        <w:t>inequalities</w:t>
      </w:r>
      <w:r w:rsidR="00A920AF" w:rsidRPr="007D7C37">
        <w:rPr>
          <w:rFonts w:cs="Times New Roman"/>
        </w:rPr>
        <w:t xml:space="preserve"> in the economic domain</w:t>
      </w:r>
      <w:r w:rsidR="00EA6E9F" w:rsidRPr="007D7C37">
        <w:rPr>
          <w:rFonts w:cs="Times New Roman"/>
        </w:rPr>
        <w:t xml:space="preserve"> </w:t>
      </w:r>
      <w:r w:rsidR="007121E4" w:rsidRPr="007D7C37">
        <w:rPr>
          <w:rFonts w:cs="Times New Roman"/>
        </w:rPr>
        <w:t>are</w:t>
      </w:r>
      <w:r w:rsidR="00EA6E9F" w:rsidRPr="007D7C37">
        <w:rPr>
          <w:rFonts w:cs="Times New Roman"/>
        </w:rPr>
        <w:t xml:space="preserve"> crystallized in attitudes toward redistribution </w:t>
      </w:r>
      <w:r w:rsidR="00576305" w:rsidRPr="007D7C37">
        <w:rPr>
          <w:rFonts w:cs="Times New Roman"/>
        </w:rPr>
        <w:fldChar w:fldCharType="begin"/>
      </w:r>
      <w:r w:rsidR="00405578" w:rsidRPr="007D7C37">
        <w:rPr>
          <w:rFonts w:cs="Times New Roman"/>
        </w:rPr>
        <w:instrText xml:space="preserve"> ADDIN ZOTERO_ITEM CSL_CITATION {"citationID":"ffMMQxn6","properties":{"formattedCitation":"(Edlund and Lindh, 2015)","plainCitation":"(Edlund and Lindh, 2015)","noteIndex":0},"citationItems":[{"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576305" w:rsidRPr="007D7C37">
        <w:rPr>
          <w:rFonts w:cs="Times New Roman"/>
        </w:rPr>
        <w:fldChar w:fldCharType="separate"/>
      </w:r>
      <w:r w:rsidR="00405578" w:rsidRPr="007D7C37">
        <w:rPr>
          <w:rFonts w:cs="Times New Roman"/>
        </w:rPr>
        <w:t>(Edlund and Lindh, 2015)</w:t>
      </w:r>
      <w:r w:rsidR="00576305" w:rsidRPr="007D7C37">
        <w:rPr>
          <w:rFonts w:cs="Times New Roman"/>
        </w:rPr>
        <w:fldChar w:fldCharType="end"/>
      </w:r>
      <w:r w:rsidR="00EA6E9F" w:rsidRPr="007D7C37">
        <w:rPr>
          <w:rFonts w:cs="Times New Roman"/>
        </w:rPr>
        <w:t xml:space="preserve">. </w:t>
      </w:r>
      <w:r w:rsidR="00FF7855" w:rsidRPr="007D7C37">
        <w:rPr>
          <w:rFonts w:cs="Times New Roman"/>
        </w:rPr>
        <w:t xml:space="preserve">I argued </w:t>
      </w:r>
      <w:r w:rsidR="0067113F" w:rsidRPr="007D7C37">
        <w:rPr>
          <w:rFonts w:cs="Times New Roman"/>
        </w:rPr>
        <w:t xml:space="preserve">that </w:t>
      </w:r>
      <w:r w:rsidR="00EA6E9F" w:rsidRPr="007D7C37">
        <w:rPr>
          <w:rFonts w:cs="Times New Roman"/>
        </w:rPr>
        <w:t xml:space="preserve">social influence is linked to redistributive preferences as it explains how class positions </w:t>
      </w:r>
      <w:r w:rsidR="009A1801" w:rsidRPr="007D7C37">
        <w:rPr>
          <w:rFonts w:cs="Times New Roman"/>
        </w:rPr>
        <w:t>intensify their attitudes</w:t>
      </w:r>
      <w:r w:rsidR="00EA6E9F" w:rsidRPr="007D7C37">
        <w:rPr>
          <w:rFonts w:cs="Times New Roman"/>
        </w:rPr>
        <w:t xml:space="preserve"> as </w:t>
      </w:r>
      <w:r w:rsidR="001F578D" w:rsidRPr="007D7C37">
        <w:rPr>
          <w:rFonts w:cs="Times New Roman"/>
        </w:rPr>
        <w:t xml:space="preserve">network </w:t>
      </w:r>
      <w:r w:rsidR="00EA6E9F" w:rsidRPr="007D7C37">
        <w:rPr>
          <w:rFonts w:cs="Times New Roman"/>
        </w:rPr>
        <w:t>segregation increases</w:t>
      </w:r>
      <w:r w:rsidR="009D6674" w:rsidRPr="007D7C37">
        <w:rPr>
          <w:rFonts w:cs="Times New Roman"/>
        </w:rPr>
        <w:t xml:space="preserve"> </w:t>
      </w:r>
      <w:r w:rsidR="00576305" w:rsidRPr="007D7C37">
        <w:rPr>
          <w:rFonts w:cs="Times New Roman"/>
        </w:rPr>
        <w:fldChar w:fldCharType="begin"/>
      </w:r>
      <w:r w:rsidR="00576305" w:rsidRPr="007D7C37">
        <w:rPr>
          <w:rFonts w:cs="Times New Roman"/>
        </w:rPr>
        <w:instrText xml:space="preserve"> ADDIN ZOTERO_ITEM CSL_CITATION {"citationID":"4xcqR5hH","properties":{"formattedCitation":"(Lindh et al., 2021)","plainCitation":"(Lindh et al.,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576305" w:rsidRPr="007D7C37">
        <w:rPr>
          <w:rFonts w:cs="Times New Roman"/>
        </w:rPr>
        <w:fldChar w:fldCharType="separate"/>
      </w:r>
      <w:r w:rsidR="00405578" w:rsidRPr="007D7C37">
        <w:rPr>
          <w:rFonts w:cs="Times New Roman"/>
        </w:rPr>
        <w:t>(Lindh et al., 2021)</w:t>
      </w:r>
      <w:r w:rsidR="00576305" w:rsidRPr="007D7C37">
        <w:rPr>
          <w:rFonts w:cs="Times New Roman"/>
        </w:rPr>
        <w:fldChar w:fldCharType="end"/>
      </w:r>
      <w:r w:rsidR="00EA6E9F" w:rsidRPr="007D7C37">
        <w:rPr>
          <w:rFonts w:cs="Times New Roman"/>
        </w:rPr>
        <w:t xml:space="preserve">. </w:t>
      </w:r>
      <w:r w:rsidR="00E3699B" w:rsidRPr="007D7C37">
        <w:rPr>
          <w:rFonts w:cs="Times New Roman"/>
        </w:rPr>
        <w:t>Likewise</w:t>
      </w:r>
      <w:r w:rsidR="00C80D62" w:rsidRPr="007D7C37">
        <w:rPr>
          <w:rFonts w:cs="Times New Roman"/>
        </w:rPr>
        <w:t xml:space="preserve">, </w:t>
      </w:r>
      <w:r w:rsidR="00B03490" w:rsidRPr="007D7C37">
        <w:rPr>
          <w:rFonts w:cs="Times New Roman"/>
        </w:rPr>
        <w:t>recent evidence shows</w:t>
      </w:r>
      <w:r w:rsidR="00C80D62" w:rsidRPr="007D7C37">
        <w:rPr>
          <w:rFonts w:cs="Times New Roman"/>
        </w:rPr>
        <w:t xml:space="preserve"> that the association between network class</w:t>
      </w:r>
      <w:r w:rsidR="009424D9" w:rsidRPr="007D7C37">
        <w:rPr>
          <w:rFonts w:cs="Times New Roman"/>
        </w:rPr>
        <w:t xml:space="preserve"> </w:t>
      </w:r>
      <w:r w:rsidR="00C80D62" w:rsidRPr="007D7C37">
        <w:rPr>
          <w:rFonts w:cs="Times New Roman"/>
        </w:rPr>
        <w:t>profiles</w:t>
      </w:r>
      <w:r w:rsidR="009424D9" w:rsidRPr="007D7C37">
        <w:rPr>
          <w:rFonts w:cs="Times New Roman"/>
        </w:rPr>
        <w:t xml:space="preserve"> </w:t>
      </w:r>
      <w:r w:rsidR="00E3699B" w:rsidRPr="007D7C37">
        <w:rPr>
          <w:rFonts w:cs="Times New Roman"/>
        </w:rPr>
        <w:t xml:space="preserve">with redistributive preferences </w:t>
      </w:r>
      <w:r w:rsidR="00C80D62" w:rsidRPr="007D7C37">
        <w:rPr>
          <w:rFonts w:cs="Times New Roman"/>
        </w:rPr>
        <w:t>follow</w:t>
      </w:r>
      <w:r w:rsidR="00F77F5E" w:rsidRPr="007D7C37">
        <w:rPr>
          <w:rFonts w:cs="Times New Roman"/>
        </w:rPr>
        <w:t>s</w:t>
      </w:r>
      <w:r w:rsidR="00C80D62" w:rsidRPr="007D7C37">
        <w:rPr>
          <w:rFonts w:cs="Times New Roman"/>
        </w:rPr>
        <w:t xml:space="preserve"> a similar pattern as individual class position</w:t>
      </w:r>
      <w:r w:rsidR="00F77F5E" w:rsidRPr="007D7C37">
        <w:rPr>
          <w:rFonts w:cs="Times New Roman"/>
        </w:rPr>
        <w:t>s</w:t>
      </w:r>
      <w:r w:rsidR="00455896" w:rsidRPr="007D7C37">
        <w:rPr>
          <w:rFonts w:cs="Times New Roman"/>
        </w:rPr>
        <w:t xml:space="preserve"> </w:t>
      </w:r>
      <w:r w:rsidR="000D6A5B" w:rsidRPr="007D7C37">
        <w:rPr>
          <w:rFonts w:cs="Times New Roman"/>
        </w:rPr>
        <w:t>and this relationship is strengthen</w:t>
      </w:r>
      <w:r w:rsidR="00AE30EB" w:rsidRPr="007D7C37">
        <w:rPr>
          <w:rFonts w:cs="Times New Roman"/>
        </w:rPr>
        <w:t>ed</w:t>
      </w:r>
      <w:r w:rsidR="000D6A5B" w:rsidRPr="007D7C37">
        <w:rPr>
          <w:rFonts w:cs="Times New Roman"/>
        </w:rPr>
        <w:t xml:space="preserve"> as </w:t>
      </w:r>
      <w:r w:rsidR="00803F86" w:rsidRPr="007D7C37">
        <w:rPr>
          <w:rFonts w:cs="Times New Roman"/>
        </w:rPr>
        <w:t xml:space="preserve">welfare state redistribution </w:t>
      </w:r>
      <w:r w:rsidR="004F561D" w:rsidRPr="007D7C37">
        <w:rPr>
          <w:rFonts w:cs="Times New Roman"/>
        </w:rPr>
        <w:t>increases</w:t>
      </w:r>
      <w:r w:rsidR="00AE30EB" w:rsidRPr="007D7C37">
        <w:rPr>
          <w:rFonts w:cs="Times New Roman"/>
        </w:rPr>
        <w:t xml:space="preserve"> at the country level </w:t>
      </w:r>
      <w:r w:rsidR="009D6674" w:rsidRPr="007D7C37">
        <w:rPr>
          <w:rFonts w:cs="Times New Roman"/>
        </w:rPr>
        <w:fldChar w:fldCharType="begin"/>
      </w:r>
      <w:r w:rsidR="00405578" w:rsidRPr="007D7C37">
        <w:rPr>
          <w:rFonts w:cs="Times New Roman"/>
        </w:rPr>
        <w:instrText xml:space="preserve"> ADDIN ZOTERO_ITEM CSL_CITATION {"citationID":"IeRFW7k7","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9D6674" w:rsidRPr="007D7C37">
        <w:rPr>
          <w:rFonts w:cs="Times New Roman"/>
        </w:rPr>
        <w:fldChar w:fldCharType="separate"/>
      </w:r>
      <w:r w:rsidR="00405578" w:rsidRPr="007D7C37">
        <w:rPr>
          <w:rFonts w:cs="Times New Roman"/>
        </w:rPr>
        <w:t>(Lindh and Andersson, 2024)</w:t>
      </w:r>
      <w:r w:rsidR="009D6674" w:rsidRPr="007D7C37">
        <w:rPr>
          <w:rFonts w:cs="Times New Roman"/>
        </w:rPr>
        <w:fldChar w:fldCharType="end"/>
      </w:r>
      <w:r w:rsidR="00AE30EB" w:rsidRPr="007D7C37">
        <w:rPr>
          <w:rFonts w:cs="Times New Roman"/>
        </w:rPr>
        <w:t xml:space="preserve">. </w:t>
      </w:r>
      <w:r w:rsidR="00E45B97" w:rsidRPr="007D7C37">
        <w:rPr>
          <w:rFonts w:cs="Times New Roman"/>
        </w:rPr>
        <w:t>M</w:t>
      </w:r>
      <w:r w:rsidR="00F31F49" w:rsidRPr="007D7C37">
        <w:rPr>
          <w:rFonts w:cs="Times New Roman"/>
        </w:rPr>
        <w:t xml:space="preserve">y findings </w:t>
      </w:r>
      <w:r w:rsidR="009C462E" w:rsidRPr="007D7C37">
        <w:rPr>
          <w:rFonts w:cs="Times New Roman"/>
        </w:rPr>
        <w:t xml:space="preserve">indicate that income inequality indeed </w:t>
      </w:r>
      <w:r w:rsidR="009C462E" w:rsidRPr="007D7C37">
        <w:rPr>
          <w:rFonts w:cs="Times New Roman"/>
          <w:i/>
          <w:iCs/>
        </w:rPr>
        <w:t>mitigates</w:t>
      </w:r>
      <w:r w:rsidR="009C462E" w:rsidRPr="007D7C37">
        <w:rPr>
          <w:rFonts w:cs="Times New Roman"/>
        </w:rPr>
        <w:t xml:space="preserve"> </w:t>
      </w:r>
      <w:r w:rsidR="00F31F49" w:rsidRPr="007D7C37">
        <w:rPr>
          <w:rFonts w:cs="Times New Roman"/>
        </w:rPr>
        <w:t xml:space="preserve">the conditional association of </w:t>
      </w:r>
      <w:r w:rsidR="00520185" w:rsidRPr="007D7C37">
        <w:rPr>
          <w:rFonts w:cs="Times New Roman"/>
        </w:rPr>
        <w:t xml:space="preserve">class-based </w:t>
      </w:r>
      <w:r w:rsidR="00F31F49" w:rsidRPr="007D7C37">
        <w:rPr>
          <w:rFonts w:cs="Times New Roman"/>
        </w:rPr>
        <w:t>network homogeneity and social class on redistributive preferences</w:t>
      </w:r>
      <w:r w:rsidR="000026E7" w:rsidRPr="007D7C37">
        <w:rPr>
          <w:rFonts w:cs="Times New Roman"/>
        </w:rPr>
        <w:t>, independently of the size of the welfare state and economic prosperity</w:t>
      </w:r>
      <w:r w:rsidR="001152A0" w:rsidRPr="007D7C37">
        <w:rPr>
          <w:rFonts w:cs="Times New Roman"/>
        </w:rPr>
        <w:t xml:space="preserve"> of the country</w:t>
      </w:r>
      <w:r w:rsidR="009C462E" w:rsidRPr="007D7C37">
        <w:rPr>
          <w:rFonts w:cs="Times New Roman"/>
        </w:rPr>
        <w:t xml:space="preserve">. In other words, the role of network segregation observed in the interaction of homogeneity and class is less pronounced in </w:t>
      </w:r>
      <w:r w:rsidR="006E13A5" w:rsidRPr="007D7C37">
        <w:rPr>
          <w:rFonts w:cs="Times New Roman"/>
        </w:rPr>
        <w:t>countries with higher income inequality</w:t>
      </w:r>
      <w:r w:rsidR="009C462E" w:rsidRPr="007D7C37">
        <w:rPr>
          <w:rFonts w:cs="Times New Roman"/>
        </w:rPr>
        <w:t>. Particularly, the most notable differences in redistributive preferences are observed in homogeneous service class networks. In contrast, preferences in homogeneous working-class networks are relatively unaffected by inequality.</w:t>
      </w:r>
      <w:r w:rsidR="005842C8" w:rsidRPr="007D7C37">
        <w:rPr>
          <w:rFonts w:cs="Times New Roman"/>
        </w:rPr>
        <w:t xml:space="preserve"> </w:t>
      </w:r>
      <w:r w:rsidR="00E51374" w:rsidRPr="007D7C37">
        <w:rPr>
          <w:rFonts w:cs="Times New Roman"/>
        </w:rPr>
        <w:t xml:space="preserve">Also, </w:t>
      </w:r>
      <w:r w:rsidR="00122E34" w:rsidRPr="007D7C37">
        <w:rPr>
          <w:rFonts w:cs="Times New Roman"/>
        </w:rPr>
        <w:t xml:space="preserve">the conditional </w:t>
      </w:r>
      <w:r w:rsidR="00122E34" w:rsidRPr="007D7C37">
        <w:rPr>
          <w:rFonts w:cs="Times New Roman"/>
        </w:rPr>
        <w:lastRenderedPageBreak/>
        <w:t>association of class-based network homogeneity by social class prevails mostly in countries with low and middle levels of income inequality. These</w:t>
      </w:r>
      <w:r w:rsidR="005842C8" w:rsidRPr="007D7C37">
        <w:rPr>
          <w:rFonts w:cs="Times New Roman"/>
        </w:rPr>
        <w:t xml:space="preserve"> findings are in line with previous cross-national studies that have pointed out that the upper classes are more reactive to the levels of contextual economic inequality which is associated with a </w:t>
      </w:r>
      <w:r w:rsidR="00122E34" w:rsidRPr="007D7C37">
        <w:rPr>
          <w:rFonts w:cs="Times New Roman"/>
        </w:rPr>
        <w:t>reduced class divide in redistributive preferences</w:t>
      </w:r>
      <w:r w:rsidR="009D6674" w:rsidRPr="007D7C37">
        <w:rPr>
          <w:rFonts w:cs="Times New Roman"/>
        </w:rPr>
        <w:t xml:space="preserve"> </w:t>
      </w:r>
      <w:r w:rsidR="009D6674" w:rsidRPr="007D7C37">
        <w:rPr>
          <w:rFonts w:cs="Times New Roman"/>
        </w:rPr>
        <w:fldChar w:fldCharType="begin"/>
      </w:r>
      <w:r w:rsidR="00405578" w:rsidRPr="007D7C37">
        <w:rPr>
          <w:rFonts w:cs="Times New Roman"/>
        </w:rPr>
        <w:instrText xml:space="preserve"> ADDIN ZOTERO_ITEM CSL_CITATION {"citationID":"xKieSb4Z","properties":{"formattedCitation":"(Curtis and Andersen, 2015; Dimick et al., 2017; Edlund and Lindh, 2015)","plainCitation":"(Curtis and Andersen, 2015; Dimick et al., 2017; Edlund and Lindh, 2015)","noteIndex":0},"citationItems":[{"id":14387,"uris":["http://zotero.org/users/5414506/items/83LUFS7Q"],"itemData":{"id":14387,"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5445,"uris":["http://zotero.org/users/5414506/items/MCS8ZKYD"],"itemData":{"id":15445,"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14396,"uris":["http://zotero.org/users/5414506/items/VAY2XA5U"],"itemData":{"id":14396,"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D6674" w:rsidRPr="007D7C37">
        <w:rPr>
          <w:rFonts w:cs="Times New Roman"/>
        </w:rPr>
        <w:fldChar w:fldCharType="separate"/>
      </w:r>
      <w:r w:rsidR="00405578" w:rsidRPr="007D7C37">
        <w:rPr>
          <w:rFonts w:cs="Times New Roman"/>
        </w:rPr>
        <w:t>(Curtis and Andersen, 2015; Dimick et al., 2017; Edlund and Lindh, 2015)</w:t>
      </w:r>
      <w:r w:rsidR="009D6674" w:rsidRPr="007D7C37">
        <w:rPr>
          <w:rFonts w:cs="Times New Roman"/>
        </w:rPr>
        <w:fldChar w:fldCharType="end"/>
      </w:r>
      <w:r w:rsidR="00122E34" w:rsidRPr="007D7C37">
        <w:rPr>
          <w:rFonts w:cs="Times New Roman"/>
        </w:rPr>
        <w:t xml:space="preserve">. </w:t>
      </w:r>
    </w:p>
    <w:p w14:paraId="73E71A98" w14:textId="017FC0D4" w:rsidR="00501679" w:rsidRPr="007D7C37" w:rsidRDefault="009C462E" w:rsidP="00122E34">
      <w:pPr>
        <w:pStyle w:val="BodyText"/>
        <w:rPr>
          <w:rFonts w:cs="Times New Roman"/>
        </w:rPr>
      </w:pPr>
      <w:r w:rsidRPr="007D7C37">
        <w:rPr>
          <w:rFonts w:cs="Times New Roman"/>
        </w:rPr>
        <w:t xml:space="preserve">I interpret the </w:t>
      </w:r>
      <w:r w:rsidR="001E00DF" w:rsidRPr="007D7C37">
        <w:rPr>
          <w:rFonts w:cs="Times New Roman"/>
        </w:rPr>
        <w:t xml:space="preserve">role of income inequality on the conditional association of network homogeneity to social class on redistributive preferences in </w:t>
      </w:r>
      <w:r w:rsidRPr="007D7C37">
        <w:rPr>
          <w:rFonts w:cs="Times New Roman"/>
        </w:rPr>
        <w:t xml:space="preserve">two ways. </w:t>
      </w:r>
      <w:r w:rsidR="008C4C67" w:rsidRPr="007D7C37">
        <w:rPr>
          <w:rFonts w:cs="Times New Roman"/>
        </w:rPr>
        <w:t xml:space="preserve">First, an important related fact is that unequal societies have smaller </w:t>
      </w:r>
      <w:r w:rsidR="002747D7" w:rsidRPr="007D7C37">
        <w:rPr>
          <w:rFonts w:cs="Times New Roman"/>
        </w:rPr>
        <w:t xml:space="preserve">attitudinal </w:t>
      </w:r>
      <w:r w:rsidR="008C4C67" w:rsidRPr="007D7C37">
        <w:rPr>
          <w:rFonts w:cs="Times New Roman"/>
        </w:rPr>
        <w:t xml:space="preserve">class differences mainly because of the </w:t>
      </w:r>
      <w:r w:rsidR="00FF05FC" w:rsidRPr="007D7C37">
        <w:rPr>
          <w:rFonts w:cs="Times New Roman"/>
        </w:rPr>
        <w:t>comparatively higher</w:t>
      </w:r>
      <w:r w:rsidR="008C4C67" w:rsidRPr="007D7C37">
        <w:rPr>
          <w:rFonts w:cs="Times New Roman"/>
        </w:rPr>
        <w:t xml:space="preserve"> redistributive preferences in the upper classes. Thus, the consequences of segregated class relations on redistributive preferences become </w:t>
      </w:r>
      <w:r w:rsidR="004B477B" w:rsidRPr="007D7C37">
        <w:rPr>
          <w:rFonts w:cs="Times New Roman"/>
        </w:rPr>
        <w:t>attenuated</w:t>
      </w:r>
      <w:r w:rsidR="008C4C67" w:rsidRPr="007D7C37">
        <w:rPr>
          <w:rFonts w:cs="Times New Roman"/>
        </w:rPr>
        <w:t xml:space="preserve"> as the class </w:t>
      </w:r>
      <w:proofErr w:type="gramStart"/>
      <w:r w:rsidR="008C4C67" w:rsidRPr="007D7C37">
        <w:rPr>
          <w:rFonts w:cs="Times New Roman"/>
        </w:rPr>
        <w:t>divide</w:t>
      </w:r>
      <w:proofErr w:type="gramEnd"/>
      <w:r w:rsidR="008C4C67" w:rsidRPr="007D7C37">
        <w:rPr>
          <w:rFonts w:cs="Times New Roman"/>
        </w:rPr>
        <w:t xml:space="preserve"> in political attitudes also loses strength in unequal societies.</w:t>
      </w:r>
      <w:r w:rsidR="000040B1" w:rsidRPr="007D7C37">
        <w:rPr>
          <w:rFonts w:cs="Times New Roman"/>
        </w:rPr>
        <w:t xml:space="preserve"> </w:t>
      </w:r>
      <w:r w:rsidR="004B477B" w:rsidRPr="007D7C37">
        <w:rPr>
          <w:rFonts w:cs="Times New Roman"/>
        </w:rPr>
        <w:t>Along</w:t>
      </w:r>
      <w:r w:rsidR="006A55EC" w:rsidRPr="007D7C37">
        <w:rPr>
          <w:rFonts w:cs="Times New Roman"/>
        </w:rPr>
        <w:t xml:space="preserve"> </w:t>
      </w:r>
      <w:r w:rsidR="000D59FE" w:rsidRPr="007D7C37">
        <w:rPr>
          <w:rFonts w:cs="Times New Roman"/>
        </w:rPr>
        <w:t>these</w:t>
      </w:r>
      <w:r w:rsidR="006A55EC" w:rsidRPr="007D7C37">
        <w:rPr>
          <w:rFonts w:cs="Times New Roman"/>
        </w:rPr>
        <w:t xml:space="preserve"> line</w:t>
      </w:r>
      <w:r w:rsidR="004B477B" w:rsidRPr="007D7C37">
        <w:rPr>
          <w:rFonts w:cs="Times New Roman"/>
        </w:rPr>
        <w:t>s</w:t>
      </w:r>
      <w:r w:rsidR="006A55EC" w:rsidRPr="007D7C37">
        <w:rPr>
          <w:rFonts w:cs="Times New Roman"/>
        </w:rPr>
        <w:t>, i</w:t>
      </w:r>
      <w:r w:rsidR="00501679" w:rsidRPr="007D7C37">
        <w:rPr>
          <w:rFonts w:cs="Times New Roman"/>
        </w:rPr>
        <w:t xml:space="preserve">t could also be that class </w:t>
      </w:r>
      <w:r w:rsidR="00236F12" w:rsidRPr="007D7C37">
        <w:rPr>
          <w:rFonts w:cs="Times New Roman"/>
        </w:rPr>
        <w:t>segregation</w:t>
      </w:r>
      <w:r w:rsidR="00501679" w:rsidRPr="007D7C37">
        <w:rPr>
          <w:rFonts w:cs="Times New Roman"/>
        </w:rPr>
        <w:t xml:space="preserve"> reinforces the class divide in contexts where social classes have a stronger political meaning reflected in wider class differences in redistributive preferences</w:t>
      </w:r>
      <w:r w:rsidR="006D3A5F" w:rsidRPr="007D7C37">
        <w:rPr>
          <w:rFonts w:cs="Times New Roman"/>
        </w:rPr>
        <w:t xml:space="preserve"> </w:t>
      </w:r>
      <w:r w:rsidR="000D59FE" w:rsidRPr="007D7C37">
        <w:rPr>
          <w:rFonts w:cs="Times New Roman"/>
        </w:rPr>
        <w:fldChar w:fldCharType="begin"/>
      </w:r>
      <w:r w:rsidR="00405578" w:rsidRPr="007D7C37">
        <w:rPr>
          <w:rFonts w:cs="Times New Roman"/>
        </w:rPr>
        <w:instrText xml:space="preserve"> ADDIN ZOTERO_ITEM CSL_CITATION {"citationID":"0LuHEGHX","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0D59FE" w:rsidRPr="007D7C37">
        <w:rPr>
          <w:rFonts w:cs="Times New Roman"/>
        </w:rPr>
        <w:fldChar w:fldCharType="separate"/>
      </w:r>
      <w:r w:rsidR="00405578" w:rsidRPr="007D7C37">
        <w:rPr>
          <w:rFonts w:cs="Times New Roman"/>
        </w:rPr>
        <w:t>(Lindh and Andersson, 2024)</w:t>
      </w:r>
      <w:r w:rsidR="000D59FE" w:rsidRPr="007D7C37">
        <w:rPr>
          <w:rFonts w:cs="Times New Roman"/>
        </w:rPr>
        <w:fldChar w:fldCharType="end"/>
      </w:r>
      <w:r w:rsidR="00501679" w:rsidRPr="007D7C37">
        <w:rPr>
          <w:rFonts w:cs="Times New Roman"/>
        </w:rPr>
        <w:t xml:space="preserve">. </w:t>
      </w:r>
      <w:r w:rsidR="000040B1" w:rsidRPr="007D7C37">
        <w:rPr>
          <w:rFonts w:cs="Times New Roman"/>
        </w:rPr>
        <w:t xml:space="preserve">Second, another possible explanation </w:t>
      </w:r>
      <w:r w:rsidR="00A0436E" w:rsidRPr="007D7C37">
        <w:rPr>
          <w:rFonts w:cs="Times New Roman"/>
        </w:rPr>
        <w:t xml:space="preserve">– still open to empirical </w:t>
      </w:r>
      <w:r w:rsidR="000040B1" w:rsidRPr="007D7C37">
        <w:rPr>
          <w:rFonts w:cs="Times New Roman"/>
        </w:rPr>
        <w:t xml:space="preserve">scrutiny </w:t>
      </w:r>
      <w:r w:rsidR="00A0436E" w:rsidRPr="007D7C37">
        <w:rPr>
          <w:rFonts w:cs="Times New Roman"/>
        </w:rPr>
        <w:t>– is that</w:t>
      </w:r>
      <w:r w:rsidRPr="007D7C37">
        <w:rPr>
          <w:rFonts w:cs="Times New Roman"/>
        </w:rPr>
        <w:t xml:space="preserve"> social networks </w:t>
      </w:r>
      <w:r w:rsidR="00B94960" w:rsidRPr="007D7C37">
        <w:rPr>
          <w:rFonts w:cs="Times New Roman"/>
        </w:rPr>
        <w:t xml:space="preserve">are </w:t>
      </w:r>
      <w:r w:rsidRPr="007D7C37">
        <w:rPr>
          <w:rFonts w:cs="Times New Roman"/>
        </w:rPr>
        <w:t>more stratified</w:t>
      </w:r>
      <w:r w:rsidR="00C27090" w:rsidRPr="007D7C37">
        <w:rPr>
          <w:rFonts w:cs="Times New Roman"/>
        </w:rPr>
        <w:t xml:space="preserve"> in more unequal contexts</w:t>
      </w:r>
      <w:r w:rsidRPr="007D7C37">
        <w:rPr>
          <w:rFonts w:cs="Times New Roman"/>
        </w:rPr>
        <w:t xml:space="preserve">, increasing cross-class contacts and lowering </w:t>
      </w:r>
      <w:r w:rsidR="002A7936" w:rsidRPr="007D7C37">
        <w:rPr>
          <w:rFonts w:cs="Times New Roman"/>
        </w:rPr>
        <w:t xml:space="preserve">segregation </w:t>
      </w:r>
      <w:r w:rsidRPr="007D7C37">
        <w:rPr>
          <w:rFonts w:cs="Times New Roman"/>
        </w:rPr>
        <w:t>mainly in the upper class</w:t>
      </w:r>
      <w:r w:rsidR="00D44A48" w:rsidRPr="007D7C37">
        <w:rPr>
          <w:rFonts w:cs="Times New Roman"/>
        </w:rPr>
        <w:t xml:space="preserve"> </w:t>
      </w:r>
      <w:r w:rsidR="00287616" w:rsidRPr="007D7C37">
        <w:rPr>
          <w:rFonts w:cs="Times New Roman"/>
        </w:rPr>
        <w:fldChar w:fldCharType="begin"/>
      </w:r>
      <w:r w:rsidR="00287616" w:rsidRPr="007D7C37">
        <w:rPr>
          <w:rFonts w:cs="Times New Roman"/>
        </w:rPr>
        <w:instrText xml:space="preserve"> ADDIN ZOTERO_ITEM CSL_CITATION {"citationID":"U9IqGfRR","properties":{"formattedCitation":"(Otero et al., 2024)","plainCitation":"(Otero et al., 2024)","noteIndex":0},"citationItems":[{"id":14401,"uris":["http://zotero.org/users/5414506/items/3UWTR5FG"],"itemData":{"id":14401,"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287616" w:rsidRPr="007D7C37">
        <w:rPr>
          <w:rFonts w:cs="Times New Roman"/>
        </w:rPr>
        <w:fldChar w:fldCharType="separate"/>
      </w:r>
      <w:r w:rsidR="00405578" w:rsidRPr="007D7C37">
        <w:rPr>
          <w:rFonts w:cs="Times New Roman"/>
        </w:rPr>
        <w:t>(Otero et al., 2024)</w:t>
      </w:r>
      <w:r w:rsidR="00287616" w:rsidRPr="007D7C37">
        <w:rPr>
          <w:rFonts w:cs="Times New Roman"/>
        </w:rPr>
        <w:fldChar w:fldCharType="end"/>
      </w:r>
      <w:r w:rsidRPr="007D7C37">
        <w:rPr>
          <w:rFonts w:cs="Times New Roman"/>
        </w:rPr>
        <w:t xml:space="preserve">. Here, it could be possible that </w:t>
      </w:r>
      <w:r w:rsidR="00BD51E2" w:rsidRPr="007D7C37">
        <w:rPr>
          <w:rFonts w:cs="Times New Roman"/>
        </w:rPr>
        <w:t>higher</w:t>
      </w:r>
      <w:r w:rsidR="00D92D06" w:rsidRPr="007D7C37">
        <w:rPr>
          <w:rFonts w:cs="Times New Roman"/>
        </w:rPr>
        <w:t xml:space="preserve"> </w:t>
      </w:r>
      <w:r w:rsidR="00BD51E2" w:rsidRPr="007D7C37">
        <w:rPr>
          <w:rFonts w:cs="Times New Roman"/>
        </w:rPr>
        <w:t>cross-class</w:t>
      </w:r>
      <w:r w:rsidRPr="007D7C37">
        <w:rPr>
          <w:rFonts w:cs="Times New Roman"/>
        </w:rPr>
        <w:t xml:space="preserve"> ties </w:t>
      </w:r>
      <w:r w:rsidR="00D92D06" w:rsidRPr="007D7C37">
        <w:rPr>
          <w:rFonts w:cs="Times New Roman"/>
        </w:rPr>
        <w:t>in the upper</w:t>
      </w:r>
      <w:r w:rsidR="00AE7985" w:rsidRPr="007D7C37">
        <w:rPr>
          <w:rFonts w:cs="Times New Roman"/>
        </w:rPr>
        <w:t xml:space="preserve"> </w:t>
      </w:r>
      <w:r w:rsidR="00D92D06" w:rsidRPr="007D7C37">
        <w:rPr>
          <w:rFonts w:cs="Times New Roman"/>
        </w:rPr>
        <w:t xml:space="preserve">class </w:t>
      </w:r>
      <w:r w:rsidRPr="007D7C37">
        <w:rPr>
          <w:rFonts w:cs="Times New Roman"/>
        </w:rPr>
        <w:t xml:space="preserve">toward the intermediate </w:t>
      </w:r>
      <w:r w:rsidR="0037752E" w:rsidRPr="007D7C37">
        <w:rPr>
          <w:rFonts w:cs="Times New Roman"/>
        </w:rPr>
        <w:t>or</w:t>
      </w:r>
      <w:r w:rsidRPr="007D7C37">
        <w:rPr>
          <w:rFonts w:cs="Times New Roman"/>
        </w:rPr>
        <w:t xml:space="preserve"> </w:t>
      </w:r>
      <w:r w:rsidR="00B37FA1" w:rsidRPr="007D7C37">
        <w:rPr>
          <w:rFonts w:cs="Times New Roman"/>
        </w:rPr>
        <w:t>lower-class</w:t>
      </w:r>
      <w:r w:rsidRPr="007D7C37">
        <w:rPr>
          <w:rFonts w:cs="Times New Roman"/>
        </w:rPr>
        <w:t xml:space="preserve"> positions </w:t>
      </w:r>
      <w:r w:rsidR="0073696E" w:rsidRPr="007D7C37">
        <w:rPr>
          <w:rFonts w:cs="Times New Roman"/>
        </w:rPr>
        <w:t>are</w:t>
      </w:r>
      <w:r w:rsidR="00AE1E05" w:rsidRPr="007D7C37">
        <w:rPr>
          <w:rFonts w:cs="Times New Roman"/>
        </w:rPr>
        <w:t xml:space="preserve"> associated with greater </w:t>
      </w:r>
      <w:r w:rsidRPr="007D7C37">
        <w:rPr>
          <w:rFonts w:cs="Times New Roman"/>
        </w:rPr>
        <w:t xml:space="preserve">empathy </w:t>
      </w:r>
      <w:r w:rsidR="00AE1E05" w:rsidRPr="007D7C37">
        <w:rPr>
          <w:rFonts w:cs="Times New Roman"/>
        </w:rPr>
        <w:t xml:space="preserve">that motivates </w:t>
      </w:r>
      <w:r w:rsidRPr="007D7C37">
        <w:rPr>
          <w:rFonts w:cs="Times New Roman"/>
        </w:rPr>
        <w:t>solidarity toward other</w:t>
      </w:r>
      <w:r w:rsidR="00901CEE" w:rsidRPr="007D7C37">
        <w:rPr>
          <w:rFonts w:cs="Times New Roman"/>
        </w:rPr>
        <w:t xml:space="preserve">s in more </w:t>
      </w:r>
      <w:r w:rsidR="00EE6A4A" w:rsidRPr="007D7C37">
        <w:rPr>
          <w:rFonts w:cs="Times New Roman"/>
        </w:rPr>
        <w:t xml:space="preserve">relatively </w:t>
      </w:r>
      <w:r w:rsidR="00901CEE" w:rsidRPr="007D7C37">
        <w:rPr>
          <w:rFonts w:cs="Times New Roman"/>
        </w:rPr>
        <w:t>disadvantaged socioeconomic conditions</w:t>
      </w:r>
      <w:r w:rsidRPr="007D7C37">
        <w:rPr>
          <w:rFonts w:cs="Times New Roman"/>
        </w:rPr>
        <w:t>.</w:t>
      </w:r>
    </w:p>
    <w:p w14:paraId="3CAD336D" w14:textId="75CCE303" w:rsidR="003277A5" w:rsidRPr="007D7C37" w:rsidRDefault="009C462E">
      <w:pPr>
        <w:pStyle w:val="BodyText"/>
        <w:rPr>
          <w:rFonts w:cs="Times New Roman"/>
        </w:rPr>
      </w:pPr>
      <w:r w:rsidRPr="007D7C37">
        <w:rPr>
          <w:rFonts w:cs="Times New Roman"/>
        </w:rPr>
        <w:t>The contribution</w:t>
      </w:r>
      <w:r w:rsidR="00223C80" w:rsidRPr="007D7C37">
        <w:rPr>
          <w:rFonts w:cs="Times New Roman"/>
        </w:rPr>
        <w:t>s</w:t>
      </w:r>
      <w:r w:rsidRPr="007D7C37">
        <w:rPr>
          <w:rFonts w:cs="Times New Roman"/>
        </w:rPr>
        <w:t xml:space="preserve"> of this study can be summarized as follows. First, I demonstrated that class-based network segregation can reinforce the previously documented class divide in redistributive preferences. Unlike previous studies focusing on </w:t>
      </w:r>
      <w:r w:rsidR="009B5454" w:rsidRPr="007D7C37">
        <w:rPr>
          <w:rFonts w:cs="Times New Roman"/>
        </w:rPr>
        <w:t xml:space="preserve">class profiles </w:t>
      </w:r>
      <w:r w:rsidR="00287616" w:rsidRPr="007D7C37">
        <w:rPr>
          <w:rFonts w:cs="Times New Roman"/>
        </w:rPr>
        <w:fldChar w:fldCharType="begin"/>
      </w:r>
      <w:r w:rsidR="00405578" w:rsidRPr="007D7C37">
        <w:rPr>
          <w:rFonts w:cs="Times New Roman"/>
        </w:rPr>
        <w:instrText xml:space="preserve"> ADDIN ZOTERO_ITEM CSL_CITATION {"citationID":"KvDalQ9Z","properties":{"formattedCitation":"(Lindh and Andersson, 2024; Lindh et al., 2021)","plainCitation":"(Lindh and Andersson, 2024; Lindh et al., 2021)","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287616" w:rsidRPr="007D7C37">
        <w:rPr>
          <w:rFonts w:cs="Times New Roman"/>
        </w:rPr>
        <w:fldChar w:fldCharType="separate"/>
      </w:r>
      <w:r w:rsidR="00405578" w:rsidRPr="007D7C37">
        <w:rPr>
          <w:rFonts w:cs="Times New Roman"/>
        </w:rPr>
        <w:t>(Lindh and Andersson, 2024; Lindh et al., 2021)</w:t>
      </w:r>
      <w:r w:rsidR="00287616" w:rsidRPr="007D7C37">
        <w:rPr>
          <w:rFonts w:cs="Times New Roman"/>
        </w:rPr>
        <w:fldChar w:fldCharType="end"/>
      </w:r>
      <w:r w:rsidRPr="007D7C37">
        <w:rPr>
          <w:rFonts w:cs="Times New Roman"/>
        </w:rPr>
        <w:t xml:space="preserve">, the attention </w:t>
      </w:r>
      <w:r w:rsidR="00642611" w:rsidRPr="007D7C37">
        <w:rPr>
          <w:rFonts w:cs="Times New Roman"/>
        </w:rPr>
        <w:t xml:space="preserve">to how network segregation is conditional to </w:t>
      </w:r>
      <w:r w:rsidR="007819A8" w:rsidRPr="007D7C37">
        <w:rPr>
          <w:rFonts w:cs="Times New Roman"/>
        </w:rPr>
        <w:t xml:space="preserve">individual </w:t>
      </w:r>
      <w:r w:rsidR="00642611" w:rsidRPr="007D7C37">
        <w:rPr>
          <w:rFonts w:cs="Times New Roman"/>
        </w:rPr>
        <w:t xml:space="preserve">class </w:t>
      </w:r>
      <w:r w:rsidR="007819A8" w:rsidRPr="007D7C37">
        <w:rPr>
          <w:rFonts w:cs="Times New Roman"/>
        </w:rPr>
        <w:t xml:space="preserve">location </w:t>
      </w:r>
      <w:r w:rsidR="0092372E" w:rsidRPr="007D7C37">
        <w:rPr>
          <w:rFonts w:cs="Times New Roman"/>
        </w:rPr>
        <w:t>allowed me </w:t>
      </w:r>
      <w:r w:rsidR="00642611" w:rsidRPr="007D7C37">
        <w:rPr>
          <w:rFonts w:cs="Times New Roman"/>
        </w:rPr>
        <w:t xml:space="preserve">to empirically address how the different social classes </w:t>
      </w:r>
      <w:r w:rsidR="0092372E" w:rsidRPr="007D7C37">
        <w:rPr>
          <w:rFonts w:cs="Times New Roman"/>
        </w:rPr>
        <w:t>change their r</w:t>
      </w:r>
      <w:r w:rsidR="00800549" w:rsidRPr="007D7C37">
        <w:rPr>
          <w:rFonts w:cs="Times New Roman"/>
        </w:rPr>
        <w:t xml:space="preserve">edistributive preferences </w:t>
      </w:r>
      <w:r w:rsidR="0092372E" w:rsidRPr="007D7C37">
        <w:rPr>
          <w:rFonts w:cs="Times New Roman"/>
        </w:rPr>
        <w:t xml:space="preserve">according to the degree of class-based </w:t>
      </w:r>
      <w:r w:rsidR="007B5D5A" w:rsidRPr="007D7C37">
        <w:rPr>
          <w:rFonts w:cs="Times New Roman"/>
        </w:rPr>
        <w:t xml:space="preserve">network </w:t>
      </w:r>
      <w:r w:rsidR="0092372E" w:rsidRPr="007D7C37">
        <w:rPr>
          <w:rFonts w:cs="Times New Roman"/>
        </w:rPr>
        <w:t>homogeneity.</w:t>
      </w:r>
      <w:r w:rsidR="00E04572" w:rsidRPr="007D7C37">
        <w:rPr>
          <w:rFonts w:cs="Times New Roman"/>
        </w:rPr>
        <w:t xml:space="preserve"> </w:t>
      </w:r>
      <w:r w:rsidRPr="007D7C37">
        <w:rPr>
          <w:rFonts w:cs="Times New Roman"/>
        </w:rPr>
        <w:t xml:space="preserve">Second, the </w:t>
      </w:r>
      <w:r w:rsidR="00A07BCB" w:rsidRPr="007D7C37">
        <w:rPr>
          <w:rFonts w:cs="Times New Roman"/>
        </w:rPr>
        <w:t>relevance of the cross-national comparison</w:t>
      </w:r>
      <w:r w:rsidRPr="007D7C37">
        <w:rPr>
          <w:rFonts w:cs="Times New Roman"/>
        </w:rPr>
        <w:t xml:space="preserve"> provided the opportunity to scrutinize the role of income inequality </w:t>
      </w:r>
      <w:r w:rsidR="00836819" w:rsidRPr="007D7C37">
        <w:rPr>
          <w:rFonts w:cs="Times New Roman"/>
        </w:rPr>
        <w:t>as a</w:t>
      </w:r>
      <w:r w:rsidRPr="007D7C37">
        <w:rPr>
          <w:rFonts w:cs="Times New Roman"/>
        </w:rPr>
        <w:t xml:space="preserve"> </w:t>
      </w:r>
      <w:r w:rsidR="00836819" w:rsidRPr="007D7C37">
        <w:rPr>
          <w:rFonts w:cs="Times New Roman"/>
        </w:rPr>
        <w:t>moderator of</w:t>
      </w:r>
      <w:r w:rsidR="00A07BCB" w:rsidRPr="007D7C37">
        <w:rPr>
          <w:rFonts w:cs="Times New Roman"/>
        </w:rPr>
        <w:t xml:space="preserve"> </w:t>
      </w:r>
      <w:r w:rsidRPr="007D7C37">
        <w:rPr>
          <w:rFonts w:cs="Times New Roman"/>
        </w:rPr>
        <w:t xml:space="preserve">the </w:t>
      </w:r>
      <w:r w:rsidR="00B82504" w:rsidRPr="007D7C37">
        <w:rPr>
          <w:rFonts w:cs="Times New Roman"/>
        </w:rPr>
        <w:t>conditional association of class-based network homogeneity to social class on redistributive preferences</w:t>
      </w:r>
      <w:r w:rsidRPr="007D7C37">
        <w:rPr>
          <w:rFonts w:cs="Times New Roman"/>
        </w:rPr>
        <w:t xml:space="preserve">. </w:t>
      </w:r>
      <w:r w:rsidR="00A83E92" w:rsidRPr="007D7C37">
        <w:rPr>
          <w:rFonts w:cs="Times New Roman"/>
        </w:rPr>
        <w:t>Particularly</w:t>
      </w:r>
      <w:r w:rsidR="008A3DE9" w:rsidRPr="007D7C37">
        <w:rPr>
          <w:rFonts w:cs="Times New Roman"/>
        </w:rPr>
        <w:t>,</w:t>
      </w:r>
      <w:r w:rsidR="002D7AFC" w:rsidRPr="007D7C37">
        <w:rPr>
          <w:rFonts w:cs="Times New Roman"/>
        </w:rPr>
        <w:t xml:space="preserve"> using a three-way interaction</w:t>
      </w:r>
      <w:r w:rsidR="008A3DE9" w:rsidRPr="007D7C37">
        <w:rPr>
          <w:rFonts w:cs="Times New Roman"/>
        </w:rPr>
        <w:t xml:space="preserve"> I demonstrated that </w:t>
      </w:r>
      <w:r w:rsidR="00A83E92" w:rsidRPr="007D7C37">
        <w:rPr>
          <w:rFonts w:cs="Times New Roman"/>
        </w:rPr>
        <w:t xml:space="preserve">the conditional association </w:t>
      </w:r>
      <w:r w:rsidR="002D7AFC" w:rsidRPr="007D7C37">
        <w:rPr>
          <w:rFonts w:cs="Times New Roman"/>
        </w:rPr>
        <w:t xml:space="preserve">of </w:t>
      </w:r>
      <w:r w:rsidR="004F098F" w:rsidRPr="007D7C37">
        <w:rPr>
          <w:rFonts w:cs="Times New Roman"/>
        </w:rPr>
        <w:t xml:space="preserve">network </w:t>
      </w:r>
      <w:r w:rsidR="002D7AFC" w:rsidRPr="007D7C37">
        <w:rPr>
          <w:rFonts w:cs="Times New Roman"/>
        </w:rPr>
        <w:t xml:space="preserve">homogeneity to social class </w:t>
      </w:r>
      <w:r w:rsidR="00A83E92" w:rsidRPr="007D7C37">
        <w:rPr>
          <w:rFonts w:cs="Times New Roman"/>
        </w:rPr>
        <w:t xml:space="preserve">is more salient in contexts of low and middle inequality but loses </w:t>
      </w:r>
      <w:r w:rsidR="00FD5CDD" w:rsidRPr="007D7C37">
        <w:rPr>
          <w:rFonts w:cs="Times New Roman"/>
        </w:rPr>
        <w:t>strength</w:t>
      </w:r>
      <w:r w:rsidR="00A83E92" w:rsidRPr="007D7C37">
        <w:rPr>
          <w:rFonts w:cs="Times New Roman"/>
        </w:rPr>
        <w:t xml:space="preserve"> in societies with higher levels of inequality.</w:t>
      </w:r>
    </w:p>
    <w:p w14:paraId="0009F2E9" w14:textId="448C8D7C" w:rsidR="000E3C44" w:rsidRPr="007D7C37" w:rsidRDefault="009C462E">
      <w:pPr>
        <w:pStyle w:val="BodyText"/>
        <w:rPr>
          <w:rFonts w:cs="Times New Roman"/>
        </w:rPr>
      </w:pPr>
      <w:r w:rsidRPr="007D7C37">
        <w:rPr>
          <w:rFonts w:cs="Times New Roman"/>
        </w:rPr>
        <w:t>However, this study</w:t>
      </w:r>
      <w:r w:rsidR="00B94960" w:rsidRPr="007D7C37">
        <w:rPr>
          <w:rFonts w:cs="Times New Roman"/>
        </w:rPr>
        <w:t xml:space="preserve"> also</w:t>
      </w:r>
      <w:r w:rsidRPr="007D7C37">
        <w:rPr>
          <w:rFonts w:cs="Times New Roman"/>
        </w:rPr>
        <w:t xml:space="preserve"> has limitations. On the side of the dependent variable, a two-item index comprises a rough proxy for redistributive preferences compared to more detailed questions on </w:t>
      </w:r>
      <w:r w:rsidR="00E018F5" w:rsidRPr="007D7C37">
        <w:rPr>
          <w:rFonts w:cs="Times New Roman"/>
        </w:rPr>
        <w:t xml:space="preserve">willingness to pay </w:t>
      </w:r>
      <w:r w:rsidRPr="007D7C37">
        <w:rPr>
          <w:rFonts w:cs="Times New Roman"/>
        </w:rPr>
        <w:t xml:space="preserve">taxes or </w:t>
      </w:r>
      <w:r w:rsidR="00E018F5" w:rsidRPr="007D7C37">
        <w:rPr>
          <w:rFonts w:cs="Times New Roman"/>
        </w:rPr>
        <w:t xml:space="preserve">specific </w:t>
      </w:r>
      <w:r w:rsidRPr="007D7C37">
        <w:rPr>
          <w:rFonts w:cs="Times New Roman"/>
        </w:rPr>
        <w:t>welfare policies. Additionally, the position generator employed is limited in accurately representing a class scheme, particularly in the self-employment and authority dimensions. Thus, recognizing these measurement limitations, the results should be interpreted cautiously. Finally, causality is also a limitation when employing cross-sectional data. Theoretically, contact opportunities between classes and sociability preferences jointly drive network composition. Therefore, I recognize that the endogenous nature of class positions, network structure, and attitudes imply difficulties regarding causal claims.</w:t>
      </w:r>
    </w:p>
    <w:p w14:paraId="0009F2EC" w14:textId="0D435A8C" w:rsidR="000E3C44" w:rsidRPr="007D7C37" w:rsidRDefault="009C462E" w:rsidP="00E97EE9">
      <w:pPr>
        <w:pStyle w:val="BodyText"/>
        <w:rPr>
          <w:rFonts w:cs="Times New Roman"/>
        </w:rPr>
      </w:pPr>
      <w:r w:rsidRPr="007D7C37">
        <w:rPr>
          <w:rFonts w:cs="Times New Roman"/>
        </w:rPr>
        <w:lastRenderedPageBreak/>
        <w:t xml:space="preserve">Future research should include more </w:t>
      </w:r>
      <w:r w:rsidR="00A572D8" w:rsidRPr="007D7C37">
        <w:rPr>
          <w:rFonts w:cs="Times New Roman"/>
        </w:rPr>
        <w:t>fine-grained</w:t>
      </w:r>
      <w:r w:rsidRPr="007D7C37">
        <w:rPr>
          <w:rFonts w:cs="Times New Roman"/>
        </w:rPr>
        <w:t xml:space="preserve"> distinctions in measuring attitudes by including established questions on attitudes toward </w:t>
      </w:r>
      <w:r w:rsidR="00D76532" w:rsidRPr="007D7C37">
        <w:rPr>
          <w:rFonts w:cs="Times New Roman"/>
        </w:rPr>
        <w:t>the role of market distribution or specific welfare policies</w:t>
      </w:r>
      <w:r w:rsidRPr="007D7C37">
        <w:rPr>
          <w:rFonts w:cs="Times New Roman"/>
        </w:rPr>
        <w:t>. Additionally, class-based social networks can be better assessed by incorporating other aspects of the market situation of network ties, such as self-employment status or workplace authority. Finally, longitudinal analyses can contribute to disentangling the temporal relationship between class, networks, and political attitudes.</w:t>
      </w:r>
    </w:p>
    <w:p w14:paraId="16AB6F08" w14:textId="1AC12594" w:rsidR="009C462E" w:rsidRPr="007D7C37" w:rsidRDefault="009C462E" w:rsidP="009C462E">
      <w:pPr>
        <w:pStyle w:val="Heading1"/>
        <w:rPr>
          <w:rFonts w:cs="Times New Roman"/>
        </w:rPr>
      </w:pPr>
      <w:bookmarkStart w:id="18" w:name="references"/>
      <w:bookmarkEnd w:id="17"/>
      <w:r w:rsidRPr="007D7C37">
        <w:rPr>
          <w:rFonts w:cs="Times New Roman"/>
        </w:rPr>
        <w:t>References</w:t>
      </w:r>
      <w:r w:rsidRPr="007D7C37">
        <w:rPr>
          <w:rFonts w:cs="Times New Roman"/>
        </w:rPr>
        <w:br/>
      </w:r>
    </w:p>
    <w:p w14:paraId="38707BC1" w14:textId="77777777" w:rsidR="00405578" w:rsidRPr="007D7C37" w:rsidRDefault="00872C0C" w:rsidP="008A3DFB">
      <w:pPr>
        <w:pStyle w:val="Bibliography"/>
        <w:ind w:left="567" w:hanging="567"/>
      </w:pPr>
      <w:r w:rsidRPr="007D7C37">
        <w:fldChar w:fldCharType="begin"/>
      </w:r>
      <w:r w:rsidR="00405578" w:rsidRPr="007D7C37">
        <w:instrText xml:space="preserve"> ADDIN ZOTERO_BIBL {"uncited":[],"omitted":[],"custom":[]} CSL_BIBLIOGRAPHY </w:instrText>
      </w:r>
      <w:r w:rsidRPr="007D7C37">
        <w:fldChar w:fldCharType="separate"/>
      </w:r>
      <w:r w:rsidR="00405578" w:rsidRPr="007D7C37">
        <w:t xml:space="preserve">Aguinis, H., Gottfredson, R. K., and Culpepper, S. A. (2013). Best-Practice Recommendations for Estimating Cross-Level Interaction Effects Using Multilevel Modeling. </w:t>
      </w:r>
      <w:r w:rsidR="00405578" w:rsidRPr="007D7C37">
        <w:rPr>
          <w:i/>
          <w:iCs/>
        </w:rPr>
        <w:t>Journal of Management</w:t>
      </w:r>
      <w:r w:rsidR="00405578" w:rsidRPr="007D7C37">
        <w:t xml:space="preserve">, </w:t>
      </w:r>
      <w:r w:rsidR="00405578" w:rsidRPr="007D7C37">
        <w:rPr>
          <w:i/>
          <w:iCs/>
        </w:rPr>
        <w:t>39</w:t>
      </w:r>
      <w:r w:rsidR="00405578" w:rsidRPr="007D7C37">
        <w:t>, 1490–1528.</w:t>
      </w:r>
    </w:p>
    <w:p w14:paraId="4E487148" w14:textId="77777777" w:rsidR="00405578" w:rsidRPr="007D7C37" w:rsidRDefault="00405578" w:rsidP="008A3DFB">
      <w:pPr>
        <w:pStyle w:val="Bibliography"/>
        <w:ind w:left="567" w:hanging="567"/>
      </w:pPr>
      <w:r w:rsidRPr="007D7C37">
        <w:t xml:space="preserve">Alvaredo, F., Atkinson, A. B., Piketty, T., and Saez, E. (2022). </w:t>
      </w:r>
      <w:r w:rsidRPr="007D7C37">
        <w:rPr>
          <w:i/>
          <w:iCs/>
        </w:rPr>
        <w:t>World inequality database</w:t>
      </w:r>
      <w:r w:rsidRPr="007D7C37">
        <w:t>. WID.world.</w:t>
      </w:r>
    </w:p>
    <w:p w14:paraId="4C2EACA6" w14:textId="77777777" w:rsidR="00405578" w:rsidRPr="007D7C37" w:rsidRDefault="00405578" w:rsidP="008A3DFB">
      <w:pPr>
        <w:pStyle w:val="Bibliography"/>
        <w:ind w:left="567" w:hanging="567"/>
      </w:pPr>
      <w:r w:rsidRPr="007D7C37">
        <w:t xml:space="preserve">Barozet, E., Boado, M., and Marqués-Perales, I. (2021). The Measurement of Social Stratification: Comparative Perspectives Between Europe and Latin America. In P. López-Roldán and S. Fachelli (Eds.), </w:t>
      </w:r>
      <w:r w:rsidRPr="007D7C37">
        <w:rPr>
          <w:i/>
          <w:iCs/>
        </w:rPr>
        <w:t>Towards a Comparative Analysis of Social Inequalities between Europe and Latin America</w:t>
      </w:r>
      <w:r w:rsidRPr="007D7C37">
        <w:t xml:space="preserve"> (pp. 171–202). Cham: Springer International Publishing.</w:t>
      </w:r>
    </w:p>
    <w:p w14:paraId="35A23FCF" w14:textId="77777777" w:rsidR="00405578" w:rsidRPr="007D7C37" w:rsidRDefault="00405578" w:rsidP="008A3DFB">
      <w:pPr>
        <w:pStyle w:val="Bibliography"/>
        <w:ind w:left="567" w:hanging="567"/>
      </w:pPr>
      <w:r w:rsidRPr="007D7C37">
        <w:t xml:space="preserve">Bates, D., Mächler, M., Bolker, B., and Walker, S. (2015). Fitting linear mixed-effects models using lme4. </w:t>
      </w:r>
      <w:r w:rsidRPr="007D7C37">
        <w:rPr>
          <w:i/>
          <w:iCs/>
        </w:rPr>
        <w:t>Journal of Statistical Software</w:t>
      </w:r>
      <w:r w:rsidRPr="007D7C37">
        <w:t xml:space="preserve">, </w:t>
      </w:r>
      <w:r w:rsidRPr="007D7C37">
        <w:rPr>
          <w:i/>
          <w:iCs/>
        </w:rPr>
        <w:t>67</w:t>
      </w:r>
      <w:r w:rsidRPr="007D7C37">
        <w:t>, 1–48.</w:t>
      </w:r>
    </w:p>
    <w:p w14:paraId="2C76CA6F" w14:textId="77777777" w:rsidR="00405578" w:rsidRPr="007D7C37" w:rsidRDefault="00405578" w:rsidP="008A3DFB">
      <w:pPr>
        <w:pStyle w:val="Bibliography"/>
        <w:ind w:left="567" w:hanging="567"/>
      </w:pPr>
      <w:r w:rsidRPr="007D7C37">
        <w:t xml:space="preserve">Blau, P. (1977). A Macrosociological Theory of Social Structure. </w:t>
      </w:r>
      <w:r w:rsidRPr="007D7C37">
        <w:rPr>
          <w:i/>
          <w:iCs/>
        </w:rPr>
        <w:t>American Journal of Sociology</w:t>
      </w:r>
      <w:r w:rsidRPr="007D7C37">
        <w:t xml:space="preserve">, </w:t>
      </w:r>
      <w:r w:rsidRPr="007D7C37">
        <w:rPr>
          <w:i/>
          <w:iCs/>
        </w:rPr>
        <w:t>83</w:t>
      </w:r>
      <w:r w:rsidRPr="007D7C37">
        <w:t>, 26–54.</w:t>
      </w:r>
    </w:p>
    <w:p w14:paraId="6440BCD1" w14:textId="77777777" w:rsidR="00405578" w:rsidRPr="007D7C37" w:rsidRDefault="00405578" w:rsidP="008A3DFB">
      <w:pPr>
        <w:pStyle w:val="Bibliography"/>
        <w:ind w:left="567" w:hanging="567"/>
      </w:pPr>
      <w:r w:rsidRPr="007D7C37">
        <w:t xml:space="preserve">Brooks, C., and Svallfors, S. (2010). Why does class matter? Policy attitudes, mechanisms, and the case of the Nordic countries. </w:t>
      </w:r>
      <w:r w:rsidRPr="007D7C37">
        <w:rPr>
          <w:i/>
          <w:iCs/>
        </w:rPr>
        <w:t>Research in Social Stratification and Mobility</w:t>
      </w:r>
      <w:r w:rsidRPr="007D7C37">
        <w:t xml:space="preserve">, </w:t>
      </w:r>
      <w:r w:rsidRPr="007D7C37">
        <w:rPr>
          <w:i/>
          <w:iCs/>
        </w:rPr>
        <w:t>28</w:t>
      </w:r>
      <w:r w:rsidRPr="007D7C37">
        <w:t>, 199–213.</w:t>
      </w:r>
    </w:p>
    <w:p w14:paraId="22989C7B" w14:textId="77777777" w:rsidR="00405578" w:rsidRPr="007D7C37" w:rsidRDefault="00405578" w:rsidP="008A3DFB">
      <w:pPr>
        <w:pStyle w:val="Bibliography"/>
        <w:ind w:left="567" w:hanging="567"/>
      </w:pPr>
      <w:r w:rsidRPr="007D7C37">
        <w:t xml:space="preserve">Bryan, M. L., and Jenkins, S. P. (2016). Multilevel Modelling of Country Effects: A Cautionary Tale. </w:t>
      </w:r>
      <w:r w:rsidRPr="007D7C37">
        <w:rPr>
          <w:i/>
          <w:iCs/>
        </w:rPr>
        <w:t>European Sociological Review</w:t>
      </w:r>
      <w:r w:rsidRPr="007D7C37">
        <w:t xml:space="preserve">, </w:t>
      </w:r>
      <w:r w:rsidRPr="007D7C37">
        <w:rPr>
          <w:i/>
          <w:iCs/>
        </w:rPr>
        <w:t>32</w:t>
      </w:r>
      <w:r w:rsidRPr="007D7C37">
        <w:t>, 3–22.</w:t>
      </w:r>
    </w:p>
    <w:p w14:paraId="53B7EC81" w14:textId="77777777" w:rsidR="00405578" w:rsidRPr="007D7C37" w:rsidRDefault="00405578" w:rsidP="008A3DFB">
      <w:pPr>
        <w:pStyle w:val="Bibliography"/>
        <w:ind w:left="567" w:hanging="567"/>
      </w:pPr>
      <w:r w:rsidRPr="007D7C37">
        <w:t xml:space="preserve">Cansunar, A. (2021). Who Is High Income, Anyway? Social Comparison, Subjective Group Identification, and Preferences over Progressive Taxation. </w:t>
      </w:r>
      <w:r w:rsidRPr="007D7C37">
        <w:rPr>
          <w:i/>
          <w:iCs/>
        </w:rPr>
        <w:t>The Journal of Politics</w:t>
      </w:r>
      <w:r w:rsidRPr="007D7C37">
        <w:t>, 000–000.</w:t>
      </w:r>
    </w:p>
    <w:p w14:paraId="51F8F830" w14:textId="77777777" w:rsidR="00405578" w:rsidRPr="007D7C37" w:rsidRDefault="00405578" w:rsidP="008A3DFB">
      <w:pPr>
        <w:pStyle w:val="Bibliography"/>
        <w:ind w:left="567" w:hanging="567"/>
      </w:pPr>
      <w:r w:rsidRPr="007D7C37">
        <w:t xml:space="preserve">Condon, M., and Wichowsky, A. (2020). Inequality in the Social Mind: Social Comparison and Support for Redistribution. </w:t>
      </w:r>
      <w:r w:rsidRPr="007D7C37">
        <w:rPr>
          <w:i/>
          <w:iCs/>
        </w:rPr>
        <w:t>The Journal of Politics</w:t>
      </w:r>
      <w:r w:rsidRPr="007D7C37">
        <w:t xml:space="preserve">, </w:t>
      </w:r>
      <w:r w:rsidRPr="007D7C37">
        <w:rPr>
          <w:i/>
          <w:iCs/>
        </w:rPr>
        <w:t>82</w:t>
      </w:r>
      <w:r w:rsidRPr="007D7C37">
        <w:t>, 149–161.</w:t>
      </w:r>
    </w:p>
    <w:p w14:paraId="575635C8" w14:textId="77777777" w:rsidR="00405578" w:rsidRPr="007D7C37" w:rsidRDefault="00405578" w:rsidP="008A3DFB">
      <w:pPr>
        <w:pStyle w:val="Bibliography"/>
        <w:ind w:left="567" w:hanging="567"/>
      </w:pPr>
      <w:r w:rsidRPr="007D7C37">
        <w:t xml:space="preserve">Curtis, J., and Andersen, R. (2015). How Social Class Shapes Attitudes on Economic Inequality: The Competing Forces of Self-Interest and Legitimation. </w:t>
      </w:r>
      <w:r w:rsidRPr="007D7C37">
        <w:rPr>
          <w:i/>
          <w:iCs/>
        </w:rPr>
        <w:t>International Review of Social Research</w:t>
      </w:r>
      <w:r w:rsidRPr="007D7C37">
        <w:t xml:space="preserve">, </w:t>
      </w:r>
      <w:r w:rsidRPr="007D7C37">
        <w:rPr>
          <w:i/>
          <w:iCs/>
        </w:rPr>
        <w:t>5</w:t>
      </w:r>
      <w:r w:rsidRPr="007D7C37">
        <w:t>, 4–19.</w:t>
      </w:r>
    </w:p>
    <w:p w14:paraId="215A2C86" w14:textId="77777777" w:rsidR="00405578" w:rsidRPr="007D7C37" w:rsidRDefault="00405578" w:rsidP="008A3DFB">
      <w:pPr>
        <w:pStyle w:val="Bibliography"/>
        <w:ind w:left="567" w:hanging="567"/>
      </w:pPr>
      <w:r w:rsidRPr="007D7C37">
        <w:t xml:space="preserve">Dimick, M., Rueda, D., and Stegmueller, D. (2017). The Altruistic Rich? Inequality and Other-Regarding Preferences for Redistribution. </w:t>
      </w:r>
      <w:r w:rsidRPr="007D7C37">
        <w:rPr>
          <w:i/>
          <w:iCs/>
        </w:rPr>
        <w:t>Quarterly Journal of Political Science</w:t>
      </w:r>
      <w:r w:rsidRPr="007D7C37">
        <w:t xml:space="preserve">, </w:t>
      </w:r>
      <w:r w:rsidRPr="007D7C37">
        <w:rPr>
          <w:i/>
          <w:iCs/>
        </w:rPr>
        <w:t>11</w:t>
      </w:r>
      <w:r w:rsidRPr="007D7C37">
        <w:t>, 385–439.</w:t>
      </w:r>
    </w:p>
    <w:p w14:paraId="1B6AD59E" w14:textId="77777777" w:rsidR="00405578" w:rsidRPr="007D7C37" w:rsidRDefault="00405578" w:rsidP="008A3DFB">
      <w:pPr>
        <w:pStyle w:val="Bibliography"/>
        <w:ind w:left="567" w:hanging="567"/>
      </w:pPr>
      <w:r w:rsidRPr="007D7C37">
        <w:t xml:space="preserve">Diprete, T. A., Gelman, A., Mccormick, T., Teitler, J., and Zheng, T. (2011). Segregation in Social Networks Based on Acquaintanceship and Trust. </w:t>
      </w:r>
      <w:r w:rsidRPr="007D7C37">
        <w:rPr>
          <w:i/>
          <w:iCs/>
        </w:rPr>
        <w:t>Source: American Journal of Sociology AJS</w:t>
      </w:r>
      <w:r w:rsidRPr="007D7C37">
        <w:t xml:space="preserve">, </w:t>
      </w:r>
      <w:r w:rsidRPr="007D7C37">
        <w:rPr>
          <w:i/>
          <w:iCs/>
        </w:rPr>
        <w:t>116</w:t>
      </w:r>
      <w:r w:rsidRPr="007D7C37">
        <w:t>, 1234–1283.</w:t>
      </w:r>
    </w:p>
    <w:p w14:paraId="6C91C611" w14:textId="77777777" w:rsidR="00405578" w:rsidRPr="007D7C37" w:rsidRDefault="00405578" w:rsidP="008A3DFB">
      <w:pPr>
        <w:pStyle w:val="Bibliography"/>
        <w:ind w:left="567" w:hanging="567"/>
      </w:pPr>
      <w:r w:rsidRPr="007D7C37">
        <w:t xml:space="preserve">Edlund, J. (2003). The Influence of the Class Situations of Husbands and Wives on Class Identity, Party Preference and Attitudes Towards Redistribution: Sweden, Germany and the United States. </w:t>
      </w:r>
      <w:r w:rsidRPr="007D7C37">
        <w:rPr>
          <w:i/>
          <w:iCs/>
        </w:rPr>
        <w:t>Acta Sociologica</w:t>
      </w:r>
      <w:r w:rsidRPr="007D7C37">
        <w:t xml:space="preserve">, </w:t>
      </w:r>
      <w:r w:rsidRPr="007D7C37">
        <w:rPr>
          <w:i/>
          <w:iCs/>
        </w:rPr>
        <w:t>46</w:t>
      </w:r>
      <w:r w:rsidRPr="007D7C37">
        <w:t>, 195–214.</w:t>
      </w:r>
    </w:p>
    <w:p w14:paraId="2F6878CE" w14:textId="77777777" w:rsidR="00405578" w:rsidRPr="007D7C37" w:rsidRDefault="00405578" w:rsidP="008A3DFB">
      <w:pPr>
        <w:pStyle w:val="Bibliography"/>
        <w:ind w:left="567" w:hanging="567"/>
      </w:pPr>
      <w:r w:rsidRPr="007D7C37">
        <w:lastRenderedPageBreak/>
        <w:t xml:space="preserve">Edlund, J., and Lindh, A. (2015). The democratic class struggle revisited: The welfare state, social cohesion and political conflict. </w:t>
      </w:r>
      <w:r w:rsidRPr="007D7C37">
        <w:rPr>
          <w:i/>
          <w:iCs/>
        </w:rPr>
        <w:t>Acta Sociologica</w:t>
      </w:r>
      <w:r w:rsidRPr="007D7C37">
        <w:t xml:space="preserve">, </w:t>
      </w:r>
      <w:r w:rsidRPr="007D7C37">
        <w:rPr>
          <w:i/>
          <w:iCs/>
        </w:rPr>
        <w:t>58</w:t>
      </w:r>
      <w:r w:rsidRPr="007D7C37">
        <w:t>, 311–328.</w:t>
      </w:r>
    </w:p>
    <w:p w14:paraId="55EF4FC6" w14:textId="77777777" w:rsidR="00405578" w:rsidRPr="007D7C37" w:rsidRDefault="00405578" w:rsidP="008A3DFB">
      <w:pPr>
        <w:pStyle w:val="Bibliography"/>
        <w:ind w:left="567" w:hanging="567"/>
      </w:pPr>
      <w:r w:rsidRPr="007D7C37">
        <w:t xml:space="preserve">Erikson, R., and Goldthorpe, J. H. (1992). </w:t>
      </w:r>
      <w:r w:rsidRPr="007D7C37">
        <w:rPr>
          <w:i/>
          <w:iCs/>
        </w:rPr>
        <w:t>The constant flux: A study of class mobility in industrial societies</w:t>
      </w:r>
      <w:r w:rsidRPr="007D7C37">
        <w:t>. Oxford, UK: Oxford University Press.</w:t>
      </w:r>
    </w:p>
    <w:p w14:paraId="58D45012" w14:textId="77777777" w:rsidR="00405578" w:rsidRPr="007D7C37" w:rsidRDefault="00405578" w:rsidP="008A3DFB">
      <w:pPr>
        <w:pStyle w:val="Bibliography"/>
        <w:ind w:left="567" w:hanging="567"/>
      </w:pPr>
      <w:r w:rsidRPr="007D7C37">
        <w:t xml:space="preserve">Evans, G., and Graaf, N. D. de (Eds.). (2013). </w:t>
      </w:r>
      <w:r w:rsidRPr="007D7C37">
        <w:rPr>
          <w:i/>
          <w:iCs/>
        </w:rPr>
        <w:t>Political choice matters: Explaining the strength of class and religious cleavages in cross-national perspective</w:t>
      </w:r>
      <w:r w:rsidRPr="007D7C37">
        <w:t xml:space="preserve"> (1st ed). Oxford: Oxford University Press.</w:t>
      </w:r>
    </w:p>
    <w:p w14:paraId="6410A704" w14:textId="77777777" w:rsidR="00405578" w:rsidRPr="007D7C37" w:rsidRDefault="00405578" w:rsidP="008A3DFB">
      <w:pPr>
        <w:pStyle w:val="Bibliography"/>
        <w:ind w:left="567" w:hanging="567"/>
      </w:pPr>
      <w:r w:rsidRPr="007D7C37">
        <w:t xml:space="preserve">Evans, M. D. R., Kelley, J., and Kolosi, T. (1992). Images of Class: Public Perceptions in Hungary and Australia. </w:t>
      </w:r>
      <w:r w:rsidRPr="007D7C37">
        <w:rPr>
          <w:i/>
          <w:iCs/>
        </w:rPr>
        <w:t>American Sociological Review</w:t>
      </w:r>
      <w:r w:rsidRPr="007D7C37">
        <w:t xml:space="preserve">, </w:t>
      </w:r>
      <w:r w:rsidRPr="007D7C37">
        <w:rPr>
          <w:i/>
          <w:iCs/>
        </w:rPr>
        <w:t>57</w:t>
      </w:r>
      <w:r w:rsidRPr="007D7C37">
        <w:t>, 461.</w:t>
      </w:r>
    </w:p>
    <w:p w14:paraId="6DE4348B" w14:textId="77777777" w:rsidR="00405578" w:rsidRPr="007D7C37" w:rsidRDefault="00405578" w:rsidP="008A3DFB">
      <w:pPr>
        <w:pStyle w:val="Bibliography"/>
        <w:ind w:left="567" w:hanging="567"/>
      </w:pPr>
      <w:r w:rsidRPr="007D7C37">
        <w:t xml:space="preserve">Feld, S. L. (1981). The Focused Organization of Social Ties. </w:t>
      </w:r>
      <w:r w:rsidRPr="007D7C37">
        <w:rPr>
          <w:i/>
          <w:iCs/>
        </w:rPr>
        <w:t>American Journal of Sociology</w:t>
      </w:r>
      <w:r w:rsidRPr="007D7C37">
        <w:t xml:space="preserve">, </w:t>
      </w:r>
      <w:r w:rsidRPr="007D7C37">
        <w:rPr>
          <w:i/>
          <w:iCs/>
        </w:rPr>
        <w:t>86</w:t>
      </w:r>
      <w:r w:rsidRPr="007D7C37">
        <w:t>, 1015–1035.</w:t>
      </w:r>
    </w:p>
    <w:p w14:paraId="66C0AE82" w14:textId="77777777" w:rsidR="00405578" w:rsidRPr="007D7C37" w:rsidRDefault="00405578" w:rsidP="008A3DFB">
      <w:pPr>
        <w:pStyle w:val="Bibliography"/>
        <w:ind w:left="567" w:hanging="567"/>
      </w:pPr>
      <w:r w:rsidRPr="007D7C37">
        <w:t xml:space="preserve">García-Castro, J. D., González, R., Frigolett, C., Jiménez-Moya, G., Rodríguez-Bailón, R., and Willis, G. (2022). Changing attitudes toward redistribution: The role of perceived economic inequality in everyday life and intolerance of inequality. </w:t>
      </w:r>
      <w:r w:rsidRPr="007D7C37">
        <w:rPr>
          <w:i/>
          <w:iCs/>
        </w:rPr>
        <w:t>The Journal of Social Psychology</w:t>
      </w:r>
      <w:r w:rsidRPr="007D7C37">
        <w:t xml:space="preserve">, </w:t>
      </w:r>
      <w:r w:rsidRPr="007D7C37">
        <w:rPr>
          <w:i/>
          <w:iCs/>
        </w:rPr>
        <w:t>0</w:t>
      </w:r>
      <w:r w:rsidRPr="007D7C37">
        <w:t>, 1–16.</w:t>
      </w:r>
    </w:p>
    <w:p w14:paraId="08F38E5E" w14:textId="77777777" w:rsidR="00405578" w:rsidRPr="007D7C37" w:rsidRDefault="00405578" w:rsidP="008A3DFB">
      <w:pPr>
        <w:pStyle w:val="Bibliography"/>
        <w:ind w:left="567" w:hanging="567"/>
        <w:rPr>
          <w:lang w:val="de-DE"/>
        </w:rPr>
      </w:pPr>
      <w:r w:rsidRPr="007D7C37">
        <w:t xml:space="preserve">García-Sánchez, E., Castillo, J. C., Rodríguez-Bailón, R., and Willis, G. B. (2022). The Two Faces of Support for Redistribution in Colombia: Taxing the Wealthy or Assisting People in Need. </w:t>
      </w:r>
      <w:r w:rsidRPr="007D7C37">
        <w:rPr>
          <w:i/>
          <w:iCs/>
          <w:lang w:val="de-DE"/>
        </w:rPr>
        <w:t>Frontiers in Sociology</w:t>
      </w:r>
      <w:r w:rsidRPr="007D7C37">
        <w:rPr>
          <w:lang w:val="de-DE"/>
        </w:rPr>
        <w:t xml:space="preserve">, </w:t>
      </w:r>
      <w:r w:rsidRPr="007D7C37">
        <w:rPr>
          <w:i/>
          <w:iCs/>
          <w:lang w:val="de-DE"/>
        </w:rPr>
        <w:t>7</w:t>
      </w:r>
      <w:r w:rsidRPr="007D7C37">
        <w:rPr>
          <w:lang w:val="de-DE"/>
        </w:rPr>
        <w:t>, 773378.</w:t>
      </w:r>
    </w:p>
    <w:p w14:paraId="02A95729" w14:textId="77777777" w:rsidR="00405578" w:rsidRPr="007D7C37" w:rsidRDefault="00405578" w:rsidP="008A3DFB">
      <w:pPr>
        <w:pStyle w:val="Bibliography"/>
        <w:ind w:left="567" w:hanging="567"/>
      </w:pPr>
      <w:r w:rsidRPr="007D7C37">
        <w:rPr>
          <w:lang w:val="de-DE"/>
        </w:rPr>
        <w:t xml:space="preserve">Häusermann, S., Kurer, T., and Schwander, H. (2015). </w:t>
      </w:r>
      <w:r w:rsidRPr="007D7C37">
        <w:t xml:space="preserve">High-skilled outsiders? Labor market vulnerability, education and welfare state preferences. </w:t>
      </w:r>
      <w:r w:rsidRPr="007D7C37">
        <w:rPr>
          <w:i/>
          <w:iCs/>
        </w:rPr>
        <w:t>Socio-Economic Review</w:t>
      </w:r>
      <w:r w:rsidRPr="007D7C37">
        <w:t xml:space="preserve">, </w:t>
      </w:r>
      <w:r w:rsidRPr="007D7C37">
        <w:rPr>
          <w:i/>
          <w:iCs/>
        </w:rPr>
        <w:t>13</w:t>
      </w:r>
      <w:r w:rsidRPr="007D7C37">
        <w:t>, 235–258.</w:t>
      </w:r>
    </w:p>
    <w:p w14:paraId="35817D69" w14:textId="77777777" w:rsidR="00405578" w:rsidRPr="007D7C37" w:rsidRDefault="00405578" w:rsidP="008A3DFB">
      <w:pPr>
        <w:pStyle w:val="Bibliography"/>
        <w:ind w:left="567" w:hanging="567"/>
      </w:pPr>
      <w:r w:rsidRPr="007D7C37">
        <w:t xml:space="preserve">Homans, G. C. (1951). </w:t>
      </w:r>
      <w:r w:rsidRPr="007D7C37">
        <w:rPr>
          <w:i/>
          <w:iCs/>
        </w:rPr>
        <w:t>The human group.</w:t>
      </w:r>
      <w:r w:rsidRPr="007D7C37">
        <w:t xml:space="preserve"> Piscataway,  NJ,  US: Transaction Publishers.</w:t>
      </w:r>
    </w:p>
    <w:p w14:paraId="43B503DB" w14:textId="77777777" w:rsidR="00405578" w:rsidRPr="007D7C37" w:rsidRDefault="00405578" w:rsidP="008A3DFB">
      <w:pPr>
        <w:pStyle w:val="Bibliography"/>
        <w:ind w:left="567" w:hanging="567"/>
      </w:pPr>
      <w:r w:rsidRPr="007D7C37">
        <w:t xml:space="preserve">Hox, J. J. (2010). </w:t>
      </w:r>
      <w:r w:rsidRPr="007D7C37">
        <w:rPr>
          <w:i/>
          <w:iCs/>
        </w:rPr>
        <w:t>Multilevel analysis: Techniques and applications</w:t>
      </w:r>
      <w:r w:rsidRPr="007D7C37">
        <w:t xml:space="preserve"> (2. ed). New York: Routledge, Taylor &amp; Francis.</w:t>
      </w:r>
    </w:p>
    <w:p w14:paraId="1261C9D2" w14:textId="77777777" w:rsidR="00405578" w:rsidRPr="007D7C37" w:rsidRDefault="00405578" w:rsidP="008A3DFB">
      <w:pPr>
        <w:pStyle w:val="Bibliography"/>
        <w:ind w:left="567" w:hanging="567"/>
      </w:pPr>
      <w:r w:rsidRPr="007D7C37">
        <w:t xml:space="preserve">ILO. (2022). </w:t>
      </w:r>
      <w:r w:rsidRPr="007D7C37">
        <w:rPr>
          <w:i/>
          <w:iCs/>
        </w:rPr>
        <w:t>World Economic Outlook Database</w:t>
      </w:r>
      <w:r w:rsidRPr="007D7C37">
        <w:t>. Retrieved from https://www.imf.org/en/Publications/WEO/weo-database/2022/April</w:t>
      </w:r>
    </w:p>
    <w:p w14:paraId="4C8827EC" w14:textId="77777777" w:rsidR="00405578" w:rsidRPr="007D7C37" w:rsidRDefault="00405578" w:rsidP="008A3DFB">
      <w:pPr>
        <w:pStyle w:val="Bibliography"/>
        <w:ind w:left="567" w:hanging="567"/>
      </w:pPr>
      <w:r w:rsidRPr="007D7C37">
        <w:t xml:space="preserve">ISSP Research Group. (2019). </w:t>
      </w:r>
      <w:r w:rsidRPr="007D7C37">
        <w:rPr>
          <w:i/>
          <w:iCs/>
        </w:rPr>
        <w:t>International Social Survey Programme: Social Networks and Social Resources - ISSP 2017</w:t>
      </w:r>
      <w:r w:rsidRPr="007D7C37">
        <w:t xml:space="preserve"> (Version 2.0.0) [Data set]. GESIS Data Archive.</w:t>
      </w:r>
    </w:p>
    <w:p w14:paraId="1E707023" w14:textId="77777777" w:rsidR="00405578" w:rsidRPr="007D7C37" w:rsidRDefault="00405578" w:rsidP="008A3DFB">
      <w:pPr>
        <w:pStyle w:val="Bibliography"/>
        <w:ind w:left="567" w:hanging="567"/>
      </w:pPr>
      <w:r w:rsidRPr="007D7C37">
        <w:t xml:space="preserve">Kalmijn, M., and Kraaykamp, G. (2007). Social stratification and attitudes: A comparative analysis of the effects of class and education in Europe1. </w:t>
      </w:r>
      <w:r w:rsidRPr="007D7C37">
        <w:rPr>
          <w:i/>
          <w:iCs/>
        </w:rPr>
        <w:t>The British Journal of Sociology</w:t>
      </w:r>
      <w:r w:rsidRPr="007D7C37">
        <w:t xml:space="preserve">, </w:t>
      </w:r>
      <w:r w:rsidRPr="007D7C37">
        <w:rPr>
          <w:i/>
          <w:iCs/>
        </w:rPr>
        <w:t>58</w:t>
      </w:r>
      <w:r w:rsidRPr="007D7C37">
        <w:t>, 547–576.</w:t>
      </w:r>
    </w:p>
    <w:p w14:paraId="5A8ABBAA" w14:textId="77777777" w:rsidR="00405578" w:rsidRPr="007D7C37" w:rsidRDefault="00405578" w:rsidP="008A3DFB">
      <w:pPr>
        <w:pStyle w:val="Bibliography"/>
        <w:ind w:left="567" w:hanging="567"/>
      </w:pPr>
      <w:r w:rsidRPr="007D7C37">
        <w:t xml:space="preserve">Kim, H., and Lee, Y. (2018). Socioeconomic status, perceived inequality of opportunity, and attitudes toward redistribution. </w:t>
      </w:r>
      <w:r w:rsidRPr="007D7C37">
        <w:rPr>
          <w:i/>
          <w:iCs/>
        </w:rPr>
        <w:t>The Social Science Journal</w:t>
      </w:r>
      <w:r w:rsidRPr="007D7C37">
        <w:t xml:space="preserve">, </w:t>
      </w:r>
      <w:r w:rsidRPr="007D7C37">
        <w:rPr>
          <w:i/>
          <w:iCs/>
        </w:rPr>
        <w:t>55</w:t>
      </w:r>
      <w:r w:rsidRPr="007D7C37">
        <w:t>, 300–312.</w:t>
      </w:r>
    </w:p>
    <w:p w14:paraId="174E5781" w14:textId="77777777" w:rsidR="00405578" w:rsidRPr="007D7C37" w:rsidRDefault="00405578" w:rsidP="008A3DFB">
      <w:pPr>
        <w:pStyle w:val="Bibliography"/>
        <w:ind w:left="567" w:hanging="567"/>
      </w:pPr>
      <w:r w:rsidRPr="007D7C37">
        <w:t xml:space="preserve">Kitschelt, H., and Rehm, P. (2014). Occupations as a Site of Political Preference Formation. </w:t>
      </w:r>
      <w:r w:rsidRPr="007D7C37">
        <w:rPr>
          <w:i/>
          <w:iCs/>
        </w:rPr>
        <w:t>Comparative Political Studies</w:t>
      </w:r>
      <w:r w:rsidRPr="007D7C37">
        <w:t xml:space="preserve">, </w:t>
      </w:r>
      <w:r w:rsidRPr="007D7C37">
        <w:rPr>
          <w:i/>
          <w:iCs/>
        </w:rPr>
        <w:t>47</w:t>
      </w:r>
      <w:r w:rsidRPr="007D7C37">
        <w:t>, 1670–1706.</w:t>
      </w:r>
    </w:p>
    <w:p w14:paraId="337FB52C" w14:textId="77777777" w:rsidR="00405578" w:rsidRPr="007D7C37" w:rsidRDefault="00405578" w:rsidP="008A3DFB">
      <w:pPr>
        <w:pStyle w:val="Bibliography"/>
        <w:ind w:left="567" w:hanging="567"/>
      </w:pPr>
      <w:r w:rsidRPr="007D7C37">
        <w:t xml:space="preserve">Kragten, N., and Rözer, J. (2017). The Income Inequality Hypothesis Revisited: Assessing the Hypothesis Using Four Methodological Approaches. </w:t>
      </w:r>
      <w:r w:rsidRPr="007D7C37">
        <w:rPr>
          <w:i/>
          <w:iCs/>
        </w:rPr>
        <w:t>Social Indicators Research</w:t>
      </w:r>
      <w:r w:rsidRPr="007D7C37">
        <w:t xml:space="preserve">, </w:t>
      </w:r>
      <w:r w:rsidRPr="007D7C37">
        <w:rPr>
          <w:i/>
          <w:iCs/>
        </w:rPr>
        <w:t>131</w:t>
      </w:r>
      <w:r w:rsidRPr="007D7C37">
        <w:t>, 1015–1033.</w:t>
      </w:r>
    </w:p>
    <w:p w14:paraId="4556337F" w14:textId="77777777" w:rsidR="00405578" w:rsidRPr="007D7C37" w:rsidRDefault="00405578" w:rsidP="008A3DFB">
      <w:pPr>
        <w:pStyle w:val="Bibliography"/>
        <w:ind w:left="567" w:hanging="567"/>
      </w:pPr>
      <w:r w:rsidRPr="007D7C37">
        <w:t xml:space="preserve">Kulin, J., and Svallfors, S. (2013). Class, values, and attitudes towards redistribution: A European comparison. </w:t>
      </w:r>
      <w:r w:rsidRPr="007D7C37">
        <w:rPr>
          <w:i/>
          <w:iCs/>
        </w:rPr>
        <w:t>European Sociological Review</w:t>
      </w:r>
      <w:r w:rsidRPr="007D7C37">
        <w:t xml:space="preserve">, </w:t>
      </w:r>
      <w:r w:rsidRPr="007D7C37">
        <w:rPr>
          <w:i/>
          <w:iCs/>
        </w:rPr>
        <w:t>29</w:t>
      </w:r>
      <w:r w:rsidRPr="007D7C37">
        <w:t>, 155–167.</w:t>
      </w:r>
    </w:p>
    <w:p w14:paraId="1702792A" w14:textId="77777777" w:rsidR="00405578" w:rsidRPr="007D7C37" w:rsidRDefault="00405578" w:rsidP="008A3DFB">
      <w:pPr>
        <w:pStyle w:val="Bibliography"/>
        <w:ind w:left="567" w:hanging="567"/>
      </w:pPr>
      <w:r w:rsidRPr="007D7C37">
        <w:t xml:space="preserve">Lancee, B., and Van de Werfhorst, H. G. (2012). Income inequality and participation: A comparison of 24 European countries. </w:t>
      </w:r>
      <w:r w:rsidRPr="007D7C37">
        <w:rPr>
          <w:i/>
          <w:iCs/>
        </w:rPr>
        <w:t>Social Science Research</w:t>
      </w:r>
      <w:r w:rsidRPr="007D7C37">
        <w:t xml:space="preserve">, </w:t>
      </w:r>
      <w:r w:rsidRPr="007D7C37">
        <w:rPr>
          <w:i/>
          <w:iCs/>
        </w:rPr>
        <w:t>41</w:t>
      </w:r>
      <w:r w:rsidRPr="007D7C37">
        <w:t>, 1166–1178.</w:t>
      </w:r>
    </w:p>
    <w:p w14:paraId="54EEF48F" w14:textId="77777777" w:rsidR="00405578" w:rsidRPr="007D7C37" w:rsidRDefault="00405578" w:rsidP="008A3DFB">
      <w:pPr>
        <w:pStyle w:val="Bibliography"/>
        <w:ind w:left="567" w:hanging="567"/>
      </w:pPr>
      <w:r w:rsidRPr="007D7C37">
        <w:t xml:space="preserve">Langsæther, P. E., and Evans, G. (2020). More than self-interest: Why different classes have different attitudes to income inequality. </w:t>
      </w:r>
      <w:r w:rsidRPr="007D7C37">
        <w:rPr>
          <w:i/>
          <w:iCs/>
        </w:rPr>
        <w:t>The British Journal of Sociology</w:t>
      </w:r>
      <w:r w:rsidRPr="007D7C37">
        <w:t xml:space="preserve">, </w:t>
      </w:r>
      <w:r w:rsidRPr="007D7C37">
        <w:rPr>
          <w:i/>
          <w:iCs/>
        </w:rPr>
        <w:t>71</w:t>
      </w:r>
      <w:r w:rsidRPr="007D7C37">
        <w:t>, 594–607.</w:t>
      </w:r>
    </w:p>
    <w:p w14:paraId="6E28E38B" w14:textId="77777777" w:rsidR="00405578" w:rsidRPr="007D7C37" w:rsidRDefault="00405578" w:rsidP="008A3DFB">
      <w:pPr>
        <w:pStyle w:val="Bibliography"/>
        <w:ind w:left="567" w:hanging="567"/>
      </w:pPr>
      <w:r w:rsidRPr="007D7C37">
        <w:t xml:space="preserve">Lazarsfeld, P. F., and Merton, R. K. (1954). Friendship as a social process: A substantive and methodological analysis. In T. Morroe and C. H. Page (Eds.), </w:t>
      </w:r>
      <w:r w:rsidRPr="007D7C37">
        <w:rPr>
          <w:i/>
          <w:iCs/>
        </w:rPr>
        <w:t>Freedom and control in modern society</w:t>
      </w:r>
      <w:r w:rsidRPr="007D7C37">
        <w:t xml:space="preserve"> (Vol. 18, pp. 18–66). New York: Van Nostrand.</w:t>
      </w:r>
    </w:p>
    <w:p w14:paraId="31AE4448" w14:textId="77777777" w:rsidR="00405578" w:rsidRPr="007D7C37" w:rsidRDefault="00405578" w:rsidP="008A3DFB">
      <w:pPr>
        <w:pStyle w:val="Bibliography"/>
        <w:ind w:left="567" w:hanging="567"/>
      </w:pPr>
      <w:r w:rsidRPr="007D7C37">
        <w:lastRenderedPageBreak/>
        <w:t xml:space="preserve">Lee, J. (2023). Consider your origins: Parental social class and preferences for redistribution in the United States from 1977 to 2018. </w:t>
      </w:r>
      <w:r w:rsidRPr="007D7C37">
        <w:rPr>
          <w:i/>
          <w:iCs/>
        </w:rPr>
        <w:t>Social Science Research</w:t>
      </w:r>
      <w:r w:rsidRPr="007D7C37">
        <w:t xml:space="preserve">, </w:t>
      </w:r>
      <w:r w:rsidRPr="007D7C37">
        <w:rPr>
          <w:i/>
          <w:iCs/>
        </w:rPr>
        <w:t>110</w:t>
      </w:r>
      <w:r w:rsidRPr="007D7C37">
        <w:t>, 102840.</w:t>
      </w:r>
    </w:p>
    <w:p w14:paraId="057E5082" w14:textId="77777777" w:rsidR="00405578" w:rsidRPr="007D7C37" w:rsidRDefault="00405578" w:rsidP="008A3DFB">
      <w:pPr>
        <w:pStyle w:val="Bibliography"/>
        <w:ind w:left="567" w:hanging="567"/>
      </w:pPr>
      <w:r w:rsidRPr="007D7C37">
        <w:t xml:space="preserve">Liebig, S., and Sauer, C. (2016). Sociology of Justice. In C. Sabbagh and M. Schmitt (Eds.), </w:t>
      </w:r>
      <w:r w:rsidRPr="007D7C37">
        <w:rPr>
          <w:i/>
          <w:iCs/>
        </w:rPr>
        <w:t>Handbook of Social Justice Theory and Research</w:t>
      </w:r>
      <w:r w:rsidRPr="007D7C37">
        <w:t xml:space="preserve"> (pp. 37–59). New York, NY: Springer New York.</w:t>
      </w:r>
    </w:p>
    <w:p w14:paraId="59E3303D" w14:textId="77777777" w:rsidR="00405578" w:rsidRPr="007D7C37" w:rsidRDefault="00405578" w:rsidP="008A3DFB">
      <w:pPr>
        <w:pStyle w:val="Bibliography"/>
        <w:ind w:left="567" w:hanging="567"/>
      </w:pPr>
      <w:r w:rsidRPr="007D7C37">
        <w:t xml:space="preserve">Lin, N., and Dumin, M. (1986). Access to occupations through social ties. </w:t>
      </w:r>
      <w:r w:rsidRPr="007D7C37">
        <w:rPr>
          <w:i/>
          <w:iCs/>
        </w:rPr>
        <w:t>Social Networks</w:t>
      </w:r>
      <w:r w:rsidRPr="007D7C37">
        <w:t xml:space="preserve">, </w:t>
      </w:r>
      <w:r w:rsidRPr="007D7C37">
        <w:rPr>
          <w:i/>
          <w:iCs/>
        </w:rPr>
        <w:t>8</w:t>
      </w:r>
      <w:r w:rsidRPr="007D7C37">
        <w:t>, 365–385.</w:t>
      </w:r>
    </w:p>
    <w:p w14:paraId="7BBE8A05" w14:textId="77777777" w:rsidR="00405578" w:rsidRPr="007D7C37" w:rsidRDefault="00405578" w:rsidP="008A3DFB">
      <w:pPr>
        <w:pStyle w:val="Bibliography"/>
        <w:ind w:left="567" w:hanging="567"/>
      </w:pPr>
      <w:r w:rsidRPr="007D7C37">
        <w:t xml:space="preserve">Lindh, A., and Andersson, A. B. (2024). Social networks and distributive conflict: The class divide in social ties and attitudes to income inequality across 29 countries. </w:t>
      </w:r>
      <w:r w:rsidRPr="007D7C37">
        <w:rPr>
          <w:i/>
          <w:iCs/>
        </w:rPr>
        <w:t>European Sociological Review</w:t>
      </w:r>
      <w:r w:rsidRPr="007D7C37">
        <w:t>, jcae039.</w:t>
      </w:r>
    </w:p>
    <w:p w14:paraId="57C1D74E" w14:textId="77777777" w:rsidR="00405578" w:rsidRPr="007D7C37" w:rsidRDefault="00405578" w:rsidP="008A3DFB">
      <w:pPr>
        <w:pStyle w:val="Bibliography"/>
        <w:ind w:left="567" w:hanging="567"/>
      </w:pPr>
      <w:r w:rsidRPr="007D7C37">
        <w:t xml:space="preserve">Lindh, A., Andersson, A. B., and Völker, B. (2021). The Missing Link: Network Influences on Class Divides in Political Attitudes. </w:t>
      </w:r>
      <w:r w:rsidRPr="007D7C37">
        <w:rPr>
          <w:i/>
          <w:iCs/>
        </w:rPr>
        <w:t>European Sociological Review</w:t>
      </w:r>
      <w:r w:rsidRPr="007D7C37">
        <w:t xml:space="preserve">, </w:t>
      </w:r>
      <w:r w:rsidRPr="007D7C37">
        <w:rPr>
          <w:i/>
          <w:iCs/>
        </w:rPr>
        <w:t>37</w:t>
      </w:r>
      <w:r w:rsidRPr="007D7C37">
        <w:t>, 695–712.</w:t>
      </w:r>
    </w:p>
    <w:p w14:paraId="426D9DFB" w14:textId="77777777" w:rsidR="00405578" w:rsidRPr="007D7C37" w:rsidRDefault="00405578" w:rsidP="008A3DFB">
      <w:pPr>
        <w:pStyle w:val="Bibliography"/>
        <w:ind w:left="567" w:hanging="567"/>
        <w:rPr>
          <w:lang w:val="es-CL"/>
        </w:rPr>
      </w:pPr>
      <w:r w:rsidRPr="007D7C37">
        <w:t xml:space="preserve">Lindh, A., and McCall, L. (2020). Class Position and Political Opinion in Rich Democracies. </w:t>
      </w:r>
      <w:r w:rsidRPr="007D7C37">
        <w:rPr>
          <w:i/>
          <w:iCs/>
          <w:lang w:val="es-CL"/>
        </w:rPr>
        <w:t>Annual Review of Sociology</w:t>
      </w:r>
      <w:r w:rsidRPr="007D7C37">
        <w:rPr>
          <w:lang w:val="es-CL"/>
        </w:rPr>
        <w:t xml:space="preserve">, </w:t>
      </w:r>
      <w:r w:rsidRPr="007D7C37">
        <w:rPr>
          <w:i/>
          <w:iCs/>
          <w:lang w:val="es-CL"/>
        </w:rPr>
        <w:t>46</w:t>
      </w:r>
      <w:r w:rsidRPr="007D7C37">
        <w:rPr>
          <w:lang w:val="es-CL"/>
        </w:rPr>
        <w:t>, 419–441.</w:t>
      </w:r>
    </w:p>
    <w:p w14:paraId="02528D70" w14:textId="77777777" w:rsidR="00405578" w:rsidRPr="007D7C37" w:rsidRDefault="00405578" w:rsidP="008A3DFB">
      <w:pPr>
        <w:pStyle w:val="Bibliography"/>
        <w:ind w:left="567" w:hanging="567"/>
      </w:pPr>
      <w:r w:rsidRPr="007D7C37">
        <w:rPr>
          <w:lang w:val="es-CL"/>
        </w:rPr>
        <w:t xml:space="preserve">Maldonado, L., Castillo, J. C., Iturra, J., Atria, J., and Meneses, F. (2019). Meritocracia y redistribución en Chile: Señales de la opinión pública. </w:t>
      </w:r>
      <w:r w:rsidRPr="007D7C37">
        <w:rPr>
          <w:i/>
          <w:iCs/>
        </w:rPr>
        <w:t>Open Science Framework</w:t>
      </w:r>
      <w:r w:rsidRPr="007D7C37">
        <w:t>. https://doi.org/10.17605/osf.io/g4ek8</w:t>
      </w:r>
    </w:p>
    <w:p w14:paraId="3408C0B4" w14:textId="77777777" w:rsidR="00405578" w:rsidRPr="007D7C37" w:rsidRDefault="00405578" w:rsidP="008A3DFB">
      <w:pPr>
        <w:pStyle w:val="Bibliography"/>
        <w:ind w:left="567" w:hanging="567"/>
      </w:pPr>
      <w:r w:rsidRPr="007D7C37">
        <w:t xml:space="preserve">McCall, L., and Kenworthy, L. (2009). Americans’ Social Policy Preferences in the Era of Rising Inequality. </w:t>
      </w:r>
      <w:r w:rsidRPr="007D7C37">
        <w:rPr>
          <w:i/>
          <w:iCs/>
        </w:rPr>
        <w:t>Perspectives on Politics</w:t>
      </w:r>
      <w:r w:rsidRPr="007D7C37">
        <w:t xml:space="preserve">, </w:t>
      </w:r>
      <w:r w:rsidRPr="007D7C37">
        <w:rPr>
          <w:i/>
          <w:iCs/>
        </w:rPr>
        <w:t>7</w:t>
      </w:r>
      <w:r w:rsidRPr="007D7C37">
        <w:t>, 459–484.</w:t>
      </w:r>
    </w:p>
    <w:p w14:paraId="4ED58A04" w14:textId="77777777" w:rsidR="00405578" w:rsidRPr="007D7C37" w:rsidRDefault="00405578" w:rsidP="008A3DFB">
      <w:pPr>
        <w:pStyle w:val="Bibliography"/>
        <w:ind w:left="567" w:hanging="567"/>
      </w:pPr>
      <w:r w:rsidRPr="007D7C37">
        <w:t xml:space="preserve">McPherson, M., Smith-Lovin, L., and Cook, J. M. (2001). Birds of a Feather: Homophily in Social Networks. </w:t>
      </w:r>
      <w:r w:rsidRPr="007D7C37">
        <w:rPr>
          <w:i/>
          <w:iCs/>
        </w:rPr>
        <w:t>Annual Review of Sociology</w:t>
      </w:r>
      <w:r w:rsidRPr="007D7C37">
        <w:t xml:space="preserve">, </w:t>
      </w:r>
      <w:r w:rsidRPr="007D7C37">
        <w:rPr>
          <w:i/>
          <w:iCs/>
        </w:rPr>
        <w:t>27</w:t>
      </w:r>
      <w:r w:rsidRPr="007D7C37">
        <w:t>, 415–444.</w:t>
      </w:r>
    </w:p>
    <w:p w14:paraId="711C9703" w14:textId="77777777" w:rsidR="00405578" w:rsidRPr="007D7C37" w:rsidRDefault="00405578" w:rsidP="008A3DFB">
      <w:pPr>
        <w:pStyle w:val="Bibliography"/>
        <w:ind w:left="567" w:hanging="567"/>
      </w:pPr>
      <w:r w:rsidRPr="007D7C37">
        <w:t xml:space="preserve">Meltzer, A. H., and Richard, S. F. (1981). A Rational Theory of the Size of Government. </w:t>
      </w:r>
      <w:r w:rsidRPr="007D7C37">
        <w:rPr>
          <w:i/>
          <w:iCs/>
        </w:rPr>
        <w:t>Journal of Political Economy</w:t>
      </w:r>
      <w:r w:rsidRPr="007D7C37">
        <w:t xml:space="preserve">, </w:t>
      </w:r>
      <w:r w:rsidRPr="007D7C37">
        <w:rPr>
          <w:i/>
          <w:iCs/>
        </w:rPr>
        <w:t>89</w:t>
      </w:r>
      <w:r w:rsidRPr="007D7C37">
        <w:t>, 914–927.</w:t>
      </w:r>
    </w:p>
    <w:p w14:paraId="70DA4CF1" w14:textId="77777777" w:rsidR="00405578" w:rsidRPr="007D7C37" w:rsidRDefault="00405578" w:rsidP="008A3DFB">
      <w:pPr>
        <w:pStyle w:val="Bibliography"/>
        <w:ind w:left="567" w:hanging="567"/>
      </w:pPr>
      <w:r w:rsidRPr="007D7C37">
        <w:t xml:space="preserve">Mijs, J. (2021). The paradox of inequality: Income inequality and belief in meritocracy go hand in hand. </w:t>
      </w:r>
      <w:r w:rsidRPr="007D7C37">
        <w:rPr>
          <w:i/>
          <w:iCs/>
        </w:rPr>
        <w:t>Socio-Economic Review</w:t>
      </w:r>
      <w:r w:rsidRPr="007D7C37">
        <w:t xml:space="preserve">, </w:t>
      </w:r>
      <w:r w:rsidRPr="007D7C37">
        <w:rPr>
          <w:i/>
          <w:iCs/>
        </w:rPr>
        <w:t>19</w:t>
      </w:r>
      <w:r w:rsidRPr="007D7C37">
        <w:t>, 7–35.</w:t>
      </w:r>
    </w:p>
    <w:p w14:paraId="01C6A753" w14:textId="77777777" w:rsidR="00405578" w:rsidRPr="007D7C37" w:rsidRDefault="00405578" w:rsidP="008A3DFB">
      <w:pPr>
        <w:pStyle w:val="Bibliography"/>
        <w:ind w:left="567" w:hanging="567"/>
      </w:pPr>
      <w:r w:rsidRPr="007D7C37">
        <w:t xml:space="preserve">Mijs, J., and Roe, E. L. (2021). Is America coming apart? Socioeconomic segregation in neighborhoods, schools, workplaces, and social networks, 1970–2020. </w:t>
      </w:r>
      <w:r w:rsidRPr="007D7C37">
        <w:rPr>
          <w:i/>
          <w:iCs/>
        </w:rPr>
        <w:t>Sociology Compass</w:t>
      </w:r>
      <w:r w:rsidRPr="007D7C37">
        <w:t xml:space="preserve">, </w:t>
      </w:r>
      <w:r w:rsidRPr="007D7C37">
        <w:rPr>
          <w:i/>
          <w:iCs/>
        </w:rPr>
        <w:t>15</w:t>
      </w:r>
      <w:r w:rsidRPr="007D7C37">
        <w:t>, e12884.</w:t>
      </w:r>
    </w:p>
    <w:p w14:paraId="3D0DD2AD" w14:textId="77777777" w:rsidR="00405578" w:rsidRPr="007D7C37" w:rsidRDefault="00405578" w:rsidP="008A3DFB">
      <w:pPr>
        <w:pStyle w:val="Bibliography"/>
        <w:ind w:left="567" w:hanging="567"/>
      </w:pPr>
      <w:r w:rsidRPr="007D7C37">
        <w:t xml:space="preserve">Morris, L., and Scott, J. (1996). The Attenuation of Class Analysis: Some Comments on G. Marshall, S. Roberts and C. Burgoyne, “Social Class and the Underclass in Britain in the USA.” </w:t>
      </w:r>
      <w:r w:rsidRPr="007D7C37">
        <w:rPr>
          <w:i/>
          <w:iCs/>
        </w:rPr>
        <w:t>The British Journal of Sociology</w:t>
      </w:r>
      <w:r w:rsidRPr="007D7C37">
        <w:t xml:space="preserve">, </w:t>
      </w:r>
      <w:r w:rsidRPr="007D7C37">
        <w:rPr>
          <w:i/>
          <w:iCs/>
        </w:rPr>
        <w:t>47</w:t>
      </w:r>
      <w:r w:rsidRPr="007D7C37">
        <w:t>, 45.</w:t>
      </w:r>
    </w:p>
    <w:p w14:paraId="5658012E" w14:textId="77777777" w:rsidR="00405578" w:rsidRPr="007D7C37" w:rsidRDefault="00405578" w:rsidP="008A3DFB">
      <w:pPr>
        <w:pStyle w:val="Bibliography"/>
        <w:ind w:left="567" w:hanging="567"/>
      </w:pPr>
      <w:r w:rsidRPr="007D7C37">
        <w:t xml:space="preserve">Neckerman, K. M., and Torche, F. (2007). Inequality: Causes and Consequences. </w:t>
      </w:r>
      <w:r w:rsidRPr="007D7C37">
        <w:rPr>
          <w:i/>
          <w:iCs/>
        </w:rPr>
        <w:t>Annual Review of Sociology</w:t>
      </w:r>
      <w:r w:rsidRPr="007D7C37">
        <w:t xml:space="preserve">, </w:t>
      </w:r>
      <w:r w:rsidRPr="007D7C37">
        <w:rPr>
          <w:i/>
          <w:iCs/>
        </w:rPr>
        <w:t>33</w:t>
      </w:r>
      <w:r w:rsidRPr="007D7C37">
        <w:t>, 335–357.</w:t>
      </w:r>
    </w:p>
    <w:p w14:paraId="09321363" w14:textId="77777777" w:rsidR="00405578" w:rsidRPr="007D7C37" w:rsidRDefault="00405578" w:rsidP="008A3DFB">
      <w:pPr>
        <w:pStyle w:val="Bibliography"/>
        <w:ind w:left="567" w:hanging="567"/>
      </w:pPr>
      <w:r w:rsidRPr="007D7C37">
        <w:t xml:space="preserve">Oesch, D. (2006). </w:t>
      </w:r>
      <w:r w:rsidRPr="007D7C37">
        <w:rPr>
          <w:i/>
          <w:iCs/>
        </w:rPr>
        <w:t>Redrawing the Class Map</w:t>
      </w:r>
      <w:r w:rsidRPr="007D7C37">
        <w:t>. London: Palgrave Macmillan UK.</w:t>
      </w:r>
    </w:p>
    <w:p w14:paraId="611E6FFD" w14:textId="77777777" w:rsidR="00405578" w:rsidRPr="007D7C37" w:rsidRDefault="00405578" w:rsidP="008A3DFB">
      <w:pPr>
        <w:pStyle w:val="Bibliography"/>
        <w:ind w:left="567" w:hanging="567"/>
      </w:pPr>
      <w:r w:rsidRPr="007D7C37">
        <w:t xml:space="preserve">Oesch, D., and Rennwald, L. (2018). Electoral competition in Europe’s new tripolar political space: Class voting for the left, centre-right and radical right. </w:t>
      </w:r>
      <w:r w:rsidRPr="007D7C37">
        <w:rPr>
          <w:i/>
          <w:iCs/>
        </w:rPr>
        <w:t>European Journal of Political Research</w:t>
      </w:r>
      <w:r w:rsidRPr="007D7C37">
        <w:t xml:space="preserve">, </w:t>
      </w:r>
      <w:r w:rsidRPr="007D7C37">
        <w:rPr>
          <w:i/>
          <w:iCs/>
        </w:rPr>
        <w:t>57</w:t>
      </w:r>
      <w:r w:rsidRPr="007D7C37">
        <w:t>, 783–807.</w:t>
      </w:r>
    </w:p>
    <w:p w14:paraId="67BB317F" w14:textId="77777777" w:rsidR="00405578" w:rsidRPr="007D7C37" w:rsidRDefault="00405578" w:rsidP="008A3DFB">
      <w:pPr>
        <w:pStyle w:val="Bibliography"/>
        <w:ind w:left="567" w:hanging="567"/>
      </w:pPr>
      <w:r w:rsidRPr="007D7C37">
        <w:t xml:space="preserve">Otero, G., and Mendoza, M. (2023). The Power of Diversity: Class, Networks and Attitudes Towards Inequality. </w:t>
      </w:r>
      <w:r w:rsidRPr="007D7C37">
        <w:rPr>
          <w:i/>
          <w:iCs/>
        </w:rPr>
        <w:t>Sociology</w:t>
      </w:r>
      <w:r w:rsidRPr="007D7C37">
        <w:t>, 00380385231217625.</w:t>
      </w:r>
    </w:p>
    <w:p w14:paraId="1366C741" w14:textId="77777777" w:rsidR="00405578" w:rsidRPr="007D7C37" w:rsidRDefault="00405578" w:rsidP="008A3DFB">
      <w:pPr>
        <w:pStyle w:val="Bibliography"/>
        <w:ind w:left="567" w:hanging="567"/>
      </w:pPr>
      <w:r w:rsidRPr="007D7C37">
        <w:t xml:space="preserve">Otero, G., Völker, B., and Rözer, J. (2021). Open But Segregated? Class Divisions And the Network Structure of Social Capital in Chile. </w:t>
      </w:r>
      <w:r w:rsidRPr="007D7C37">
        <w:rPr>
          <w:i/>
          <w:iCs/>
        </w:rPr>
        <w:t>Social Forces</w:t>
      </w:r>
      <w:r w:rsidRPr="007D7C37">
        <w:t xml:space="preserve">, </w:t>
      </w:r>
      <w:r w:rsidRPr="007D7C37">
        <w:rPr>
          <w:i/>
          <w:iCs/>
        </w:rPr>
        <w:t>100</w:t>
      </w:r>
      <w:r w:rsidRPr="007D7C37">
        <w:t>, 649–679.</w:t>
      </w:r>
    </w:p>
    <w:p w14:paraId="68F6D497" w14:textId="77777777" w:rsidR="00405578" w:rsidRPr="007D7C37" w:rsidRDefault="00405578" w:rsidP="008A3DFB">
      <w:pPr>
        <w:pStyle w:val="Bibliography"/>
        <w:ind w:left="567" w:hanging="567"/>
      </w:pPr>
      <w:r w:rsidRPr="007D7C37">
        <w:t xml:space="preserve">Otero, G., Völker, B., Rözer, J., and Mollenhorst, G. (2022). The lives of others: Class divisions, network segregation, and attachment to society in Chile. </w:t>
      </w:r>
      <w:r w:rsidRPr="007D7C37">
        <w:rPr>
          <w:i/>
          <w:iCs/>
        </w:rPr>
        <w:t>The British Journal of Sociology</w:t>
      </w:r>
      <w:r w:rsidRPr="007D7C37">
        <w:t xml:space="preserve">, </w:t>
      </w:r>
      <w:r w:rsidRPr="007D7C37">
        <w:rPr>
          <w:i/>
          <w:iCs/>
        </w:rPr>
        <w:t>73</w:t>
      </w:r>
      <w:r w:rsidRPr="007D7C37">
        <w:t>, 754–785.</w:t>
      </w:r>
    </w:p>
    <w:p w14:paraId="604685BC" w14:textId="77777777" w:rsidR="00405578" w:rsidRPr="007D7C37" w:rsidRDefault="00405578" w:rsidP="008A3DFB">
      <w:pPr>
        <w:pStyle w:val="Bibliography"/>
        <w:ind w:left="567" w:hanging="567"/>
      </w:pPr>
      <w:r w:rsidRPr="007D7C37">
        <w:t xml:space="preserve">Otero, G., Völker, B., Rözer, J., and Mollenhorst, G. (2024). Differences in access to social capital across societies. </w:t>
      </w:r>
      <w:r w:rsidRPr="007D7C37">
        <w:rPr>
          <w:i/>
          <w:iCs/>
        </w:rPr>
        <w:t>European Sociological Review</w:t>
      </w:r>
      <w:r w:rsidRPr="007D7C37">
        <w:t xml:space="preserve">, </w:t>
      </w:r>
      <w:r w:rsidRPr="007D7C37">
        <w:rPr>
          <w:i/>
          <w:iCs/>
        </w:rPr>
        <w:t>40</w:t>
      </w:r>
      <w:r w:rsidRPr="007D7C37">
        <w:t>, 493–510.</w:t>
      </w:r>
    </w:p>
    <w:p w14:paraId="0C85782F" w14:textId="77777777" w:rsidR="00405578" w:rsidRPr="007D7C37" w:rsidRDefault="00405578" w:rsidP="008A3DFB">
      <w:pPr>
        <w:pStyle w:val="Bibliography"/>
        <w:ind w:left="567" w:hanging="567"/>
      </w:pPr>
      <w:r w:rsidRPr="007D7C37">
        <w:lastRenderedPageBreak/>
        <w:t xml:space="preserve">Paskov, M., and Weisstanner, D. (2022). Cross-Class Embeddedness through Family Ties and Support for Income Redistribution. </w:t>
      </w:r>
      <w:r w:rsidRPr="007D7C37">
        <w:rPr>
          <w:i/>
          <w:iCs/>
        </w:rPr>
        <w:t>European Sociological Review</w:t>
      </w:r>
      <w:r w:rsidRPr="007D7C37">
        <w:t xml:space="preserve">, </w:t>
      </w:r>
      <w:r w:rsidRPr="007D7C37">
        <w:rPr>
          <w:i/>
          <w:iCs/>
        </w:rPr>
        <w:t>38</w:t>
      </w:r>
      <w:r w:rsidRPr="007D7C37">
        <w:t>, 286–303.</w:t>
      </w:r>
    </w:p>
    <w:p w14:paraId="7760525A" w14:textId="77777777" w:rsidR="00405578" w:rsidRPr="007D7C37" w:rsidRDefault="00405578" w:rsidP="008A3DFB">
      <w:pPr>
        <w:pStyle w:val="Bibliography"/>
        <w:ind w:left="567" w:hanging="567"/>
      </w:pPr>
      <w:r w:rsidRPr="007D7C37">
        <w:t xml:space="preserve">Pichler, F., and Wallace, C. (2009). Social Capital and Social Class in Europe: The Role of Social Networks in Social Stratification. </w:t>
      </w:r>
      <w:r w:rsidRPr="007D7C37">
        <w:rPr>
          <w:i/>
          <w:iCs/>
        </w:rPr>
        <w:t>European Sociological Review</w:t>
      </w:r>
      <w:r w:rsidRPr="007D7C37">
        <w:t xml:space="preserve">, </w:t>
      </w:r>
      <w:r w:rsidRPr="007D7C37">
        <w:rPr>
          <w:i/>
          <w:iCs/>
        </w:rPr>
        <w:t>25</w:t>
      </w:r>
      <w:r w:rsidRPr="007D7C37">
        <w:t>, 319–332.</w:t>
      </w:r>
    </w:p>
    <w:p w14:paraId="45443823" w14:textId="77777777" w:rsidR="00405578" w:rsidRPr="007D7C37" w:rsidRDefault="00405578" w:rsidP="008A3DFB">
      <w:pPr>
        <w:pStyle w:val="Bibliography"/>
        <w:ind w:left="567" w:hanging="567"/>
      </w:pPr>
      <w:r w:rsidRPr="007D7C37">
        <w:t xml:space="preserve">Rehm, P. (2009). Risks and Redistribution: An Individual-Level Analysis. </w:t>
      </w:r>
      <w:r w:rsidRPr="007D7C37">
        <w:rPr>
          <w:i/>
          <w:iCs/>
        </w:rPr>
        <w:t>Comparative Political Studies</w:t>
      </w:r>
      <w:r w:rsidRPr="007D7C37">
        <w:t xml:space="preserve">, </w:t>
      </w:r>
      <w:r w:rsidRPr="007D7C37">
        <w:rPr>
          <w:i/>
          <w:iCs/>
        </w:rPr>
        <w:t>42</w:t>
      </w:r>
      <w:r w:rsidRPr="007D7C37">
        <w:t>, 855–881.</w:t>
      </w:r>
    </w:p>
    <w:p w14:paraId="652A70DA" w14:textId="77777777" w:rsidR="00405578" w:rsidRPr="007D7C37" w:rsidRDefault="00405578" w:rsidP="008A3DFB">
      <w:pPr>
        <w:pStyle w:val="Bibliography"/>
        <w:ind w:left="567" w:hanging="567"/>
      </w:pPr>
      <w:r w:rsidRPr="007D7C37">
        <w:t xml:space="preserve">Rueda, D., and Stegmueller, D. (2019). </w:t>
      </w:r>
      <w:r w:rsidRPr="007D7C37">
        <w:rPr>
          <w:i/>
          <w:iCs/>
        </w:rPr>
        <w:t>Who Wants What?: Redistribution Preferences in Comparative Perspective</w:t>
      </w:r>
      <w:r w:rsidRPr="007D7C37">
        <w:t xml:space="preserve"> (1st ed.). Cambridge University Press.</w:t>
      </w:r>
    </w:p>
    <w:p w14:paraId="283848BE" w14:textId="77777777" w:rsidR="00405578" w:rsidRPr="007D7C37" w:rsidRDefault="00405578" w:rsidP="008A3DFB">
      <w:pPr>
        <w:pStyle w:val="Bibliography"/>
        <w:ind w:left="567" w:hanging="567"/>
      </w:pPr>
      <w:r w:rsidRPr="007D7C37">
        <w:t xml:space="preserve">Sachweh, P. (2012). The moral economy of inequality: Popular views on income differentiation, poverty and wealth. </w:t>
      </w:r>
      <w:r w:rsidRPr="007D7C37">
        <w:rPr>
          <w:i/>
          <w:iCs/>
        </w:rPr>
        <w:t>Socio-Economic Review</w:t>
      </w:r>
      <w:r w:rsidRPr="007D7C37">
        <w:t xml:space="preserve">, </w:t>
      </w:r>
      <w:r w:rsidRPr="007D7C37">
        <w:rPr>
          <w:i/>
          <w:iCs/>
        </w:rPr>
        <w:t>10</w:t>
      </w:r>
      <w:r w:rsidRPr="007D7C37">
        <w:t>, 419–445.</w:t>
      </w:r>
    </w:p>
    <w:p w14:paraId="124B69EF" w14:textId="77777777" w:rsidR="00405578" w:rsidRPr="007D7C37" w:rsidRDefault="00405578" w:rsidP="008A3DFB">
      <w:pPr>
        <w:pStyle w:val="Bibliography"/>
        <w:ind w:left="567" w:hanging="567"/>
      </w:pPr>
      <w:r w:rsidRPr="007D7C37">
        <w:t xml:space="preserve">Sachweh, P., and Sthamer, E. (2019). Why Do the Affluent Find Inequality Increasingly Unjust? Changing Inequality and Justice Perceptions in Germany, 1994–2014. </w:t>
      </w:r>
      <w:r w:rsidRPr="007D7C37">
        <w:rPr>
          <w:i/>
          <w:iCs/>
        </w:rPr>
        <w:t>European Sociological Review</w:t>
      </w:r>
      <w:r w:rsidRPr="007D7C37">
        <w:t xml:space="preserve">, </w:t>
      </w:r>
      <w:r w:rsidRPr="007D7C37">
        <w:rPr>
          <w:i/>
          <w:iCs/>
        </w:rPr>
        <w:t>35</w:t>
      </w:r>
      <w:r w:rsidRPr="007D7C37">
        <w:t>, 651–668.</w:t>
      </w:r>
    </w:p>
    <w:p w14:paraId="722B9F2F" w14:textId="77777777" w:rsidR="00405578" w:rsidRPr="007D7C37" w:rsidRDefault="00405578" w:rsidP="008A3DFB">
      <w:pPr>
        <w:pStyle w:val="Bibliography"/>
        <w:ind w:left="567" w:hanging="567"/>
      </w:pPr>
      <w:r w:rsidRPr="007D7C37">
        <w:t xml:space="preserve">Solt, F. (2020). Measuring Income Inequality Across Countries and Over Time: The Standardized World Income Inequality Database. </w:t>
      </w:r>
      <w:r w:rsidRPr="007D7C37">
        <w:rPr>
          <w:i/>
          <w:iCs/>
        </w:rPr>
        <w:t>Social Science Quarterly</w:t>
      </w:r>
      <w:r w:rsidRPr="007D7C37">
        <w:t xml:space="preserve">, </w:t>
      </w:r>
      <w:r w:rsidRPr="007D7C37">
        <w:rPr>
          <w:i/>
          <w:iCs/>
        </w:rPr>
        <w:t>101</w:t>
      </w:r>
      <w:r w:rsidRPr="007D7C37">
        <w:t>, 1183–1199.</w:t>
      </w:r>
    </w:p>
    <w:p w14:paraId="0E86B21B" w14:textId="77777777" w:rsidR="00405578" w:rsidRPr="007D7C37" w:rsidRDefault="00405578" w:rsidP="008A3DFB">
      <w:pPr>
        <w:pStyle w:val="Bibliography"/>
        <w:ind w:left="567" w:hanging="567"/>
      </w:pPr>
      <w:r w:rsidRPr="007D7C37">
        <w:t xml:space="preserve">Sosnaud, B., Brady, D., and Frenk, S. M. (2013). Class in Name Only: Subjective Class Identity, Objective Class Position, and Vote Choice in American Presidential Elections. </w:t>
      </w:r>
      <w:r w:rsidRPr="007D7C37">
        <w:rPr>
          <w:i/>
          <w:iCs/>
        </w:rPr>
        <w:t>Social Problems</w:t>
      </w:r>
      <w:r w:rsidRPr="007D7C37">
        <w:t xml:space="preserve">, </w:t>
      </w:r>
      <w:r w:rsidRPr="007D7C37">
        <w:rPr>
          <w:i/>
          <w:iCs/>
        </w:rPr>
        <w:t>60</w:t>
      </w:r>
      <w:r w:rsidRPr="007D7C37">
        <w:t>, 81–99.</w:t>
      </w:r>
    </w:p>
    <w:p w14:paraId="606B7C2A" w14:textId="77777777" w:rsidR="00405578" w:rsidRPr="007D7C37" w:rsidRDefault="00405578" w:rsidP="008A3DFB">
      <w:pPr>
        <w:pStyle w:val="Bibliography"/>
        <w:ind w:left="567" w:hanging="567"/>
      </w:pPr>
      <w:r w:rsidRPr="007D7C37">
        <w:t xml:space="preserve">Svallfors, S. (2006). </w:t>
      </w:r>
      <w:r w:rsidRPr="007D7C37">
        <w:rPr>
          <w:i/>
          <w:iCs/>
        </w:rPr>
        <w:t>The moral economy of class: Class and attitudes in comparative perspective</w:t>
      </w:r>
      <w:r w:rsidRPr="007D7C37">
        <w:t>. Stanford University Press.</w:t>
      </w:r>
    </w:p>
    <w:p w14:paraId="1687469B" w14:textId="77777777" w:rsidR="00405578" w:rsidRPr="007D7C37" w:rsidRDefault="00405578" w:rsidP="008A3DFB">
      <w:pPr>
        <w:pStyle w:val="Bibliography"/>
        <w:ind w:left="567" w:hanging="567"/>
      </w:pPr>
      <w:r w:rsidRPr="007D7C37">
        <w:t xml:space="preserve">Svallfors, S. (2013). Government quality, egalitarianism, and attitudes to taxes and social spending: A European comparison. </w:t>
      </w:r>
      <w:r w:rsidRPr="007D7C37">
        <w:rPr>
          <w:i/>
          <w:iCs/>
        </w:rPr>
        <w:t>European Political Science Review</w:t>
      </w:r>
      <w:r w:rsidRPr="007D7C37">
        <w:t xml:space="preserve">, </w:t>
      </w:r>
      <w:r w:rsidRPr="007D7C37">
        <w:rPr>
          <w:i/>
          <w:iCs/>
        </w:rPr>
        <w:t>5</w:t>
      </w:r>
      <w:r w:rsidRPr="007D7C37">
        <w:t>, 363–380.</w:t>
      </w:r>
    </w:p>
    <w:p w14:paraId="5EAC58A3" w14:textId="77777777" w:rsidR="00405578" w:rsidRPr="007D7C37" w:rsidRDefault="00405578" w:rsidP="008A3DFB">
      <w:pPr>
        <w:pStyle w:val="Bibliography"/>
        <w:ind w:left="567" w:hanging="567"/>
      </w:pPr>
      <w:r w:rsidRPr="007D7C37">
        <w:t xml:space="preserve">UNU-WIDER. (2023). </w:t>
      </w:r>
      <w:r w:rsidRPr="007D7C37">
        <w:rPr>
          <w:i/>
          <w:iCs/>
        </w:rPr>
        <w:t>World Income Inequality Database (WIID) – Version 28 November 2023</w:t>
      </w:r>
      <w:r w:rsidRPr="007D7C37">
        <w:t xml:space="preserve"> (p. Version 28 November 2023) [Data set].</w:t>
      </w:r>
    </w:p>
    <w:p w14:paraId="14D14520" w14:textId="77777777" w:rsidR="00405578" w:rsidRPr="007D7C37" w:rsidRDefault="00405578" w:rsidP="008A3DFB">
      <w:pPr>
        <w:pStyle w:val="Bibliography"/>
        <w:ind w:left="567" w:hanging="567"/>
      </w:pPr>
      <w:r w:rsidRPr="007D7C37">
        <w:t xml:space="preserve">Uslaner, E. M., and Brown, M. (2005). Inequality, Trust, and Civic Engagement. </w:t>
      </w:r>
      <w:r w:rsidRPr="007D7C37">
        <w:rPr>
          <w:i/>
          <w:iCs/>
        </w:rPr>
        <w:t>American Politics Research</w:t>
      </w:r>
      <w:r w:rsidRPr="007D7C37">
        <w:t xml:space="preserve">, </w:t>
      </w:r>
      <w:r w:rsidRPr="007D7C37">
        <w:rPr>
          <w:i/>
          <w:iCs/>
        </w:rPr>
        <w:t>33</w:t>
      </w:r>
      <w:r w:rsidRPr="007D7C37">
        <w:t>, 868–894.</w:t>
      </w:r>
    </w:p>
    <w:p w14:paraId="3B55A348" w14:textId="77777777" w:rsidR="00405578" w:rsidRPr="007D7C37" w:rsidRDefault="00405578" w:rsidP="008A3DFB">
      <w:pPr>
        <w:pStyle w:val="Bibliography"/>
        <w:ind w:left="567" w:hanging="567"/>
      </w:pPr>
      <w:r w:rsidRPr="007D7C37">
        <w:t xml:space="preserve">van der Gaag, M., Snijders, T. A. B., and Flap, H. (2008). Position Generator Measures and Their Relationship to Other Social Capital Measures. In N. Lin and B. Erickson (Eds.), </w:t>
      </w:r>
      <w:r w:rsidRPr="007D7C37">
        <w:rPr>
          <w:i/>
          <w:iCs/>
        </w:rPr>
        <w:t>Social Capital: An International Research Program</w:t>
      </w:r>
      <w:r w:rsidRPr="007D7C37">
        <w:t xml:space="preserve"> (pp. 27–48). Oxford University Press.</w:t>
      </w:r>
    </w:p>
    <w:p w14:paraId="5F65E602" w14:textId="77777777" w:rsidR="00405578" w:rsidRPr="007D7C37" w:rsidRDefault="00405578" w:rsidP="008A3DFB">
      <w:pPr>
        <w:pStyle w:val="Bibliography"/>
        <w:ind w:left="567" w:hanging="567"/>
      </w:pPr>
      <w:r w:rsidRPr="007D7C37">
        <w:t xml:space="preserve">VanHeuvelen, T., and Copas, K. (2018). The Intercohort Dynamics of Support for Redistribution in 54 Countries, 1985–2017. </w:t>
      </w:r>
      <w:r w:rsidRPr="007D7C37">
        <w:rPr>
          <w:i/>
          <w:iCs/>
        </w:rPr>
        <w:t>Societies</w:t>
      </w:r>
      <w:r w:rsidRPr="007D7C37">
        <w:t xml:space="preserve">, </w:t>
      </w:r>
      <w:r w:rsidRPr="007D7C37">
        <w:rPr>
          <w:i/>
          <w:iCs/>
        </w:rPr>
        <w:t>8</w:t>
      </w:r>
      <w:r w:rsidRPr="007D7C37">
        <w:t>, 69.</w:t>
      </w:r>
    </w:p>
    <w:p w14:paraId="6335C74C" w14:textId="77777777" w:rsidR="00405578" w:rsidRPr="007D7C37" w:rsidRDefault="00405578" w:rsidP="008A3DFB">
      <w:pPr>
        <w:pStyle w:val="Bibliography"/>
        <w:ind w:left="567" w:hanging="567"/>
      </w:pPr>
      <w:r w:rsidRPr="007D7C37">
        <w:t xml:space="preserve">Visser, P. S., and Mirabile, R. R. (2004). Attitudes in the Social Context: The Impact of Social Network Composition on Individual-Level Attitude Strength. </w:t>
      </w:r>
      <w:r w:rsidRPr="007D7C37">
        <w:rPr>
          <w:i/>
          <w:iCs/>
        </w:rPr>
        <w:t>Journal of Personality and Social Psychology</w:t>
      </w:r>
      <w:r w:rsidRPr="007D7C37">
        <w:t xml:space="preserve">, </w:t>
      </w:r>
      <w:r w:rsidRPr="007D7C37">
        <w:rPr>
          <w:i/>
          <w:iCs/>
        </w:rPr>
        <w:t>87</w:t>
      </w:r>
      <w:r w:rsidRPr="007D7C37">
        <w:t>, 779–795.</w:t>
      </w:r>
    </w:p>
    <w:p w14:paraId="212B9005" w14:textId="77777777" w:rsidR="00405578" w:rsidRPr="007D7C37" w:rsidRDefault="00405578" w:rsidP="008A3DFB">
      <w:pPr>
        <w:pStyle w:val="Bibliography"/>
        <w:ind w:left="567" w:hanging="567"/>
      </w:pPr>
      <w:r w:rsidRPr="007D7C37">
        <w:t xml:space="preserve">Völker, B. (2022). “Birds of a feather” - forever? Homogeneity in adult friendship networks through the life course. </w:t>
      </w:r>
      <w:r w:rsidRPr="007D7C37">
        <w:rPr>
          <w:i/>
          <w:iCs/>
        </w:rPr>
        <w:t>Advances in Life Course Research</w:t>
      </w:r>
      <w:r w:rsidRPr="007D7C37">
        <w:t xml:space="preserve">, </w:t>
      </w:r>
      <w:r w:rsidRPr="007D7C37">
        <w:rPr>
          <w:i/>
          <w:iCs/>
        </w:rPr>
        <w:t>53</w:t>
      </w:r>
      <w:r w:rsidRPr="007D7C37">
        <w:t>, 100498.</w:t>
      </w:r>
    </w:p>
    <w:p w14:paraId="1F40C864" w14:textId="77777777" w:rsidR="00405578" w:rsidRPr="007D7C37" w:rsidRDefault="00405578" w:rsidP="008A3DFB">
      <w:pPr>
        <w:pStyle w:val="Bibliography"/>
        <w:ind w:left="567" w:hanging="567"/>
      </w:pPr>
      <w:r w:rsidRPr="007D7C37">
        <w:t xml:space="preserve">Waitkus, N., and Minkus, L. (2021). Investigating the Gender Wealth Gap Across Occupational Classes. </w:t>
      </w:r>
      <w:r w:rsidRPr="007D7C37">
        <w:rPr>
          <w:i/>
          <w:iCs/>
        </w:rPr>
        <w:t>Feminist Economics</w:t>
      </w:r>
      <w:r w:rsidRPr="007D7C37">
        <w:t xml:space="preserve">, </w:t>
      </w:r>
      <w:r w:rsidRPr="007D7C37">
        <w:rPr>
          <w:i/>
          <w:iCs/>
        </w:rPr>
        <w:t>27</w:t>
      </w:r>
      <w:r w:rsidRPr="007D7C37">
        <w:t>, 114–147.</w:t>
      </w:r>
    </w:p>
    <w:p w14:paraId="13545D20" w14:textId="77777777" w:rsidR="00405578" w:rsidRPr="007D7C37" w:rsidRDefault="00405578" w:rsidP="008A3DFB">
      <w:pPr>
        <w:pStyle w:val="Bibliography"/>
        <w:ind w:left="567" w:hanging="567"/>
      </w:pPr>
      <w:r w:rsidRPr="007D7C37">
        <w:t xml:space="preserve">Weber, M. (2011). Class, Status, Party. In </w:t>
      </w:r>
      <w:r w:rsidRPr="007D7C37">
        <w:rPr>
          <w:i/>
          <w:iCs/>
        </w:rPr>
        <w:t>The Inequality Reader</w:t>
      </w:r>
      <w:r w:rsidRPr="007D7C37">
        <w:t xml:space="preserve"> (2nd ed.). Routledge.</w:t>
      </w:r>
    </w:p>
    <w:p w14:paraId="26856254" w14:textId="77777777" w:rsidR="00405578" w:rsidRPr="007D7C37" w:rsidRDefault="00405578" w:rsidP="008A3DFB">
      <w:pPr>
        <w:pStyle w:val="Bibliography"/>
        <w:ind w:left="567" w:hanging="567"/>
      </w:pPr>
      <w:r w:rsidRPr="007D7C37">
        <w:t xml:space="preserve">Wright, E. O., and Cho, D. (1992). The Relative Permeability of Class Boundaries to Cross-Class Friendships: A Comparative Study of the United States, Canada, Sweden, and Norway. </w:t>
      </w:r>
      <w:r w:rsidRPr="007D7C37">
        <w:rPr>
          <w:i/>
          <w:iCs/>
        </w:rPr>
        <w:t>American Sociological Review</w:t>
      </w:r>
      <w:r w:rsidRPr="007D7C37">
        <w:t xml:space="preserve">, </w:t>
      </w:r>
      <w:r w:rsidRPr="007D7C37">
        <w:rPr>
          <w:i/>
          <w:iCs/>
        </w:rPr>
        <w:t>57</w:t>
      </w:r>
      <w:r w:rsidRPr="007D7C37">
        <w:t>, 85–102.</w:t>
      </w:r>
    </w:p>
    <w:p w14:paraId="6619F1DA" w14:textId="77777777" w:rsidR="00405578" w:rsidRPr="007D7C37" w:rsidRDefault="00405578" w:rsidP="008A3DFB">
      <w:pPr>
        <w:pStyle w:val="Bibliography"/>
        <w:ind w:left="567" w:hanging="567"/>
      </w:pPr>
      <w:r w:rsidRPr="007D7C37">
        <w:t xml:space="preserve">Yamamura, E. (2012). Social capital, household income, and preferences for income redistribution. </w:t>
      </w:r>
      <w:r w:rsidRPr="007D7C37">
        <w:rPr>
          <w:i/>
          <w:iCs/>
        </w:rPr>
        <w:t>European Journal of Political Economy</w:t>
      </w:r>
      <w:r w:rsidRPr="007D7C37">
        <w:t xml:space="preserve">, </w:t>
      </w:r>
      <w:r w:rsidRPr="007D7C37">
        <w:rPr>
          <w:i/>
          <w:iCs/>
        </w:rPr>
        <w:t>28</w:t>
      </w:r>
      <w:r w:rsidRPr="007D7C37">
        <w:t>, 498–511.</w:t>
      </w:r>
    </w:p>
    <w:p w14:paraId="0009F33B" w14:textId="5EDF9B13" w:rsidR="00CD31D9" w:rsidRPr="007D7C37" w:rsidRDefault="00872C0C" w:rsidP="008A3DFB">
      <w:pPr>
        <w:ind w:left="567" w:hanging="567"/>
        <w:jc w:val="both"/>
        <w:rPr>
          <w:rFonts w:ascii="Times New Roman" w:hAnsi="Times New Roman" w:cs="Times New Roman"/>
        </w:rPr>
      </w:pPr>
      <w:r w:rsidRPr="007D7C37">
        <w:rPr>
          <w:rFonts w:ascii="Times New Roman" w:hAnsi="Times New Roman" w:cs="Times New Roman"/>
        </w:rPr>
        <w:fldChar w:fldCharType="end"/>
      </w:r>
    </w:p>
    <w:p w14:paraId="7C914C3C" w14:textId="77777777" w:rsidR="000D11C0" w:rsidRPr="007D7C37" w:rsidRDefault="000D11C0" w:rsidP="000D11C0">
      <w:pPr>
        <w:ind w:firstLine="284"/>
        <w:jc w:val="both"/>
        <w:rPr>
          <w:rFonts w:ascii="Times New Roman" w:hAnsi="Times New Roman" w:cs="Times New Roman"/>
        </w:rPr>
      </w:pPr>
    </w:p>
    <w:p w14:paraId="5BB69C64" w14:textId="77777777" w:rsidR="00A92E5A" w:rsidRPr="007D7C37" w:rsidRDefault="00A92E5A" w:rsidP="000D11C0">
      <w:pPr>
        <w:ind w:firstLine="284"/>
        <w:jc w:val="both"/>
        <w:rPr>
          <w:rFonts w:ascii="Times New Roman" w:hAnsi="Times New Roman" w:cs="Times New Roman"/>
        </w:rPr>
      </w:pPr>
    </w:p>
    <w:p w14:paraId="4F18AAEE" w14:textId="77777777" w:rsidR="00A92E5A" w:rsidRPr="007D7C37" w:rsidRDefault="00A92E5A" w:rsidP="000D11C0">
      <w:pPr>
        <w:ind w:firstLine="284"/>
        <w:jc w:val="both"/>
        <w:rPr>
          <w:rFonts w:ascii="Times New Roman" w:hAnsi="Times New Roman" w:cs="Times New Roman"/>
        </w:rPr>
      </w:pPr>
    </w:p>
    <w:p w14:paraId="7F5AD0CF" w14:textId="37ED1429" w:rsidR="003707CF" w:rsidRPr="007D7C37" w:rsidRDefault="00CD31D9" w:rsidP="00E97EE9">
      <w:pPr>
        <w:pStyle w:val="Heading1"/>
        <w:rPr>
          <w:rFonts w:cs="Times New Roman"/>
          <w:i/>
        </w:rPr>
      </w:pPr>
      <w:r w:rsidRPr="007D7C37">
        <w:rPr>
          <w:rFonts w:cs="Times New Roman"/>
        </w:rPr>
        <w:t>Appendix</w:t>
      </w:r>
      <w:r w:rsidRPr="007D7C37">
        <w:rPr>
          <w:rFonts w:cs="Times New Roman"/>
        </w:rPr>
        <w:br/>
      </w:r>
    </w:p>
    <w:p w14:paraId="0E8B3182" w14:textId="66A83D7D" w:rsidR="00641B64" w:rsidRPr="007D7C37" w:rsidRDefault="00641B64" w:rsidP="00F07DFA">
      <w:pPr>
        <w:pStyle w:val="BodyText"/>
        <w:jc w:val="center"/>
      </w:pPr>
      <w:r w:rsidRPr="007D7C37">
        <w:t>[Table A1 about here]</w:t>
      </w:r>
    </w:p>
    <w:p w14:paraId="478951DE" w14:textId="241F9299" w:rsidR="00641B64" w:rsidRPr="007D7C37" w:rsidRDefault="00641B64" w:rsidP="00F07DFA">
      <w:pPr>
        <w:pStyle w:val="BodyText"/>
        <w:jc w:val="center"/>
      </w:pPr>
      <w:r w:rsidRPr="007D7C37">
        <w:t>[Table A2 about here]</w:t>
      </w:r>
    </w:p>
    <w:p w14:paraId="08D70974" w14:textId="7E7C88EB" w:rsidR="00641B64" w:rsidRPr="007D7C37" w:rsidRDefault="00641B64" w:rsidP="00F07DFA">
      <w:pPr>
        <w:jc w:val="center"/>
        <w:rPr>
          <w:rFonts w:ascii="Times New Roman" w:eastAsia="Times New Roman" w:hAnsi="Times New Roman" w:cs="Times New Roman"/>
        </w:rPr>
      </w:pPr>
      <w:r w:rsidRPr="007D7C37">
        <w:rPr>
          <w:rFonts w:ascii="Times New Roman" w:eastAsia="Times New Roman" w:hAnsi="Times New Roman" w:cs="Times New Roman"/>
        </w:rPr>
        <w:t>[Table A3 about here]</w:t>
      </w:r>
    </w:p>
    <w:p w14:paraId="7C163EB2" w14:textId="5F34AFFC" w:rsidR="00641B64" w:rsidRPr="007D7C37" w:rsidRDefault="00641B64" w:rsidP="00F07DFA">
      <w:pPr>
        <w:jc w:val="center"/>
        <w:rPr>
          <w:rFonts w:ascii="Times New Roman" w:eastAsia="Times New Roman" w:hAnsi="Times New Roman" w:cs="Times New Roman"/>
        </w:rPr>
      </w:pPr>
      <w:r w:rsidRPr="007D7C37">
        <w:rPr>
          <w:rFonts w:ascii="Times New Roman" w:eastAsia="Times New Roman" w:hAnsi="Times New Roman" w:cs="Times New Roman"/>
        </w:rPr>
        <w:t>[Table A4 about here]</w:t>
      </w:r>
    </w:p>
    <w:p w14:paraId="1C09A8C5" w14:textId="23A5B8D4" w:rsidR="0074275E" w:rsidRPr="00284230" w:rsidRDefault="002C482C" w:rsidP="00F07DFA">
      <w:pPr>
        <w:pStyle w:val="ImageCaption"/>
        <w:jc w:val="center"/>
        <w:rPr>
          <w:rFonts w:ascii="Times New Roman" w:hAnsi="Times New Roman" w:cs="Times New Roman"/>
          <w:i w:val="0"/>
        </w:rPr>
      </w:pPr>
      <w:r w:rsidRPr="007D7C37">
        <w:rPr>
          <w:rFonts w:ascii="Times New Roman" w:hAnsi="Times New Roman" w:cs="Times New Roman"/>
          <w:i w:val="0"/>
        </w:rPr>
        <w:t>[Table A5 about here]</w:t>
      </w:r>
      <w:bookmarkEnd w:id="18"/>
    </w:p>
    <w:sectPr w:rsidR="0074275E" w:rsidRPr="00284230">
      <w:headerReference w:type="even" r:id="rId8"/>
      <w:headerReference w:type="default" r:id="rId9"/>
      <w:footerReference w:type="even" r:id="rId10"/>
      <w:footerReference w:type="default" r:id="rId11"/>
      <w:headerReference w:type="first" r:id="rId12"/>
      <w:footerReference w:type="first" r:id="rId13"/>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6810F4" w14:textId="77777777" w:rsidR="00E8601C" w:rsidRDefault="00E8601C">
      <w:pPr>
        <w:spacing w:after="0"/>
      </w:pPr>
      <w:r>
        <w:separator/>
      </w:r>
    </w:p>
  </w:endnote>
  <w:endnote w:type="continuationSeparator" w:id="0">
    <w:p w14:paraId="6334364E" w14:textId="77777777" w:rsidR="00E8601C" w:rsidRDefault="00E8601C">
      <w:pPr>
        <w:spacing w:after="0"/>
      </w:pPr>
      <w:r>
        <w:continuationSeparator/>
      </w:r>
    </w:p>
  </w:endnote>
  <w:endnote w:type="continuationNotice" w:id="1">
    <w:p w14:paraId="563B5FA2" w14:textId="77777777" w:rsidR="00E8601C" w:rsidRDefault="00E8601C">
      <w:pPr>
        <w:spacing w:after="0"/>
      </w:pPr>
    </w:p>
  </w:endnote>
  <w:endnote w:id="2">
    <w:p w14:paraId="0009F34F" w14:textId="77777777" w:rsidR="003B0F26" w:rsidRDefault="003B0F26">
      <w:pPr>
        <w:pStyle w:val="EndnoteText"/>
      </w:pPr>
      <w:r>
        <w:rPr>
          <w:rStyle w:val="EndnoteReference"/>
        </w:rPr>
        <w:endnoteRef/>
      </w:r>
      <w:r>
        <w:t xml:space="preserve"> Slovenia is excluded from the study because the measure of support for government redistribution, specifically “It is the responsibility of the government to reduce the differences in income between people with high incomes and those with low incomes,” was not available in the dataset.</w:t>
      </w:r>
    </w:p>
  </w:endnote>
  <w:endnote w:id="3">
    <w:p w14:paraId="0009F350" w14:textId="77777777" w:rsidR="003B0F26" w:rsidRDefault="003B0F26">
      <w:pPr>
        <w:pStyle w:val="EndnoteText"/>
      </w:pPr>
      <w:r>
        <w:rPr>
          <w:rStyle w:val="EndnoteReference"/>
        </w:rPr>
        <w:endnoteRef/>
      </w:r>
      <w:r>
        <w:t xml:space="preserve"> Self-employed farmers (IVc) are included in the self-employed class, while agricultural labor (VIIb) is in the working class.</w:t>
      </w:r>
    </w:p>
  </w:endnote>
  <w:endnote w:id="4">
    <w:p w14:paraId="0009F351" w14:textId="689E4AC7" w:rsidR="003B0F26" w:rsidRDefault="003B0F26">
      <w:pPr>
        <w:pStyle w:val="EndnoteText"/>
      </w:pPr>
      <w:r>
        <w:rPr>
          <w:rStyle w:val="EndnoteReference"/>
        </w:rPr>
        <w:endnoteRef/>
      </w:r>
      <w:r>
        <w:t xml:space="preserve"> Supplementary analyses employing alternative income inequality measures show that the results are robust when using the Inter-decile (D9/D1) (see Table S1) and the Top 10/Bottom 50 ratios (see Table S2). </w:t>
      </w:r>
      <w:r w:rsidR="00FC6CC6">
        <w:t>I also classified countries into low, middle-low</w:t>
      </w:r>
      <w:r>
        <w:t>, middle-high, and high-income inequality groups based on quintiles according to the Gini index. Hence, I used country-fixed effects regressions to control for the cross-country differences and observed and unobserved societal characteristics (see Table S3). The results are consistent with the multilevel estimations.</w:t>
      </w:r>
    </w:p>
  </w:endnote>
  <w:endnote w:id="5">
    <w:p w14:paraId="0009F352" w14:textId="7385D83C" w:rsidR="003B0F26" w:rsidRDefault="003B0F26">
      <w:pPr>
        <w:pStyle w:val="EndnoteText"/>
      </w:pPr>
      <w:r>
        <w:rPr>
          <w:rStyle w:val="EndnoteReference"/>
        </w:rPr>
        <w:endnoteRef/>
      </w:r>
      <w:r>
        <w:t xml:space="preserve"> I employed the Restricted Maximum Likelihood (REML) method because it adjusts the estimation of standard errors for small sample sizes and provides better estimates of variance components in the context of cross-national data </w:t>
      </w:r>
      <w:r w:rsidR="00243A25">
        <w:fldChar w:fldCharType="begin"/>
      </w:r>
      <w:r w:rsidR="00405578">
        <w:instrText xml:space="preserve"> ADDIN ZOTERO_ITEM CSL_CITATION {"citationID":"39rWQqhB","properties":{"formattedCitation":"(Bryan and Jenkins, 2016)","plainCitation":"(Bryan and Jenkins, 2016)","noteIndex":4},"citationItems":[{"id":15923,"uris":["http://zotero.org/users/5414506/items/FVUVTVL2"],"itemData":{"id":15923,"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instrText>
      </w:r>
      <w:r w:rsidR="00243A25">
        <w:fldChar w:fldCharType="separate"/>
      </w:r>
      <w:r w:rsidR="00405578" w:rsidRPr="00405578">
        <w:rPr>
          <w:rFonts w:cs="Times New Roman"/>
        </w:rPr>
        <w:t>(Bryan and Jenkins, 2016)</w:t>
      </w:r>
      <w:r w:rsidR="00243A25">
        <w:fldChar w:fldCharType="end"/>
      </w:r>
      <w:r>
        <w:t>.</w:t>
      </w:r>
    </w:p>
  </w:endnote>
  <w:endnote w:id="6">
    <w:p w14:paraId="0009F353" w14:textId="02428669" w:rsidR="003B0F26" w:rsidRDefault="003B0F26">
      <w:pPr>
        <w:pStyle w:val="EndnoteText"/>
      </w:pPr>
      <w:r>
        <w:rPr>
          <w:rStyle w:val="EndnoteReference"/>
        </w:rPr>
        <w:endnoteRef/>
      </w:r>
      <w:r>
        <w:t xml:space="preserve"> After including individual social class, the association between homogeneity and redistributive preferences loses strength and significance (see Appendix Table A1).</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7D65FA" w14:textId="77777777" w:rsidR="00670002" w:rsidRDefault="006700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5649960"/>
      <w:docPartObj>
        <w:docPartGallery w:val="Page Numbers (Bottom of Page)"/>
        <w:docPartUnique/>
      </w:docPartObj>
    </w:sdtPr>
    <w:sdtEndPr>
      <w:rPr>
        <w:noProof/>
      </w:rPr>
    </w:sdtEndPr>
    <w:sdtContent>
      <w:p w14:paraId="564EA9B6" w14:textId="3F869497" w:rsidR="00B96508" w:rsidRDefault="00B96508">
        <w:pPr>
          <w:pStyle w:val="Footer"/>
          <w:jc w:val="center"/>
        </w:pPr>
        <w:r w:rsidRPr="00670002">
          <w:rPr>
            <w:rFonts w:ascii="Times New Roman" w:hAnsi="Times New Roman" w:cs="Times New Roman"/>
          </w:rPr>
          <w:fldChar w:fldCharType="begin"/>
        </w:r>
        <w:r w:rsidRPr="00670002">
          <w:rPr>
            <w:rFonts w:ascii="Times New Roman" w:hAnsi="Times New Roman" w:cs="Times New Roman"/>
          </w:rPr>
          <w:instrText xml:space="preserve"> PAGE   \* MERGEFORMAT </w:instrText>
        </w:r>
        <w:r w:rsidRPr="00670002">
          <w:rPr>
            <w:rFonts w:ascii="Times New Roman" w:hAnsi="Times New Roman" w:cs="Times New Roman"/>
          </w:rPr>
          <w:fldChar w:fldCharType="separate"/>
        </w:r>
        <w:r w:rsidRPr="00670002">
          <w:rPr>
            <w:rFonts w:ascii="Times New Roman" w:hAnsi="Times New Roman" w:cs="Times New Roman"/>
            <w:noProof/>
          </w:rPr>
          <w:t>2</w:t>
        </w:r>
        <w:r w:rsidRPr="00670002">
          <w:rPr>
            <w:rFonts w:ascii="Times New Roman" w:hAnsi="Times New Roman" w:cs="Times New Roman"/>
            <w:noProof/>
          </w:rPr>
          <w:fldChar w:fldCharType="end"/>
        </w:r>
      </w:p>
    </w:sdtContent>
  </w:sdt>
  <w:p w14:paraId="3B76B8AA" w14:textId="77777777" w:rsidR="00B96508" w:rsidRDefault="00B965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F3AB1C" w14:textId="77777777" w:rsidR="00670002" w:rsidRDefault="006700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833701" w14:textId="77777777" w:rsidR="00E8601C" w:rsidRDefault="00E8601C">
      <w:r>
        <w:separator/>
      </w:r>
    </w:p>
  </w:footnote>
  <w:footnote w:type="continuationSeparator" w:id="0">
    <w:p w14:paraId="678B8A44" w14:textId="77777777" w:rsidR="00E8601C" w:rsidRDefault="00E8601C">
      <w:r>
        <w:continuationSeparator/>
      </w:r>
    </w:p>
  </w:footnote>
  <w:footnote w:type="continuationNotice" w:id="1">
    <w:p w14:paraId="2AAEE5A5" w14:textId="77777777" w:rsidR="00E8601C" w:rsidRDefault="00E8601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BC2E9" w14:textId="77777777" w:rsidR="00670002" w:rsidRDefault="006700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FA0CE7" w14:textId="77777777" w:rsidR="00670002" w:rsidRDefault="0067000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A892AC" w14:textId="77777777" w:rsidR="00670002" w:rsidRDefault="006700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4AC000F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31"/>
    <w:multiLevelType w:val="multilevel"/>
    <w:tmpl w:val="83A4D1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1543681D"/>
    <w:multiLevelType w:val="hybridMultilevel"/>
    <w:tmpl w:val="88ACCBC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080717502">
    <w:abstractNumId w:val="0"/>
  </w:num>
  <w:num w:numId="2" w16cid:durableId="19863984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00770987">
    <w:abstractNumId w:val="0"/>
  </w:num>
  <w:num w:numId="4" w16cid:durableId="18688301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475916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8"/>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7Q0MjAytbCwNDQ1MLdU0lEKTi0uzszPAykwNKsFAEU+v0ctAAAA"/>
  </w:docVars>
  <w:rsids>
    <w:rsidRoot w:val="009828FC"/>
    <w:rsid w:val="0000041E"/>
    <w:rsid w:val="000026E7"/>
    <w:rsid w:val="00003102"/>
    <w:rsid w:val="000033DC"/>
    <w:rsid w:val="00003B28"/>
    <w:rsid w:val="000040B1"/>
    <w:rsid w:val="000046CE"/>
    <w:rsid w:val="00007101"/>
    <w:rsid w:val="000077F2"/>
    <w:rsid w:val="000116D3"/>
    <w:rsid w:val="00011BBC"/>
    <w:rsid w:val="000128A2"/>
    <w:rsid w:val="0002078B"/>
    <w:rsid w:val="000217C6"/>
    <w:rsid w:val="000217DB"/>
    <w:rsid w:val="00024360"/>
    <w:rsid w:val="00025468"/>
    <w:rsid w:val="000260B6"/>
    <w:rsid w:val="00031345"/>
    <w:rsid w:val="00031F3C"/>
    <w:rsid w:val="00033FB7"/>
    <w:rsid w:val="000350FC"/>
    <w:rsid w:val="00037988"/>
    <w:rsid w:val="000406CE"/>
    <w:rsid w:val="00040A21"/>
    <w:rsid w:val="0004355B"/>
    <w:rsid w:val="00044C1C"/>
    <w:rsid w:val="00053525"/>
    <w:rsid w:val="00054274"/>
    <w:rsid w:val="00055414"/>
    <w:rsid w:val="000608DB"/>
    <w:rsid w:val="0006140A"/>
    <w:rsid w:val="0006216F"/>
    <w:rsid w:val="000621AB"/>
    <w:rsid w:val="00062280"/>
    <w:rsid w:val="00062B3B"/>
    <w:rsid w:val="000702A6"/>
    <w:rsid w:val="00072EF7"/>
    <w:rsid w:val="00080896"/>
    <w:rsid w:val="00080E32"/>
    <w:rsid w:val="000818F0"/>
    <w:rsid w:val="00082B06"/>
    <w:rsid w:val="00083D1A"/>
    <w:rsid w:val="0008768D"/>
    <w:rsid w:val="00090211"/>
    <w:rsid w:val="00091000"/>
    <w:rsid w:val="00091453"/>
    <w:rsid w:val="00091473"/>
    <w:rsid w:val="0009685F"/>
    <w:rsid w:val="000A1568"/>
    <w:rsid w:val="000A2383"/>
    <w:rsid w:val="000A3E54"/>
    <w:rsid w:val="000A43C3"/>
    <w:rsid w:val="000A5EB2"/>
    <w:rsid w:val="000A67A8"/>
    <w:rsid w:val="000A6BE5"/>
    <w:rsid w:val="000B05CA"/>
    <w:rsid w:val="000B07A4"/>
    <w:rsid w:val="000B0917"/>
    <w:rsid w:val="000B1C7C"/>
    <w:rsid w:val="000B1FED"/>
    <w:rsid w:val="000B408B"/>
    <w:rsid w:val="000B60AA"/>
    <w:rsid w:val="000B7A50"/>
    <w:rsid w:val="000C0A33"/>
    <w:rsid w:val="000C1ADE"/>
    <w:rsid w:val="000C2B78"/>
    <w:rsid w:val="000C2C81"/>
    <w:rsid w:val="000C325F"/>
    <w:rsid w:val="000C4546"/>
    <w:rsid w:val="000C5C30"/>
    <w:rsid w:val="000D01D5"/>
    <w:rsid w:val="000D11C0"/>
    <w:rsid w:val="000D2059"/>
    <w:rsid w:val="000D215C"/>
    <w:rsid w:val="000D2A88"/>
    <w:rsid w:val="000D2D39"/>
    <w:rsid w:val="000D46B2"/>
    <w:rsid w:val="000D59FE"/>
    <w:rsid w:val="000D5F61"/>
    <w:rsid w:val="000D6A5B"/>
    <w:rsid w:val="000D70A4"/>
    <w:rsid w:val="000D7570"/>
    <w:rsid w:val="000D7820"/>
    <w:rsid w:val="000D7AA7"/>
    <w:rsid w:val="000E0236"/>
    <w:rsid w:val="000E03DF"/>
    <w:rsid w:val="000E16FD"/>
    <w:rsid w:val="000E2AD5"/>
    <w:rsid w:val="000E2B5F"/>
    <w:rsid w:val="000E351C"/>
    <w:rsid w:val="000E3C44"/>
    <w:rsid w:val="000E5DA9"/>
    <w:rsid w:val="000F0DCA"/>
    <w:rsid w:val="000F1986"/>
    <w:rsid w:val="000F1C8B"/>
    <w:rsid w:val="000F21DD"/>
    <w:rsid w:val="000F2746"/>
    <w:rsid w:val="000F3526"/>
    <w:rsid w:val="000F6BF8"/>
    <w:rsid w:val="001007FD"/>
    <w:rsid w:val="00100863"/>
    <w:rsid w:val="00101984"/>
    <w:rsid w:val="001023A6"/>
    <w:rsid w:val="00103963"/>
    <w:rsid w:val="00104AEC"/>
    <w:rsid w:val="00105093"/>
    <w:rsid w:val="00105570"/>
    <w:rsid w:val="0010707D"/>
    <w:rsid w:val="00107C13"/>
    <w:rsid w:val="00111721"/>
    <w:rsid w:val="00111CDD"/>
    <w:rsid w:val="001152A0"/>
    <w:rsid w:val="00115E11"/>
    <w:rsid w:val="001208BB"/>
    <w:rsid w:val="00121BCE"/>
    <w:rsid w:val="00122E34"/>
    <w:rsid w:val="001260A5"/>
    <w:rsid w:val="00126AA6"/>
    <w:rsid w:val="001276CC"/>
    <w:rsid w:val="00131711"/>
    <w:rsid w:val="001318EC"/>
    <w:rsid w:val="00131A32"/>
    <w:rsid w:val="00131AF4"/>
    <w:rsid w:val="00135C24"/>
    <w:rsid w:val="00135EE5"/>
    <w:rsid w:val="00136C71"/>
    <w:rsid w:val="00140BAA"/>
    <w:rsid w:val="00141A3F"/>
    <w:rsid w:val="0014431F"/>
    <w:rsid w:val="00145B07"/>
    <w:rsid w:val="001460DA"/>
    <w:rsid w:val="00150EAB"/>
    <w:rsid w:val="00152B55"/>
    <w:rsid w:val="001536EF"/>
    <w:rsid w:val="00155964"/>
    <w:rsid w:val="00155E5D"/>
    <w:rsid w:val="00156131"/>
    <w:rsid w:val="00156618"/>
    <w:rsid w:val="00162AEB"/>
    <w:rsid w:val="00163173"/>
    <w:rsid w:val="001635B5"/>
    <w:rsid w:val="0016461A"/>
    <w:rsid w:val="00165EB7"/>
    <w:rsid w:val="00166360"/>
    <w:rsid w:val="001713F5"/>
    <w:rsid w:val="00173824"/>
    <w:rsid w:val="0017437A"/>
    <w:rsid w:val="00176294"/>
    <w:rsid w:val="0017761E"/>
    <w:rsid w:val="00177A3B"/>
    <w:rsid w:val="00180A12"/>
    <w:rsid w:val="00183966"/>
    <w:rsid w:val="00184336"/>
    <w:rsid w:val="00185243"/>
    <w:rsid w:val="0018574F"/>
    <w:rsid w:val="00185F94"/>
    <w:rsid w:val="00187D81"/>
    <w:rsid w:val="001900A9"/>
    <w:rsid w:val="00195FCF"/>
    <w:rsid w:val="001A0619"/>
    <w:rsid w:val="001A0B18"/>
    <w:rsid w:val="001A2E79"/>
    <w:rsid w:val="001A3CE5"/>
    <w:rsid w:val="001A6476"/>
    <w:rsid w:val="001A7CFA"/>
    <w:rsid w:val="001B0014"/>
    <w:rsid w:val="001B1CC4"/>
    <w:rsid w:val="001B33C7"/>
    <w:rsid w:val="001B6B56"/>
    <w:rsid w:val="001B70A3"/>
    <w:rsid w:val="001B7631"/>
    <w:rsid w:val="001C1E98"/>
    <w:rsid w:val="001C4095"/>
    <w:rsid w:val="001C52AA"/>
    <w:rsid w:val="001C559E"/>
    <w:rsid w:val="001C6134"/>
    <w:rsid w:val="001C6729"/>
    <w:rsid w:val="001C6C95"/>
    <w:rsid w:val="001C7DFC"/>
    <w:rsid w:val="001D308E"/>
    <w:rsid w:val="001D5999"/>
    <w:rsid w:val="001E00DF"/>
    <w:rsid w:val="001E0114"/>
    <w:rsid w:val="001E1A66"/>
    <w:rsid w:val="001E2432"/>
    <w:rsid w:val="001E3DB5"/>
    <w:rsid w:val="001E77B2"/>
    <w:rsid w:val="001F0BFB"/>
    <w:rsid w:val="001F20BF"/>
    <w:rsid w:val="001F4AE7"/>
    <w:rsid w:val="001F578D"/>
    <w:rsid w:val="001F5F9C"/>
    <w:rsid w:val="00200572"/>
    <w:rsid w:val="002024AE"/>
    <w:rsid w:val="00205945"/>
    <w:rsid w:val="00206725"/>
    <w:rsid w:val="00206B64"/>
    <w:rsid w:val="0021024A"/>
    <w:rsid w:val="00214842"/>
    <w:rsid w:val="00215D54"/>
    <w:rsid w:val="002216E3"/>
    <w:rsid w:val="00222EA3"/>
    <w:rsid w:val="002232E3"/>
    <w:rsid w:val="00223C80"/>
    <w:rsid w:val="00224E0C"/>
    <w:rsid w:val="002252BE"/>
    <w:rsid w:val="00225BE1"/>
    <w:rsid w:val="00225EC7"/>
    <w:rsid w:val="00227922"/>
    <w:rsid w:val="002308BA"/>
    <w:rsid w:val="00232074"/>
    <w:rsid w:val="00232140"/>
    <w:rsid w:val="00236177"/>
    <w:rsid w:val="00236214"/>
    <w:rsid w:val="00236F12"/>
    <w:rsid w:val="00241F07"/>
    <w:rsid w:val="00242C45"/>
    <w:rsid w:val="00243A25"/>
    <w:rsid w:val="00244240"/>
    <w:rsid w:val="00245934"/>
    <w:rsid w:val="002470AC"/>
    <w:rsid w:val="00247C1E"/>
    <w:rsid w:val="00250434"/>
    <w:rsid w:val="00252568"/>
    <w:rsid w:val="00252D4B"/>
    <w:rsid w:val="0025331D"/>
    <w:rsid w:val="002542C9"/>
    <w:rsid w:val="0025526C"/>
    <w:rsid w:val="00255A16"/>
    <w:rsid w:val="00255D6D"/>
    <w:rsid w:val="0025642D"/>
    <w:rsid w:val="00257F07"/>
    <w:rsid w:val="00260098"/>
    <w:rsid w:val="00260181"/>
    <w:rsid w:val="00261019"/>
    <w:rsid w:val="0026256D"/>
    <w:rsid w:val="00264FB2"/>
    <w:rsid w:val="0026505C"/>
    <w:rsid w:val="00267784"/>
    <w:rsid w:val="00267C77"/>
    <w:rsid w:val="00271487"/>
    <w:rsid w:val="002747D7"/>
    <w:rsid w:val="0027593D"/>
    <w:rsid w:val="00275CF7"/>
    <w:rsid w:val="00276327"/>
    <w:rsid w:val="00277290"/>
    <w:rsid w:val="00277430"/>
    <w:rsid w:val="00277AAA"/>
    <w:rsid w:val="002804B7"/>
    <w:rsid w:val="00281D5D"/>
    <w:rsid w:val="00282FBE"/>
    <w:rsid w:val="00283567"/>
    <w:rsid w:val="00284230"/>
    <w:rsid w:val="002858FB"/>
    <w:rsid w:val="00285DEA"/>
    <w:rsid w:val="00287616"/>
    <w:rsid w:val="00290E42"/>
    <w:rsid w:val="002924B6"/>
    <w:rsid w:val="00294E8E"/>
    <w:rsid w:val="002A16A7"/>
    <w:rsid w:val="002A1F08"/>
    <w:rsid w:val="002A2FA1"/>
    <w:rsid w:val="002A3815"/>
    <w:rsid w:val="002A61B1"/>
    <w:rsid w:val="002A7936"/>
    <w:rsid w:val="002B1122"/>
    <w:rsid w:val="002B1B71"/>
    <w:rsid w:val="002B2293"/>
    <w:rsid w:val="002B25D7"/>
    <w:rsid w:val="002B2F00"/>
    <w:rsid w:val="002B5A6F"/>
    <w:rsid w:val="002B667F"/>
    <w:rsid w:val="002C09DD"/>
    <w:rsid w:val="002C482C"/>
    <w:rsid w:val="002D0A6F"/>
    <w:rsid w:val="002D25FF"/>
    <w:rsid w:val="002D4A2B"/>
    <w:rsid w:val="002D7AFC"/>
    <w:rsid w:val="002E1F0A"/>
    <w:rsid w:val="002E4D20"/>
    <w:rsid w:val="002E514C"/>
    <w:rsid w:val="002E5176"/>
    <w:rsid w:val="002E54D8"/>
    <w:rsid w:val="002E5526"/>
    <w:rsid w:val="002E5C6B"/>
    <w:rsid w:val="002E5D56"/>
    <w:rsid w:val="002E6B3E"/>
    <w:rsid w:val="002F2454"/>
    <w:rsid w:val="002F2A2A"/>
    <w:rsid w:val="002F437F"/>
    <w:rsid w:val="002F4EF8"/>
    <w:rsid w:val="002F7BF9"/>
    <w:rsid w:val="002F7C13"/>
    <w:rsid w:val="003025DD"/>
    <w:rsid w:val="00310ABB"/>
    <w:rsid w:val="00310D33"/>
    <w:rsid w:val="0031128C"/>
    <w:rsid w:val="003117C3"/>
    <w:rsid w:val="003128F6"/>
    <w:rsid w:val="0031371A"/>
    <w:rsid w:val="003139F9"/>
    <w:rsid w:val="003146DB"/>
    <w:rsid w:val="00316453"/>
    <w:rsid w:val="003277A5"/>
    <w:rsid w:val="00334796"/>
    <w:rsid w:val="00335F82"/>
    <w:rsid w:val="00340989"/>
    <w:rsid w:val="0034132C"/>
    <w:rsid w:val="003423D0"/>
    <w:rsid w:val="00344D96"/>
    <w:rsid w:val="00345BE2"/>
    <w:rsid w:val="0035035A"/>
    <w:rsid w:val="0035049C"/>
    <w:rsid w:val="0035314A"/>
    <w:rsid w:val="003531F7"/>
    <w:rsid w:val="003538E8"/>
    <w:rsid w:val="003542A9"/>
    <w:rsid w:val="00360AD7"/>
    <w:rsid w:val="00361839"/>
    <w:rsid w:val="00362927"/>
    <w:rsid w:val="003644AB"/>
    <w:rsid w:val="00365C8C"/>
    <w:rsid w:val="003668FB"/>
    <w:rsid w:val="0036694B"/>
    <w:rsid w:val="003707CF"/>
    <w:rsid w:val="00370801"/>
    <w:rsid w:val="00371CAD"/>
    <w:rsid w:val="00374F77"/>
    <w:rsid w:val="00376A55"/>
    <w:rsid w:val="0037752E"/>
    <w:rsid w:val="003814D2"/>
    <w:rsid w:val="00381D69"/>
    <w:rsid w:val="003820B2"/>
    <w:rsid w:val="00390242"/>
    <w:rsid w:val="00390303"/>
    <w:rsid w:val="003908EC"/>
    <w:rsid w:val="0039162A"/>
    <w:rsid w:val="003938F2"/>
    <w:rsid w:val="00394B5C"/>
    <w:rsid w:val="003979B3"/>
    <w:rsid w:val="003A068D"/>
    <w:rsid w:val="003A15BD"/>
    <w:rsid w:val="003A1A46"/>
    <w:rsid w:val="003A39E1"/>
    <w:rsid w:val="003B07E5"/>
    <w:rsid w:val="003B0F26"/>
    <w:rsid w:val="003B3405"/>
    <w:rsid w:val="003B3FAC"/>
    <w:rsid w:val="003B598C"/>
    <w:rsid w:val="003B5E75"/>
    <w:rsid w:val="003B6A4A"/>
    <w:rsid w:val="003B7B3A"/>
    <w:rsid w:val="003C090B"/>
    <w:rsid w:val="003C1CD3"/>
    <w:rsid w:val="003C4036"/>
    <w:rsid w:val="003C5BD7"/>
    <w:rsid w:val="003C7314"/>
    <w:rsid w:val="003C7D8F"/>
    <w:rsid w:val="003D09F1"/>
    <w:rsid w:val="003D0A1E"/>
    <w:rsid w:val="003D1A65"/>
    <w:rsid w:val="003D1C67"/>
    <w:rsid w:val="003D599D"/>
    <w:rsid w:val="003D6A04"/>
    <w:rsid w:val="003E2069"/>
    <w:rsid w:val="003E5AEE"/>
    <w:rsid w:val="003F3091"/>
    <w:rsid w:val="003F33EA"/>
    <w:rsid w:val="003F3BDA"/>
    <w:rsid w:val="003F41DA"/>
    <w:rsid w:val="00400520"/>
    <w:rsid w:val="00402410"/>
    <w:rsid w:val="00405578"/>
    <w:rsid w:val="004074B2"/>
    <w:rsid w:val="00407501"/>
    <w:rsid w:val="00407E45"/>
    <w:rsid w:val="004116D5"/>
    <w:rsid w:val="00412330"/>
    <w:rsid w:val="00412362"/>
    <w:rsid w:val="00413ED0"/>
    <w:rsid w:val="00414F21"/>
    <w:rsid w:val="004200D0"/>
    <w:rsid w:val="00423493"/>
    <w:rsid w:val="00423EBA"/>
    <w:rsid w:val="0042483B"/>
    <w:rsid w:val="00425619"/>
    <w:rsid w:val="00427B3C"/>
    <w:rsid w:val="00430E9A"/>
    <w:rsid w:val="00431B0A"/>
    <w:rsid w:val="00431EDD"/>
    <w:rsid w:val="00432EA5"/>
    <w:rsid w:val="00433AC2"/>
    <w:rsid w:val="00433C5A"/>
    <w:rsid w:val="00436EC1"/>
    <w:rsid w:val="004373E4"/>
    <w:rsid w:val="00440CEA"/>
    <w:rsid w:val="00440F59"/>
    <w:rsid w:val="004432BE"/>
    <w:rsid w:val="00443FD1"/>
    <w:rsid w:val="00444368"/>
    <w:rsid w:val="004443A8"/>
    <w:rsid w:val="00444F53"/>
    <w:rsid w:val="0044611B"/>
    <w:rsid w:val="0044629B"/>
    <w:rsid w:val="0044667E"/>
    <w:rsid w:val="00446D93"/>
    <w:rsid w:val="004475ED"/>
    <w:rsid w:val="004478B3"/>
    <w:rsid w:val="00450B1A"/>
    <w:rsid w:val="004531D0"/>
    <w:rsid w:val="004548A5"/>
    <w:rsid w:val="00455896"/>
    <w:rsid w:val="004560DF"/>
    <w:rsid w:val="00465900"/>
    <w:rsid w:val="0046591F"/>
    <w:rsid w:val="00466B5E"/>
    <w:rsid w:val="004717F9"/>
    <w:rsid w:val="00475961"/>
    <w:rsid w:val="00475C59"/>
    <w:rsid w:val="00475EAC"/>
    <w:rsid w:val="00475F12"/>
    <w:rsid w:val="004773AB"/>
    <w:rsid w:val="00481172"/>
    <w:rsid w:val="00482AF3"/>
    <w:rsid w:val="00484788"/>
    <w:rsid w:val="00492AFA"/>
    <w:rsid w:val="00493D2C"/>
    <w:rsid w:val="00495077"/>
    <w:rsid w:val="004952B7"/>
    <w:rsid w:val="004A2C54"/>
    <w:rsid w:val="004A3702"/>
    <w:rsid w:val="004A4953"/>
    <w:rsid w:val="004A49A4"/>
    <w:rsid w:val="004A5B64"/>
    <w:rsid w:val="004A7965"/>
    <w:rsid w:val="004B477B"/>
    <w:rsid w:val="004C16A7"/>
    <w:rsid w:val="004C2E9F"/>
    <w:rsid w:val="004C3348"/>
    <w:rsid w:val="004C3D78"/>
    <w:rsid w:val="004C52AB"/>
    <w:rsid w:val="004C7551"/>
    <w:rsid w:val="004C7797"/>
    <w:rsid w:val="004D0BBB"/>
    <w:rsid w:val="004D1902"/>
    <w:rsid w:val="004D1C3A"/>
    <w:rsid w:val="004D309B"/>
    <w:rsid w:val="004D4DE5"/>
    <w:rsid w:val="004D6451"/>
    <w:rsid w:val="004E0332"/>
    <w:rsid w:val="004E05D9"/>
    <w:rsid w:val="004E235B"/>
    <w:rsid w:val="004E3451"/>
    <w:rsid w:val="004E3DC4"/>
    <w:rsid w:val="004E54A2"/>
    <w:rsid w:val="004F098F"/>
    <w:rsid w:val="004F3F47"/>
    <w:rsid w:val="004F464B"/>
    <w:rsid w:val="004F53AB"/>
    <w:rsid w:val="004F561D"/>
    <w:rsid w:val="004F5FFC"/>
    <w:rsid w:val="004F6AF9"/>
    <w:rsid w:val="005005A0"/>
    <w:rsid w:val="00500AFC"/>
    <w:rsid w:val="00501679"/>
    <w:rsid w:val="00502C1E"/>
    <w:rsid w:val="00502FD7"/>
    <w:rsid w:val="00503EC8"/>
    <w:rsid w:val="005053EF"/>
    <w:rsid w:val="00505ACC"/>
    <w:rsid w:val="00507A89"/>
    <w:rsid w:val="0051057E"/>
    <w:rsid w:val="005107A9"/>
    <w:rsid w:val="0051144A"/>
    <w:rsid w:val="005133D5"/>
    <w:rsid w:val="0051358B"/>
    <w:rsid w:val="00513845"/>
    <w:rsid w:val="00520185"/>
    <w:rsid w:val="00521179"/>
    <w:rsid w:val="0052170D"/>
    <w:rsid w:val="00521E1A"/>
    <w:rsid w:val="00523581"/>
    <w:rsid w:val="00525637"/>
    <w:rsid w:val="0052684F"/>
    <w:rsid w:val="00530721"/>
    <w:rsid w:val="00531D1E"/>
    <w:rsid w:val="005402C8"/>
    <w:rsid w:val="00541437"/>
    <w:rsid w:val="005418B4"/>
    <w:rsid w:val="0054565D"/>
    <w:rsid w:val="00550139"/>
    <w:rsid w:val="005501AF"/>
    <w:rsid w:val="00550B8B"/>
    <w:rsid w:val="00551967"/>
    <w:rsid w:val="0055209D"/>
    <w:rsid w:val="00552586"/>
    <w:rsid w:val="00554221"/>
    <w:rsid w:val="00554EA0"/>
    <w:rsid w:val="005559AA"/>
    <w:rsid w:val="00555FE5"/>
    <w:rsid w:val="0055634D"/>
    <w:rsid w:val="005563C7"/>
    <w:rsid w:val="00561D02"/>
    <w:rsid w:val="00563639"/>
    <w:rsid w:val="00563E84"/>
    <w:rsid w:val="005651D3"/>
    <w:rsid w:val="00565233"/>
    <w:rsid w:val="0056550D"/>
    <w:rsid w:val="0056596C"/>
    <w:rsid w:val="005676EE"/>
    <w:rsid w:val="00571570"/>
    <w:rsid w:val="005715A8"/>
    <w:rsid w:val="005715CB"/>
    <w:rsid w:val="00571F02"/>
    <w:rsid w:val="005739C9"/>
    <w:rsid w:val="00576078"/>
    <w:rsid w:val="00576305"/>
    <w:rsid w:val="00577968"/>
    <w:rsid w:val="0058138F"/>
    <w:rsid w:val="00581E96"/>
    <w:rsid w:val="005842C8"/>
    <w:rsid w:val="005859C9"/>
    <w:rsid w:val="00585C8F"/>
    <w:rsid w:val="0058620F"/>
    <w:rsid w:val="005918A6"/>
    <w:rsid w:val="00593642"/>
    <w:rsid w:val="00594B5D"/>
    <w:rsid w:val="00595441"/>
    <w:rsid w:val="0059639A"/>
    <w:rsid w:val="00596727"/>
    <w:rsid w:val="00596A52"/>
    <w:rsid w:val="005A297F"/>
    <w:rsid w:val="005A4310"/>
    <w:rsid w:val="005B07D1"/>
    <w:rsid w:val="005B0A38"/>
    <w:rsid w:val="005B341D"/>
    <w:rsid w:val="005B43A4"/>
    <w:rsid w:val="005B7C91"/>
    <w:rsid w:val="005B7D41"/>
    <w:rsid w:val="005C361D"/>
    <w:rsid w:val="005C65BE"/>
    <w:rsid w:val="005D17B1"/>
    <w:rsid w:val="005D2289"/>
    <w:rsid w:val="005D3927"/>
    <w:rsid w:val="005D6BA1"/>
    <w:rsid w:val="005D6F1B"/>
    <w:rsid w:val="005D72B1"/>
    <w:rsid w:val="005D73C2"/>
    <w:rsid w:val="005E050A"/>
    <w:rsid w:val="005E3044"/>
    <w:rsid w:val="005E366C"/>
    <w:rsid w:val="005E3EB8"/>
    <w:rsid w:val="005E3F82"/>
    <w:rsid w:val="005E4523"/>
    <w:rsid w:val="005E4C0F"/>
    <w:rsid w:val="005E5F7C"/>
    <w:rsid w:val="005E68E1"/>
    <w:rsid w:val="005E6D47"/>
    <w:rsid w:val="005E6D54"/>
    <w:rsid w:val="005E7155"/>
    <w:rsid w:val="005E7697"/>
    <w:rsid w:val="005F0F5D"/>
    <w:rsid w:val="005F151B"/>
    <w:rsid w:val="005F4732"/>
    <w:rsid w:val="00601882"/>
    <w:rsid w:val="00603059"/>
    <w:rsid w:val="006030DE"/>
    <w:rsid w:val="006036A9"/>
    <w:rsid w:val="00605D3D"/>
    <w:rsid w:val="00606776"/>
    <w:rsid w:val="00610966"/>
    <w:rsid w:val="0061236C"/>
    <w:rsid w:val="00615DDA"/>
    <w:rsid w:val="00616671"/>
    <w:rsid w:val="0061746C"/>
    <w:rsid w:val="0062310B"/>
    <w:rsid w:val="00623870"/>
    <w:rsid w:val="00624ED6"/>
    <w:rsid w:val="006259CC"/>
    <w:rsid w:val="00626C9C"/>
    <w:rsid w:val="006312AF"/>
    <w:rsid w:val="00631DB6"/>
    <w:rsid w:val="00632031"/>
    <w:rsid w:val="00633C04"/>
    <w:rsid w:val="006408EB"/>
    <w:rsid w:val="006412BC"/>
    <w:rsid w:val="0064147C"/>
    <w:rsid w:val="00641B64"/>
    <w:rsid w:val="00642611"/>
    <w:rsid w:val="00643661"/>
    <w:rsid w:val="00643E09"/>
    <w:rsid w:val="00643F38"/>
    <w:rsid w:val="006447EF"/>
    <w:rsid w:val="006453E6"/>
    <w:rsid w:val="00646863"/>
    <w:rsid w:val="006472D1"/>
    <w:rsid w:val="00650116"/>
    <w:rsid w:val="00650F29"/>
    <w:rsid w:val="00656789"/>
    <w:rsid w:val="0065785E"/>
    <w:rsid w:val="006606AB"/>
    <w:rsid w:val="0066102A"/>
    <w:rsid w:val="00661618"/>
    <w:rsid w:val="00661C04"/>
    <w:rsid w:val="00662ED3"/>
    <w:rsid w:val="006631E6"/>
    <w:rsid w:val="0066630E"/>
    <w:rsid w:val="00667BBD"/>
    <w:rsid w:val="00670002"/>
    <w:rsid w:val="00670508"/>
    <w:rsid w:val="00670F01"/>
    <w:rsid w:val="0067113F"/>
    <w:rsid w:val="00672290"/>
    <w:rsid w:val="006731B2"/>
    <w:rsid w:val="006736B5"/>
    <w:rsid w:val="00673B8A"/>
    <w:rsid w:val="00674535"/>
    <w:rsid w:val="0067517D"/>
    <w:rsid w:val="006760D5"/>
    <w:rsid w:val="0067697A"/>
    <w:rsid w:val="00681469"/>
    <w:rsid w:val="00682FDC"/>
    <w:rsid w:val="00686E56"/>
    <w:rsid w:val="00690B8D"/>
    <w:rsid w:val="00690EC1"/>
    <w:rsid w:val="0069191E"/>
    <w:rsid w:val="00695159"/>
    <w:rsid w:val="00695C62"/>
    <w:rsid w:val="00696847"/>
    <w:rsid w:val="006A2D5A"/>
    <w:rsid w:val="006A3D96"/>
    <w:rsid w:val="006A4AA0"/>
    <w:rsid w:val="006A55EC"/>
    <w:rsid w:val="006B06E7"/>
    <w:rsid w:val="006B3D49"/>
    <w:rsid w:val="006B42DB"/>
    <w:rsid w:val="006B4AB6"/>
    <w:rsid w:val="006B603B"/>
    <w:rsid w:val="006B6F67"/>
    <w:rsid w:val="006B7E73"/>
    <w:rsid w:val="006C0070"/>
    <w:rsid w:val="006C0262"/>
    <w:rsid w:val="006C1587"/>
    <w:rsid w:val="006C198E"/>
    <w:rsid w:val="006C24BD"/>
    <w:rsid w:val="006C2FB8"/>
    <w:rsid w:val="006C4CD8"/>
    <w:rsid w:val="006C5719"/>
    <w:rsid w:val="006C589E"/>
    <w:rsid w:val="006C6657"/>
    <w:rsid w:val="006D25C7"/>
    <w:rsid w:val="006D3A5F"/>
    <w:rsid w:val="006D3F2A"/>
    <w:rsid w:val="006D4CB6"/>
    <w:rsid w:val="006D5E1E"/>
    <w:rsid w:val="006D73F8"/>
    <w:rsid w:val="006E1009"/>
    <w:rsid w:val="006E13A5"/>
    <w:rsid w:val="006E2A8B"/>
    <w:rsid w:val="006E30A1"/>
    <w:rsid w:val="006E3184"/>
    <w:rsid w:val="006E3E96"/>
    <w:rsid w:val="006E45F6"/>
    <w:rsid w:val="006E536D"/>
    <w:rsid w:val="006E572E"/>
    <w:rsid w:val="006E77AC"/>
    <w:rsid w:val="006F0B82"/>
    <w:rsid w:val="006F2812"/>
    <w:rsid w:val="006F33ED"/>
    <w:rsid w:val="006F5A76"/>
    <w:rsid w:val="006F6B5B"/>
    <w:rsid w:val="0070054C"/>
    <w:rsid w:val="00701437"/>
    <w:rsid w:val="00701E1A"/>
    <w:rsid w:val="0070201E"/>
    <w:rsid w:val="0070287F"/>
    <w:rsid w:val="007033E7"/>
    <w:rsid w:val="00703F64"/>
    <w:rsid w:val="007066E9"/>
    <w:rsid w:val="007121E4"/>
    <w:rsid w:val="00714177"/>
    <w:rsid w:val="007147ED"/>
    <w:rsid w:val="00714F31"/>
    <w:rsid w:val="00715F0B"/>
    <w:rsid w:val="0071607B"/>
    <w:rsid w:val="00720BC1"/>
    <w:rsid w:val="00721125"/>
    <w:rsid w:val="0072118D"/>
    <w:rsid w:val="00722B44"/>
    <w:rsid w:val="0072504F"/>
    <w:rsid w:val="00726B7A"/>
    <w:rsid w:val="00730FBD"/>
    <w:rsid w:val="00731C35"/>
    <w:rsid w:val="0073305A"/>
    <w:rsid w:val="00734608"/>
    <w:rsid w:val="00735D47"/>
    <w:rsid w:val="00736229"/>
    <w:rsid w:val="0073663B"/>
    <w:rsid w:val="0073696E"/>
    <w:rsid w:val="00740424"/>
    <w:rsid w:val="007414C5"/>
    <w:rsid w:val="00741BA0"/>
    <w:rsid w:val="0074275E"/>
    <w:rsid w:val="007427C7"/>
    <w:rsid w:val="00744B60"/>
    <w:rsid w:val="0074673E"/>
    <w:rsid w:val="0074682A"/>
    <w:rsid w:val="0075067D"/>
    <w:rsid w:val="007511E0"/>
    <w:rsid w:val="007518F7"/>
    <w:rsid w:val="00751CCE"/>
    <w:rsid w:val="00751FBF"/>
    <w:rsid w:val="00753BD2"/>
    <w:rsid w:val="00753CDE"/>
    <w:rsid w:val="00761C77"/>
    <w:rsid w:val="0076418D"/>
    <w:rsid w:val="00764C2D"/>
    <w:rsid w:val="007708CB"/>
    <w:rsid w:val="00772C83"/>
    <w:rsid w:val="00774048"/>
    <w:rsid w:val="007740C8"/>
    <w:rsid w:val="007745E7"/>
    <w:rsid w:val="00776055"/>
    <w:rsid w:val="00777004"/>
    <w:rsid w:val="00777B39"/>
    <w:rsid w:val="00780639"/>
    <w:rsid w:val="00780A28"/>
    <w:rsid w:val="007819A8"/>
    <w:rsid w:val="00782566"/>
    <w:rsid w:val="007840E0"/>
    <w:rsid w:val="0078659D"/>
    <w:rsid w:val="00786D2D"/>
    <w:rsid w:val="00792193"/>
    <w:rsid w:val="007935EE"/>
    <w:rsid w:val="00795F1C"/>
    <w:rsid w:val="007966A1"/>
    <w:rsid w:val="007A1790"/>
    <w:rsid w:val="007A2CAA"/>
    <w:rsid w:val="007A57E6"/>
    <w:rsid w:val="007A6B8B"/>
    <w:rsid w:val="007B1E9F"/>
    <w:rsid w:val="007B3F73"/>
    <w:rsid w:val="007B4C0A"/>
    <w:rsid w:val="007B514F"/>
    <w:rsid w:val="007B52DE"/>
    <w:rsid w:val="007B5D5A"/>
    <w:rsid w:val="007B787C"/>
    <w:rsid w:val="007C044D"/>
    <w:rsid w:val="007C1DE2"/>
    <w:rsid w:val="007C25CC"/>
    <w:rsid w:val="007C3DB7"/>
    <w:rsid w:val="007C426A"/>
    <w:rsid w:val="007C474F"/>
    <w:rsid w:val="007C65FE"/>
    <w:rsid w:val="007D24D9"/>
    <w:rsid w:val="007D255F"/>
    <w:rsid w:val="007D7C37"/>
    <w:rsid w:val="007E53B8"/>
    <w:rsid w:val="007E5EDE"/>
    <w:rsid w:val="007F0ECB"/>
    <w:rsid w:val="007F425A"/>
    <w:rsid w:val="007F42A8"/>
    <w:rsid w:val="007F6898"/>
    <w:rsid w:val="0080011F"/>
    <w:rsid w:val="00800549"/>
    <w:rsid w:val="00802C3F"/>
    <w:rsid w:val="00803357"/>
    <w:rsid w:val="00803F86"/>
    <w:rsid w:val="00804DD2"/>
    <w:rsid w:val="00806080"/>
    <w:rsid w:val="00807EFE"/>
    <w:rsid w:val="00810B78"/>
    <w:rsid w:val="0081129F"/>
    <w:rsid w:val="008130BE"/>
    <w:rsid w:val="0082228B"/>
    <w:rsid w:val="008222D8"/>
    <w:rsid w:val="00825B5A"/>
    <w:rsid w:val="008309EE"/>
    <w:rsid w:val="0083203C"/>
    <w:rsid w:val="008325E3"/>
    <w:rsid w:val="00834B78"/>
    <w:rsid w:val="008360B3"/>
    <w:rsid w:val="00836819"/>
    <w:rsid w:val="008374EA"/>
    <w:rsid w:val="008375EE"/>
    <w:rsid w:val="00841D2E"/>
    <w:rsid w:val="00843ECC"/>
    <w:rsid w:val="00846678"/>
    <w:rsid w:val="00851814"/>
    <w:rsid w:val="00853521"/>
    <w:rsid w:val="00855154"/>
    <w:rsid w:val="008551F3"/>
    <w:rsid w:val="0086234F"/>
    <w:rsid w:val="00862D6C"/>
    <w:rsid w:val="00862DB9"/>
    <w:rsid w:val="008653F4"/>
    <w:rsid w:val="00866068"/>
    <w:rsid w:val="00866147"/>
    <w:rsid w:val="00867F33"/>
    <w:rsid w:val="0087261C"/>
    <w:rsid w:val="00872C0C"/>
    <w:rsid w:val="00873515"/>
    <w:rsid w:val="008770CD"/>
    <w:rsid w:val="00880587"/>
    <w:rsid w:val="00881928"/>
    <w:rsid w:val="00884A2D"/>
    <w:rsid w:val="00884D3F"/>
    <w:rsid w:val="008858AB"/>
    <w:rsid w:val="00885FE5"/>
    <w:rsid w:val="00886F31"/>
    <w:rsid w:val="0088752A"/>
    <w:rsid w:val="008878B8"/>
    <w:rsid w:val="0089036C"/>
    <w:rsid w:val="00890F20"/>
    <w:rsid w:val="008930FC"/>
    <w:rsid w:val="00897C25"/>
    <w:rsid w:val="008A00A6"/>
    <w:rsid w:val="008A3774"/>
    <w:rsid w:val="008A3CF4"/>
    <w:rsid w:val="008A3DE9"/>
    <w:rsid w:val="008A3DFB"/>
    <w:rsid w:val="008A428E"/>
    <w:rsid w:val="008A4F9B"/>
    <w:rsid w:val="008A644B"/>
    <w:rsid w:val="008A6D6F"/>
    <w:rsid w:val="008A6DE0"/>
    <w:rsid w:val="008A7CCD"/>
    <w:rsid w:val="008B0CF1"/>
    <w:rsid w:val="008B1C79"/>
    <w:rsid w:val="008B2C1D"/>
    <w:rsid w:val="008B31F0"/>
    <w:rsid w:val="008B513B"/>
    <w:rsid w:val="008B54EB"/>
    <w:rsid w:val="008B62D3"/>
    <w:rsid w:val="008B6763"/>
    <w:rsid w:val="008C4C67"/>
    <w:rsid w:val="008D013E"/>
    <w:rsid w:val="008D02B2"/>
    <w:rsid w:val="008D58A9"/>
    <w:rsid w:val="008D5DA0"/>
    <w:rsid w:val="008D6BF6"/>
    <w:rsid w:val="008E0B03"/>
    <w:rsid w:val="008E1BD8"/>
    <w:rsid w:val="008E3D69"/>
    <w:rsid w:val="008E3F07"/>
    <w:rsid w:val="008E5168"/>
    <w:rsid w:val="008E6F48"/>
    <w:rsid w:val="008F123D"/>
    <w:rsid w:val="008F29EB"/>
    <w:rsid w:val="008F2E45"/>
    <w:rsid w:val="008F34C0"/>
    <w:rsid w:val="008F3A62"/>
    <w:rsid w:val="008F6E03"/>
    <w:rsid w:val="008F780C"/>
    <w:rsid w:val="00900850"/>
    <w:rsid w:val="00901027"/>
    <w:rsid w:val="00901CEE"/>
    <w:rsid w:val="009035CA"/>
    <w:rsid w:val="0090559E"/>
    <w:rsid w:val="00910A13"/>
    <w:rsid w:val="00910D3A"/>
    <w:rsid w:val="009112ED"/>
    <w:rsid w:val="00912C1F"/>
    <w:rsid w:val="00912DF2"/>
    <w:rsid w:val="00913F0F"/>
    <w:rsid w:val="009179F2"/>
    <w:rsid w:val="00917A37"/>
    <w:rsid w:val="00922952"/>
    <w:rsid w:val="0092372E"/>
    <w:rsid w:val="00923DF1"/>
    <w:rsid w:val="009263FF"/>
    <w:rsid w:val="009268AC"/>
    <w:rsid w:val="00926D12"/>
    <w:rsid w:val="00932F78"/>
    <w:rsid w:val="0093793D"/>
    <w:rsid w:val="00937EAE"/>
    <w:rsid w:val="0094126C"/>
    <w:rsid w:val="00941550"/>
    <w:rsid w:val="009415EC"/>
    <w:rsid w:val="00941641"/>
    <w:rsid w:val="009424D9"/>
    <w:rsid w:val="00946073"/>
    <w:rsid w:val="009479EB"/>
    <w:rsid w:val="00947D58"/>
    <w:rsid w:val="009537C8"/>
    <w:rsid w:val="00954185"/>
    <w:rsid w:val="0095530F"/>
    <w:rsid w:val="00956DEF"/>
    <w:rsid w:val="009613A5"/>
    <w:rsid w:val="00963425"/>
    <w:rsid w:val="00964917"/>
    <w:rsid w:val="00966F47"/>
    <w:rsid w:val="00971A3B"/>
    <w:rsid w:val="00973F62"/>
    <w:rsid w:val="00974E88"/>
    <w:rsid w:val="0097504C"/>
    <w:rsid w:val="00980A7C"/>
    <w:rsid w:val="00980A9A"/>
    <w:rsid w:val="0098118A"/>
    <w:rsid w:val="009819C2"/>
    <w:rsid w:val="009828FC"/>
    <w:rsid w:val="00984490"/>
    <w:rsid w:val="00985367"/>
    <w:rsid w:val="00985723"/>
    <w:rsid w:val="00986188"/>
    <w:rsid w:val="00986F37"/>
    <w:rsid w:val="009878FE"/>
    <w:rsid w:val="00992F83"/>
    <w:rsid w:val="009948CB"/>
    <w:rsid w:val="00995375"/>
    <w:rsid w:val="009962E7"/>
    <w:rsid w:val="009978C5"/>
    <w:rsid w:val="009A1801"/>
    <w:rsid w:val="009A4B9A"/>
    <w:rsid w:val="009A4CE2"/>
    <w:rsid w:val="009A6991"/>
    <w:rsid w:val="009A75A3"/>
    <w:rsid w:val="009B13E5"/>
    <w:rsid w:val="009B227C"/>
    <w:rsid w:val="009B4B5A"/>
    <w:rsid w:val="009B5454"/>
    <w:rsid w:val="009B554C"/>
    <w:rsid w:val="009B6654"/>
    <w:rsid w:val="009C0C53"/>
    <w:rsid w:val="009C3FC7"/>
    <w:rsid w:val="009C462E"/>
    <w:rsid w:val="009C4D75"/>
    <w:rsid w:val="009C4EB1"/>
    <w:rsid w:val="009C7817"/>
    <w:rsid w:val="009D2348"/>
    <w:rsid w:val="009D2C03"/>
    <w:rsid w:val="009D3CA5"/>
    <w:rsid w:val="009D52C5"/>
    <w:rsid w:val="009D5DB1"/>
    <w:rsid w:val="009D6674"/>
    <w:rsid w:val="009D68DB"/>
    <w:rsid w:val="009D7944"/>
    <w:rsid w:val="009E0E32"/>
    <w:rsid w:val="009E1404"/>
    <w:rsid w:val="009E5F3C"/>
    <w:rsid w:val="009E6617"/>
    <w:rsid w:val="009E7318"/>
    <w:rsid w:val="009F0788"/>
    <w:rsid w:val="009F59E3"/>
    <w:rsid w:val="00A01241"/>
    <w:rsid w:val="00A01616"/>
    <w:rsid w:val="00A0436E"/>
    <w:rsid w:val="00A0706D"/>
    <w:rsid w:val="00A07092"/>
    <w:rsid w:val="00A07BCB"/>
    <w:rsid w:val="00A11DB1"/>
    <w:rsid w:val="00A14EB1"/>
    <w:rsid w:val="00A155D3"/>
    <w:rsid w:val="00A1562E"/>
    <w:rsid w:val="00A165B1"/>
    <w:rsid w:val="00A17BB0"/>
    <w:rsid w:val="00A17D9A"/>
    <w:rsid w:val="00A20AE8"/>
    <w:rsid w:val="00A20F82"/>
    <w:rsid w:val="00A21C1B"/>
    <w:rsid w:val="00A21EE6"/>
    <w:rsid w:val="00A21F80"/>
    <w:rsid w:val="00A254E7"/>
    <w:rsid w:val="00A263F4"/>
    <w:rsid w:val="00A309A1"/>
    <w:rsid w:val="00A317CA"/>
    <w:rsid w:val="00A32606"/>
    <w:rsid w:val="00A32D62"/>
    <w:rsid w:val="00A33015"/>
    <w:rsid w:val="00A3493D"/>
    <w:rsid w:val="00A34B27"/>
    <w:rsid w:val="00A358AA"/>
    <w:rsid w:val="00A42BD4"/>
    <w:rsid w:val="00A45333"/>
    <w:rsid w:val="00A466F8"/>
    <w:rsid w:val="00A50083"/>
    <w:rsid w:val="00A52E6E"/>
    <w:rsid w:val="00A53D94"/>
    <w:rsid w:val="00A55971"/>
    <w:rsid w:val="00A55D20"/>
    <w:rsid w:val="00A56BC3"/>
    <w:rsid w:val="00A572D8"/>
    <w:rsid w:val="00A65374"/>
    <w:rsid w:val="00A668B4"/>
    <w:rsid w:val="00A67275"/>
    <w:rsid w:val="00A67CA9"/>
    <w:rsid w:val="00A709DD"/>
    <w:rsid w:val="00A71294"/>
    <w:rsid w:val="00A728EB"/>
    <w:rsid w:val="00A74254"/>
    <w:rsid w:val="00A77AC4"/>
    <w:rsid w:val="00A77DB4"/>
    <w:rsid w:val="00A83E92"/>
    <w:rsid w:val="00A84433"/>
    <w:rsid w:val="00A84C2E"/>
    <w:rsid w:val="00A90D82"/>
    <w:rsid w:val="00A920AF"/>
    <w:rsid w:val="00A92E5A"/>
    <w:rsid w:val="00A9365E"/>
    <w:rsid w:val="00A95CF2"/>
    <w:rsid w:val="00A96B56"/>
    <w:rsid w:val="00A97871"/>
    <w:rsid w:val="00AA07D0"/>
    <w:rsid w:val="00AA1BA9"/>
    <w:rsid w:val="00AA2A33"/>
    <w:rsid w:val="00AA66BD"/>
    <w:rsid w:val="00AB00B2"/>
    <w:rsid w:val="00AB0118"/>
    <w:rsid w:val="00AB0390"/>
    <w:rsid w:val="00AB0717"/>
    <w:rsid w:val="00AB0833"/>
    <w:rsid w:val="00AB0B92"/>
    <w:rsid w:val="00AB10E5"/>
    <w:rsid w:val="00AB32E4"/>
    <w:rsid w:val="00AB4D8D"/>
    <w:rsid w:val="00AB5F9E"/>
    <w:rsid w:val="00AC02B7"/>
    <w:rsid w:val="00AC10E2"/>
    <w:rsid w:val="00AC1246"/>
    <w:rsid w:val="00AC667A"/>
    <w:rsid w:val="00AC6B5A"/>
    <w:rsid w:val="00AC6CF3"/>
    <w:rsid w:val="00AC7F11"/>
    <w:rsid w:val="00AD0F90"/>
    <w:rsid w:val="00AD11AE"/>
    <w:rsid w:val="00AD2540"/>
    <w:rsid w:val="00AD2A4E"/>
    <w:rsid w:val="00AD3849"/>
    <w:rsid w:val="00AD623F"/>
    <w:rsid w:val="00AD659C"/>
    <w:rsid w:val="00AD749C"/>
    <w:rsid w:val="00AD76B7"/>
    <w:rsid w:val="00AE1409"/>
    <w:rsid w:val="00AE1E05"/>
    <w:rsid w:val="00AE30EB"/>
    <w:rsid w:val="00AE43FB"/>
    <w:rsid w:val="00AE4455"/>
    <w:rsid w:val="00AE5893"/>
    <w:rsid w:val="00AE6A5A"/>
    <w:rsid w:val="00AE7714"/>
    <w:rsid w:val="00AE7985"/>
    <w:rsid w:val="00AF0E24"/>
    <w:rsid w:val="00AF2F1A"/>
    <w:rsid w:val="00B0061F"/>
    <w:rsid w:val="00B00B4E"/>
    <w:rsid w:val="00B00DF2"/>
    <w:rsid w:val="00B03490"/>
    <w:rsid w:val="00B03AAB"/>
    <w:rsid w:val="00B051F2"/>
    <w:rsid w:val="00B10110"/>
    <w:rsid w:val="00B1238D"/>
    <w:rsid w:val="00B130FF"/>
    <w:rsid w:val="00B147F3"/>
    <w:rsid w:val="00B15069"/>
    <w:rsid w:val="00B17E8D"/>
    <w:rsid w:val="00B20F86"/>
    <w:rsid w:val="00B25D73"/>
    <w:rsid w:val="00B304D8"/>
    <w:rsid w:val="00B31BEE"/>
    <w:rsid w:val="00B33B41"/>
    <w:rsid w:val="00B33C81"/>
    <w:rsid w:val="00B349AA"/>
    <w:rsid w:val="00B36D86"/>
    <w:rsid w:val="00B37FA1"/>
    <w:rsid w:val="00B420CF"/>
    <w:rsid w:val="00B439FE"/>
    <w:rsid w:val="00B43A29"/>
    <w:rsid w:val="00B447D4"/>
    <w:rsid w:val="00B44E79"/>
    <w:rsid w:val="00B46A7D"/>
    <w:rsid w:val="00B46FD4"/>
    <w:rsid w:val="00B47C78"/>
    <w:rsid w:val="00B5042A"/>
    <w:rsid w:val="00B507FD"/>
    <w:rsid w:val="00B51B55"/>
    <w:rsid w:val="00B5538A"/>
    <w:rsid w:val="00B55E94"/>
    <w:rsid w:val="00B56B63"/>
    <w:rsid w:val="00B574AB"/>
    <w:rsid w:val="00B61539"/>
    <w:rsid w:val="00B61C9A"/>
    <w:rsid w:val="00B61FD7"/>
    <w:rsid w:val="00B657EF"/>
    <w:rsid w:val="00B709B1"/>
    <w:rsid w:val="00B71BAD"/>
    <w:rsid w:val="00B76E56"/>
    <w:rsid w:val="00B776CD"/>
    <w:rsid w:val="00B778E0"/>
    <w:rsid w:val="00B77EF2"/>
    <w:rsid w:val="00B82504"/>
    <w:rsid w:val="00B82995"/>
    <w:rsid w:val="00B8340C"/>
    <w:rsid w:val="00B863CA"/>
    <w:rsid w:val="00B872BB"/>
    <w:rsid w:val="00B87568"/>
    <w:rsid w:val="00B9166D"/>
    <w:rsid w:val="00B91E22"/>
    <w:rsid w:val="00B94960"/>
    <w:rsid w:val="00B94B12"/>
    <w:rsid w:val="00B95F6B"/>
    <w:rsid w:val="00B96508"/>
    <w:rsid w:val="00B978D7"/>
    <w:rsid w:val="00BA0308"/>
    <w:rsid w:val="00BA271B"/>
    <w:rsid w:val="00BA2EAC"/>
    <w:rsid w:val="00BA7471"/>
    <w:rsid w:val="00BA7E2E"/>
    <w:rsid w:val="00BB3338"/>
    <w:rsid w:val="00BB459C"/>
    <w:rsid w:val="00BB4A01"/>
    <w:rsid w:val="00BB70D0"/>
    <w:rsid w:val="00BB7CC9"/>
    <w:rsid w:val="00BC35F6"/>
    <w:rsid w:val="00BC471D"/>
    <w:rsid w:val="00BC520B"/>
    <w:rsid w:val="00BC5436"/>
    <w:rsid w:val="00BC5C67"/>
    <w:rsid w:val="00BC5DAA"/>
    <w:rsid w:val="00BC7019"/>
    <w:rsid w:val="00BC75E6"/>
    <w:rsid w:val="00BD063D"/>
    <w:rsid w:val="00BD239D"/>
    <w:rsid w:val="00BD474F"/>
    <w:rsid w:val="00BD51E2"/>
    <w:rsid w:val="00BD6147"/>
    <w:rsid w:val="00BD63A2"/>
    <w:rsid w:val="00BD7853"/>
    <w:rsid w:val="00BE1955"/>
    <w:rsid w:val="00BE27F9"/>
    <w:rsid w:val="00BE2C6D"/>
    <w:rsid w:val="00BE3AF6"/>
    <w:rsid w:val="00BE3B44"/>
    <w:rsid w:val="00BE4763"/>
    <w:rsid w:val="00BE59DA"/>
    <w:rsid w:val="00BE694A"/>
    <w:rsid w:val="00BE7726"/>
    <w:rsid w:val="00BE78AB"/>
    <w:rsid w:val="00BE7DA6"/>
    <w:rsid w:val="00BE7F6F"/>
    <w:rsid w:val="00BF1087"/>
    <w:rsid w:val="00BF11ED"/>
    <w:rsid w:val="00BF2280"/>
    <w:rsid w:val="00BF3867"/>
    <w:rsid w:val="00BF5C96"/>
    <w:rsid w:val="00C0069A"/>
    <w:rsid w:val="00C02FE7"/>
    <w:rsid w:val="00C07135"/>
    <w:rsid w:val="00C123E0"/>
    <w:rsid w:val="00C14998"/>
    <w:rsid w:val="00C15A4D"/>
    <w:rsid w:val="00C16D19"/>
    <w:rsid w:val="00C222E1"/>
    <w:rsid w:val="00C23AED"/>
    <w:rsid w:val="00C2575D"/>
    <w:rsid w:val="00C27090"/>
    <w:rsid w:val="00C27F64"/>
    <w:rsid w:val="00C30705"/>
    <w:rsid w:val="00C32969"/>
    <w:rsid w:val="00C35F83"/>
    <w:rsid w:val="00C361A6"/>
    <w:rsid w:val="00C40D21"/>
    <w:rsid w:val="00C4282E"/>
    <w:rsid w:val="00C42F57"/>
    <w:rsid w:val="00C4364A"/>
    <w:rsid w:val="00C43907"/>
    <w:rsid w:val="00C4631B"/>
    <w:rsid w:val="00C463FF"/>
    <w:rsid w:val="00C46BE8"/>
    <w:rsid w:val="00C46C26"/>
    <w:rsid w:val="00C47176"/>
    <w:rsid w:val="00C5269B"/>
    <w:rsid w:val="00C5359A"/>
    <w:rsid w:val="00C54123"/>
    <w:rsid w:val="00C552B9"/>
    <w:rsid w:val="00C55A91"/>
    <w:rsid w:val="00C57957"/>
    <w:rsid w:val="00C604A6"/>
    <w:rsid w:val="00C62EEE"/>
    <w:rsid w:val="00C636C6"/>
    <w:rsid w:val="00C64ACF"/>
    <w:rsid w:val="00C66066"/>
    <w:rsid w:val="00C67F4F"/>
    <w:rsid w:val="00C67FFD"/>
    <w:rsid w:val="00C712EF"/>
    <w:rsid w:val="00C72AB7"/>
    <w:rsid w:val="00C74240"/>
    <w:rsid w:val="00C7437A"/>
    <w:rsid w:val="00C74D0C"/>
    <w:rsid w:val="00C7730B"/>
    <w:rsid w:val="00C80D62"/>
    <w:rsid w:val="00C82106"/>
    <w:rsid w:val="00C83618"/>
    <w:rsid w:val="00C86FB9"/>
    <w:rsid w:val="00C900B1"/>
    <w:rsid w:val="00C90EAC"/>
    <w:rsid w:val="00C91D9E"/>
    <w:rsid w:val="00C9260F"/>
    <w:rsid w:val="00C95175"/>
    <w:rsid w:val="00C95274"/>
    <w:rsid w:val="00C95805"/>
    <w:rsid w:val="00C95E98"/>
    <w:rsid w:val="00C97BD6"/>
    <w:rsid w:val="00CA0A5D"/>
    <w:rsid w:val="00CA1238"/>
    <w:rsid w:val="00CA2AAA"/>
    <w:rsid w:val="00CA6A21"/>
    <w:rsid w:val="00CB09F2"/>
    <w:rsid w:val="00CB2BE5"/>
    <w:rsid w:val="00CB3E20"/>
    <w:rsid w:val="00CB6170"/>
    <w:rsid w:val="00CB61BE"/>
    <w:rsid w:val="00CB6A58"/>
    <w:rsid w:val="00CB70D4"/>
    <w:rsid w:val="00CB74F7"/>
    <w:rsid w:val="00CB7611"/>
    <w:rsid w:val="00CB7851"/>
    <w:rsid w:val="00CC000E"/>
    <w:rsid w:val="00CC0963"/>
    <w:rsid w:val="00CC16BD"/>
    <w:rsid w:val="00CC2849"/>
    <w:rsid w:val="00CC2BA8"/>
    <w:rsid w:val="00CC30EE"/>
    <w:rsid w:val="00CC3457"/>
    <w:rsid w:val="00CC34CC"/>
    <w:rsid w:val="00CC3E93"/>
    <w:rsid w:val="00CC5461"/>
    <w:rsid w:val="00CC5595"/>
    <w:rsid w:val="00CC6C30"/>
    <w:rsid w:val="00CD052F"/>
    <w:rsid w:val="00CD1E5B"/>
    <w:rsid w:val="00CD30BF"/>
    <w:rsid w:val="00CD31D9"/>
    <w:rsid w:val="00CD40D3"/>
    <w:rsid w:val="00CD4479"/>
    <w:rsid w:val="00CD48C7"/>
    <w:rsid w:val="00CD60FA"/>
    <w:rsid w:val="00CD6670"/>
    <w:rsid w:val="00CD6A73"/>
    <w:rsid w:val="00CD7DE8"/>
    <w:rsid w:val="00CE21C9"/>
    <w:rsid w:val="00CE36CF"/>
    <w:rsid w:val="00CE42DB"/>
    <w:rsid w:val="00CF080B"/>
    <w:rsid w:val="00CF10FD"/>
    <w:rsid w:val="00CF4408"/>
    <w:rsid w:val="00CF4D99"/>
    <w:rsid w:val="00CF7F5D"/>
    <w:rsid w:val="00D00023"/>
    <w:rsid w:val="00D000D7"/>
    <w:rsid w:val="00D04845"/>
    <w:rsid w:val="00D05463"/>
    <w:rsid w:val="00D10605"/>
    <w:rsid w:val="00D1176B"/>
    <w:rsid w:val="00D1209C"/>
    <w:rsid w:val="00D1249C"/>
    <w:rsid w:val="00D12605"/>
    <w:rsid w:val="00D12E9D"/>
    <w:rsid w:val="00D14C44"/>
    <w:rsid w:val="00D15232"/>
    <w:rsid w:val="00D167FE"/>
    <w:rsid w:val="00D21E3C"/>
    <w:rsid w:val="00D22F63"/>
    <w:rsid w:val="00D23281"/>
    <w:rsid w:val="00D24C70"/>
    <w:rsid w:val="00D268A5"/>
    <w:rsid w:val="00D27FE1"/>
    <w:rsid w:val="00D31359"/>
    <w:rsid w:val="00D37288"/>
    <w:rsid w:val="00D40BE8"/>
    <w:rsid w:val="00D4351A"/>
    <w:rsid w:val="00D44A48"/>
    <w:rsid w:val="00D4611C"/>
    <w:rsid w:val="00D50048"/>
    <w:rsid w:val="00D504B9"/>
    <w:rsid w:val="00D526FF"/>
    <w:rsid w:val="00D52A7D"/>
    <w:rsid w:val="00D5486B"/>
    <w:rsid w:val="00D55104"/>
    <w:rsid w:val="00D5677E"/>
    <w:rsid w:val="00D57BE3"/>
    <w:rsid w:val="00D60E29"/>
    <w:rsid w:val="00D62BB0"/>
    <w:rsid w:val="00D631B6"/>
    <w:rsid w:val="00D64130"/>
    <w:rsid w:val="00D641F9"/>
    <w:rsid w:val="00D66206"/>
    <w:rsid w:val="00D663EE"/>
    <w:rsid w:val="00D66675"/>
    <w:rsid w:val="00D707CA"/>
    <w:rsid w:val="00D70F5B"/>
    <w:rsid w:val="00D7244B"/>
    <w:rsid w:val="00D7261D"/>
    <w:rsid w:val="00D735CC"/>
    <w:rsid w:val="00D75076"/>
    <w:rsid w:val="00D76532"/>
    <w:rsid w:val="00D767E5"/>
    <w:rsid w:val="00D80085"/>
    <w:rsid w:val="00D81282"/>
    <w:rsid w:val="00D81ED0"/>
    <w:rsid w:val="00D81FDD"/>
    <w:rsid w:val="00D84462"/>
    <w:rsid w:val="00D848C7"/>
    <w:rsid w:val="00D85B14"/>
    <w:rsid w:val="00D91008"/>
    <w:rsid w:val="00D9208D"/>
    <w:rsid w:val="00D92D06"/>
    <w:rsid w:val="00D93F66"/>
    <w:rsid w:val="00D95D1C"/>
    <w:rsid w:val="00D95DB1"/>
    <w:rsid w:val="00D9651B"/>
    <w:rsid w:val="00DA0F47"/>
    <w:rsid w:val="00DA1562"/>
    <w:rsid w:val="00DA2DC7"/>
    <w:rsid w:val="00DA3136"/>
    <w:rsid w:val="00DA4001"/>
    <w:rsid w:val="00DA4AAF"/>
    <w:rsid w:val="00DA5349"/>
    <w:rsid w:val="00DA58A9"/>
    <w:rsid w:val="00DA6CE0"/>
    <w:rsid w:val="00DA7779"/>
    <w:rsid w:val="00DB0C28"/>
    <w:rsid w:val="00DB2418"/>
    <w:rsid w:val="00DB336A"/>
    <w:rsid w:val="00DB4C0D"/>
    <w:rsid w:val="00DB5112"/>
    <w:rsid w:val="00DB58BA"/>
    <w:rsid w:val="00DC0EE6"/>
    <w:rsid w:val="00DC1BF7"/>
    <w:rsid w:val="00DC23EC"/>
    <w:rsid w:val="00DC3C89"/>
    <w:rsid w:val="00DC4B43"/>
    <w:rsid w:val="00DD1827"/>
    <w:rsid w:val="00DD1C9D"/>
    <w:rsid w:val="00DD4818"/>
    <w:rsid w:val="00DD6022"/>
    <w:rsid w:val="00DE169A"/>
    <w:rsid w:val="00DE4CF2"/>
    <w:rsid w:val="00DE73C8"/>
    <w:rsid w:val="00DF0045"/>
    <w:rsid w:val="00DF005E"/>
    <w:rsid w:val="00DF085F"/>
    <w:rsid w:val="00DF2DC3"/>
    <w:rsid w:val="00DF6914"/>
    <w:rsid w:val="00E0081D"/>
    <w:rsid w:val="00E018F5"/>
    <w:rsid w:val="00E023A5"/>
    <w:rsid w:val="00E04572"/>
    <w:rsid w:val="00E061C2"/>
    <w:rsid w:val="00E06C33"/>
    <w:rsid w:val="00E07563"/>
    <w:rsid w:val="00E11C98"/>
    <w:rsid w:val="00E11E25"/>
    <w:rsid w:val="00E14D6E"/>
    <w:rsid w:val="00E202F0"/>
    <w:rsid w:val="00E21988"/>
    <w:rsid w:val="00E21CD6"/>
    <w:rsid w:val="00E23E5F"/>
    <w:rsid w:val="00E24B6E"/>
    <w:rsid w:val="00E250E7"/>
    <w:rsid w:val="00E2555F"/>
    <w:rsid w:val="00E25A46"/>
    <w:rsid w:val="00E26A81"/>
    <w:rsid w:val="00E27605"/>
    <w:rsid w:val="00E276B7"/>
    <w:rsid w:val="00E32650"/>
    <w:rsid w:val="00E335AD"/>
    <w:rsid w:val="00E356FB"/>
    <w:rsid w:val="00E36256"/>
    <w:rsid w:val="00E3699B"/>
    <w:rsid w:val="00E3724C"/>
    <w:rsid w:val="00E37478"/>
    <w:rsid w:val="00E40F0C"/>
    <w:rsid w:val="00E40FAE"/>
    <w:rsid w:val="00E413DD"/>
    <w:rsid w:val="00E42009"/>
    <w:rsid w:val="00E42228"/>
    <w:rsid w:val="00E4334C"/>
    <w:rsid w:val="00E444FB"/>
    <w:rsid w:val="00E45B97"/>
    <w:rsid w:val="00E45E22"/>
    <w:rsid w:val="00E468A7"/>
    <w:rsid w:val="00E478AE"/>
    <w:rsid w:val="00E51374"/>
    <w:rsid w:val="00E5139E"/>
    <w:rsid w:val="00E535BD"/>
    <w:rsid w:val="00E5377E"/>
    <w:rsid w:val="00E5577A"/>
    <w:rsid w:val="00E557A2"/>
    <w:rsid w:val="00E57259"/>
    <w:rsid w:val="00E60F40"/>
    <w:rsid w:val="00E62E14"/>
    <w:rsid w:val="00E67F1C"/>
    <w:rsid w:val="00E719FE"/>
    <w:rsid w:val="00E71FA8"/>
    <w:rsid w:val="00E7254C"/>
    <w:rsid w:val="00E729A0"/>
    <w:rsid w:val="00E72B64"/>
    <w:rsid w:val="00E72CDC"/>
    <w:rsid w:val="00E72E4E"/>
    <w:rsid w:val="00E74FB5"/>
    <w:rsid w:val="00E7508E"/>
    <w:rsid w:val="00E75657"/>
    <w:rsid w:val="00E770AE"/>
    <w:rsid w:val="00E776F3"/>
    <w:rsid w:val="00E84009"/>
    <w:rsid w:val="00E84CF2"/>
    <w:rsid w:val="00E8601C"/>
    <w:rsid w:val="00E94373"/>
    <w:rsid w:val="00E95C68"/>
    <w:rsid w:val="00E97401"/>
    <w:rsid w:val="00E97EE9"/>
    <w:rsid w:val="00EA0A44"/>
    <w:rsid w:val="00EA0E08"/>
    <w:rsid w:val="00EA3033"/>
    <w:rsid w:val="00EA4E4D"/>
    <w:rsid w:val="00EA6E9F"/>
    <w:rsid w:val="00EB0F73"/>
    <w:rsid w:val="00EB1744"/>
    <w:rsid w:val="00EB235D"/>
    <w:rsid w:val="00EB51F2"/>
    <w:rsid w:val="00EB7B28"/>
    <w:rsid w:val="00EC03CF"/>
    <w:rsid w:val="00EC0A86"/>
    <w:rsid w:val="00EC1D22"/>
    <w:rsid w:val="00EC1DF2"/>
    <w:rsid w:val="00EC2889"/>
    <w:rsid w:val="00EC746F"/>
    <w:rsid w:val="00ED03B7"/>
    <w:rsid w:val="00ED3063"/>
    <w:rsid w:val="00ED570B"/>
    <w:rsid w:val="00ED613A"/>
    <w:rsid w:val="00ED65AD"/>
    <w:rsid w:val="00ED71D0"/>
    <w:rsid w:val="00EE1544"/>
    <w:rsid w:val="00EE37CB"/>
    <w:rsid w:val="00EE3FC4"/>
    <w:rsid w:val="00EE4C85"/>
    <w:rsid w:val="00EE6A4A"/>
    <w:rsid w:val="00EE6CFE"/>
    <w:rsid w:val="00EF1174"/>
    <w:rsid w:val="00EF24B7"/>
    <w:rsid w:val="00EF5946"/>
    <w:rsid w:val="00F002C5"/>
    <w:rsid w:val="00F00FE6"/>
    <w:rsid w:val="00F01FAD"/>
    <w:rsid w:val="00F028B1"/>
    <w:rsid w:val="00F02BC2"/>
    <w:rsid w:val="00F07DFA"/>
    <w:rsid w:val="00F10E35"/>
    <w:rsid w:val="00F14198"/>
    <w:rsid w:val="00F16BAC"/>
    <w:rsid w:val="00F212EE"/>
    <w:rsid w:val="00F23B8B"/>
    <w:rsid w:val="00F24272"/>
    <w:rsid w:val="00F244F6"/>
    <w:rsid w:val="00F24A97"/>
    <w:rsid w:val="00F24BC1"/>
    <w:rsid w:val="00F264A9"/>
    <w:rsid w:val="00F2687B"/>
    <w:rsid w:val="00F268A8"/>
    <w:rsid w:val="00F26EC4"/>
    <w:rsid w:val="00F31F49"/>
    <w:rsid w:val="00F33856"/>
    <w:rsid w:val="00F33CEA"/>
    <w:rsid w:val="00F376BF"/>
    <w:rsid w:val="00F37E6A"/>
    <w:rsid w:val="00F4097F"/>
    <w:rsid w:val="00F40C9E"/>
    <w:rsid w:val="00F41849"/>
    <w:rsid w:val="00F41A57"/>
    <w:rsid w:val="00F42A5F"/>
    <w:rsid w:val="00F43023"/>
    <w:rsid w:val="00F44B94"/>
    <w:rsid w:val="00F460DC"/>
    <w:rsid w:val="00F46542"/>
    <w:rsid w:val="00F46A3A"/>
    <w:rsid w:val="00F475AA"/>
    <w:rsid w:val="00F477A1"/>
    <w:rsid w:val="00F52DF2"/>
    <w:rsid w:val="00F537E2"/>
    <w:rsid w:val="00F53EE1"/>
    <w:rsid w:val="00F5727E"/>
    <w:rsid w:val="00F6070D"/>
    <w:rsid w:val="00F6150C"/>
    <w:rsid w:val="00F70726"/>
    <w:rsid w:val="00F709D1"/>
    <w:rsid w:val="00F7380A"/>
    <w:rsid w:val="00F750A9"/>
    <w:rsid w:val="00F75174"/>
    <w:rsid w:val="00F7576D"/>
    <w:rsid w:val="00F77681"/>
    <w:rsid w:val="00F77F5E"/>
    <w:rsid w:val="00F81FFA"/>
    <w:rsid w:val="00F829A3"/>
    <w:rsid w:val="00F83D4F"/>
    <w:rsid w:val="00F844E5"/>
    <w:rsid w:val="00F84FDA"/>
    <w:rsid w:val="00F85D1C"/>
    <w:rsid w:val="00F92A66"/>
    <w:rsid w:val="00F92E14"/>
    <w:rsid w:val="00F92ED8"/>
    <w:rsid w:val="00F942BB"/>
    <w:rsid w:val="00F9468C"/>
    <w:rsid w:val="00F948C1"/>
    <w:rsid w:val="00F95268"/>
    <w:rsid w:val="00F957CE"/>
    <w:rsid w:val="00FA26B5"/>
    <w:rsid w:val="00FA3A2D"/>
    <w:rsid w:val="00FA4740"/>
    <w:rsid w:val="00FA668B"/>
    <w:rsid w:val="00FA70BE"/>
    <w:rsid w:val="00FB19E7"/>
    <w:rsid w:val="00FB5095"/>
    <w:rsid w:val="00FB561A"/>
    <w:rsid w:val="00FC17B9"/>
    <w:rsid w:val="00FC1EB9"/>
    <w:rsid w:val="00FC1EE0"/>
    <w:rsid w:val="00FC21FF"/>
    <w:rsid w:val="00FC2894"/>
    <w:rsid w:val="00FC31FE"/>
    <w:rsid w:val="00FC3402"/>
    <w:rsid w:val="00FC3E0B"/>
    <w:rsid w:val="00FC4991"/>
    <w:rsid w:val="00FC51AD"/>
    <w:rsid w:val="00FC65E5"/>
    <w:rsid w:val="00FC6CC6"/>
    <w:rsid w:val="00FC72E5"/>
    <w:rsid w:val="00FD0336"/>
    <w:rsid w:val="00FD3702"/>
    <w:rsid w:val="00FD5CDD"/>
    <w:rsid w:val="00FD61B0"/>
    <w:rsid w:val="00FD6584"/>
    <w:rsid w:val="00FD7EFF"/>
    <w:rsid w:val="00FE284D"/>
    <w:rsid w:val="00FE2C80"/>
    <w:rsid w:val="00FE54FB"/>
    <w:rsid w:val="00FE5D99"/>
    <w:rsid w:val="00FF05FC"/>
    <w:rsid w:val="00FF39C2"/>
    <w:rsid w:val="00FF4064"/>
    <w:rsid w:val="00FF5530"/>
    <w:rsid w:val="00FF592E"/>
    <w:rsid w:val="00FF7855"/>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09F296"/>
  <w15:docId w15:val="{2A95410F-D366-4F7A-98F0-1B3F7F655D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endnote text" w:qFormat="1"/>
    <w:lsdException w:name="Strong" w:uiPriority="22"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365F4D"/>
    <w:pPr>
      <w:keepNext/>
      <w:keepLines/>
      <w:spacing w:before="480" w:after="0"/>
      <w:outlineLvl w:val="0"/>
    </w:pPr>
    <w:rPr>
      <w:rFonts w:ascii="Times New Roman" w:eastAsiaTheme="majorEastAsia" w:hAnsi="Times New Roman" w:cstheme="majorBidi"/>
      <w:b/>
      <w:bCs/>
      <w:color w:val="4F81BD" w:themeColor="accent1"/>
      <w:sz w:val="32"/>
      <w:szCs w:val="32"/>
    </w:rPr>
  </w:style>
  <w:style w:type="paragraph" w:styleId="Heading2">
    <w:name w:val="heading 2"/>
    <w:basedOn w:val="Normal"/>
    <w:next w:val="BodyText"/>
    <w:autoRedefine/>
    <w:uiPriority w:val="9"/>
    <w:unhideWhenUsed/>
    <w:qFormat/>
    <w:rsid w:val="00365F4D"/>
    <w:pPr>
      <w:keepNext/>
      <w:keepLines/>
      <w:spacing w:before="200" w:after="0"/>
      <w:outlineLvl w:val="1"/>
    </w:pPr>
    <w:rPr>
      <w:rFonts w:ascii="Times New Roman" w:eastAsiaTheme="majorEastAsia" w:hAnsi="Times New Roman"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365F4D"/>
    <w:pPr>
      <w:spacing w:before="180" w:after="180"/>
      <w:jc w:val="both"/>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rsid w:val="008E6F48"/>
    <w:pPr>
      <w:keepNext/>
      <w:keepLines/>
      <w:spacing w:before="300" w:after="300"/>
      <w:jc w:val="both"/>
    </w:pPr>
    <w:rPr>
      <w:rFonts w:ascii="Times New Roman" w:hAnsi="Times New Roman"/>
      <w:sz w:val="20"/>
      <w:szCs w:val="20"/>
    </w:rPr>
  </w:style>
  <w:style w:type="paragraph" w:styleId="Bibliography">
    <w:name w:val="Bibliography"/>
    <w:basedOn w:val="Normal"/>
    <w:autoRedefine/>
    <w:qFormat/>
    <w:rsid w:val="00131A32"/>
    <w:pPr>
      <w:spacing w:after="0"/>
      <w:jc w:val="both"/>
    </w:pPr>
    <w:rPr>
      <w:rFonts w:ascii="Times New Roman" w:hAnsi="Times New Roman" w:cs="Times New Roman"/>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EndnoteText">
    <w:name w:val="endnote text"/>
    <w:basedOn w:val="Normal"/>
    <w:link w:val="EndnoteTextChar"/>
    <w:autoRedefine/>
    <w:qFormat/>
    <w:rsid w:val="003F6F08"/>
    <w:pPr>
      <w:spacing w:after="0"/>
    </w:pPr>
    <w:rPr>
      <w:rFonts w:ascii="Times New Roman" w:hAnsi="Times New Roman"/>
      <w:sz w:val="20"/>
      <w:szCs w:val="20"/>
    </w:rPr>
  </w:style>
  <w:style w:type="character" w:customStyle="1" w:styleId="EndnoteTextChar">
    <w:name w:val="Endnote Text Char"/>
    <w:basedOn w:val="DefaultParagraphFont"/>
    <w:link w:val="EndnoteText"/>
    <w:rsid w:val="003F6F08"/>
    <w:rPr>
      <w:rFonts w:ascii="Times New Roman" w:hAnsi="Times New Roman"/>
      <w:sz w:val="20"/>
      <w:szCs w:val="20"/>
    </w:rPr>
  </w:style>
  <w:style w:type="character" w:styleId="EndnoteReference">
    <w:name w:val="endnote reference"/>
    <w:basedOn w:val="DefaultParagraphFont"/>
    <w:rsid w:val="004B2278"/>
    <w:rPr>
      <w:vertAlign w:val="superscript"/>
    </w:rPr>
  </w:style>
  <w:style w:type="paragraph" w:styleId="Header">
    <w:name w:val="header"/>
    <w:basedOn w:val="Normal"/>
    <w:link w:val="HeaderChar"/>
    <w:rsid w:val="0070201E"/>
    <w:pPr>
      <w:tabs>
        <w:tab w:val="center" w:pos="4419"/>
        <w:tab w:val="right" w:pos="8838"/>
      </w:tabs>
      <w:spacing w:after="0"/>
    </w:pPr>
  </w:style>
  <w:style w:type="character" w:customStyle="1" w:styleId="HeaderChar">
    <w:name w:val="Header Char"/>
    <w:basedOn w:val="DefaultParagraphFont"/>
    <w:link w:val="Header"/>
    <w:rsid w:val="0070201E"/>
  </w:style>
  <w:style w:type="paragraph" w:styleId="Footer">
    <w:name w:val="footer"/>
    <w:basedOn w:val="Normal"/>
    <w:link w:val="FooterChar"/>
    <w:uiPriority w:val="99"/>
    <w:rsid w:val="0070201E"/>
    <w:pPr>
      <w:tabs>
        <w:tab w:val="center" w:pos="4419"/>
        <w:tab w:val="right" w:pos="8838"/>
      </w:tabs>
      <w:spacing w:after="0"/>
    </w:pPr>
  </w:style>
  <w:style w:type="character" w:customStyle="1" w:styleId="FooterChar">
    <w:name w:val="Footer Char"/>
    <w:basedOn w:val="DefaultParagraphFont"/>
    <w:link w:val="Footer"/>
    <w:uiPriority w:val="99"/>
    <w:rsid w:val="0070201E"/>
  </w:style>
  <w:style w:type="character" w:styleId="Strong">
    <w:name w:val="Strong"/>
    <w:basedOn w:val="DefaultParagraphFont"/>
    <w:uiPriority w:val="22"/>
    <w:qFormat/>
    <w:rsid w:val="008374EA"/>
    <w:rPr>
      <w:b/>
      <w:bCs/>
    </w:rPr>
  </w:style>
  <w:style w:type="table" w:styleId="PlainTable1">
    <w:name w:val="Plain Table 1"/>
    <w:basedOn w:val="TableNormal"/>
    <w:rsid w:val="000E03D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rsid w:val="00C27F64"/>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rsid w:val="008E0B03"/>
    <w:rPr>
      <w:sz w:val="16"/>
      <w:szCs w:val="16"/>
    </w:rPr>
  </w:style>
  <w:style w:type="paragraph" w:styleId="CommentText">
    <w:name w:val="annotation text"/>
    <w:basedOn w:val="Normal"/>
    <w:link w:val="CommentTextChar"/>
    <w:rsid w:val="008E0B03"/>
    <w:rPr>
      <w:sz w:val="20"/>
      <w:szCs w:val="20"/>
    </w:rPr>
  </w:style>
  <w:style w:type="character" w:customStyle="1" w:styleId="CommentTextChar">
    <w:name w:val="Comment Text Char"/>
    <w:basedOn w:val="DefaultParagraphFont"/>
    <w:link w:val="CommentText"/>
    <w:rsid w:val="008E0B03"/>
    <w:rPr>
      <w:sz w:val="20"/>
      <w:szCs w:val="20"/>
    </w:rPr>
  </w:style>
  <w:style w:type="paragraph" w:styleId="CommentSubject">
    <w:name w:val="annotation subject"/>
    <w:basedOn w:val="CommentText"/>
    <w:next w:val="CommentText"/>
    <w:link w:val="CommentSubjectChar"/>
    <w:rsid w:val="008E0B03"/>
    <w:rPr>
      <w:b/>
      <w:bCs/>
    </w:rPr>
  </w:style>
  <w:style w:type="character" w:customStyle="1" w:styleId="CommentSubjectChar">
    <w:name w:val="Comment Subject Char"/>
    <w:basedOn w:val="CommentTextChar"/>
    <w:link w:val="CommentSubject"/>
    <w:rsid w:val="008E0B03"/>
    <w:rPr>
      <w:b/>
      <w:bCs/>
      <w:sz w:val="20"/>
      <w:szCs w:val="20"/>
    </w:rPr>
  </w:style>
  <w:style w:type="paragraph" w:styleId="BalloonText">
    <w:name w:val="Balloon Text"/>
    <w:basedOn w:val="Normal"/>
    <w:link w:val="BalloonTextChar"/>
    <w:rsid w:val="008E0B03"/>
    <w:pPr>
      <w:spacing w:after="0"/>
    </w:pPr>
    <w:rPr>
      <w:rFonts w:ascii="Segoe UI" w:hAnsi="Segoe UI" w:cs="Segoe UI"/>
      <w:sz w:val="18"/>
      <w:szCs w:val="18"/>
    </w:rPr>
  </w:style>
  <w:style w:type="character" w:customStyle="1" w:styleId="BalloonTextChar">
    <w:name w:val="Balloon Text Char"/>
    <w:basedOn w:val="DefaultParagraphFont"/>
    <w:link w:val="BalloonText"/>
    <w:rsid w:val="008E0B03"/>
    <w:rPr>
      <w:rFonts w:ascii="Segoe UI" w:hAnsi="Segoe UI" w:cs="Segoe UI"/>
      <w:sz w:val="18"/>
      <w:szCs w:val="18"/>
    </w:rPr>
  </w:style>
  <w:style w:type="paragraph" w:styleId="Revision">
    <w:name w:val="Revision"/>
    <w:hidden/>
    <w:rsid w:val="00413ED0"/>
    <w:pPr>
      <w:spacing w:after="0"/>
    </w:pPr>
  </w:style>
  <w:style w:type="character" w:customStyle="1" w:styleId="BodyTextChar">
    <w:name w:val="Body Text Char"/>
    <w:basedOn w:val="DefaultParagraphFont"/>
    <w:link w:val="BodyText"/>
    <w:rsid w:val="000F6BF8"/>
    <w:rPr>
      <w:rFonts w:ascii="Times New Roman" w:hAnsi="Times New Roman"/>
    </w:rPr>
  </w:style>
  <w:style w:type="character" w:customStyle="1" w:styleId="UnresolvedMention1">
    <w:name w:val="Unresolved Mention1"/>
    <w:basedOn w:val="DefaultParagraphFont"/>
    <w:uiPriority w:val="99"/>
    <w:semiHidden/>
    <w:unhideWhenUsed/>
    <w:rsid w:val="002470AC"/>
    <w:rPr>
      <w:color w:val="605E5C"/>
      <w:shd w:val="clear" w:color="auto" w:fill="E1DFDD"/>
    </w:rPr>
  </w:style>
  <w:style w:type="character" w:styleId="FollowedHyperlink">
    <w:name w:val="FollowedHyperlink"/>
    <w:basedOn w:val="DefaultParagraphFont"/>
    <w:rsid w:val="002924B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835273">
      <w:bodyDiv w:val="1"/>
      <w:marLeft w:val="0"/>
      <w:marRight w:val="0"/>
      <w:marTop w:val="0"/>
      <w:marBottom w:val="0"/>
      <w:divBdr>
        <w:top w:val="none" w:sz="0" w:space="0" w:color="auto"/>
        <w:left w:val="none" w:sz="0" w:space="0" w:color="auto"/>
        <w:bottom w:val="none" w:sz="0" w:space="0" w:color="auto"/>
        <w:right w:val="none" w:sz="0" w:space="0" w:color="auto"/>
      </w:divBdr>
    </w:div>
    <w:div w:id="294265234">
      <w:bodyDiv w:val="1"/>
      <w:marLeft w:val="0"/>
      <w:marRight w:val="0"/>
      <w:marTop w:val="0"/>
      <w:marBottom w:val="0"/>
      <w:divBdr>
        <w:top w:val="none" w:sz="0" w:space="0" w:color="auto"/>
        <w:left w:val="none" w:sz="0" w:space="0" w:color="auto"/>
        <w:bottom w:val="none" w:sz="0" w:space="0" w:color="auto"/>
        <w:right w:val="none" w:sz="0" w:space="0" w:color="auto"/>
      </w:divBdr>
    </w:div>
    <w:div w:id="437676996">
      <w:bodyDiv w:val="1"/>
      <w:marLeft w:val="0"/>
      <w:marRight w:val="0"/>
      <w:marTop w:val="0"/>
      <w:marBottom w:val="0"/>
      <w:divBdr>
        <w:top w:val="none" w:sz="0" w:space="0" w:color="auto"/>
        <w:left w:val="none" w:sz="0" w:space="0" w:color="auto"/>
        <w:bottom w:val="none" w:sz="0" w:space="0" w:color="auto"/>
        <w:right w:val="none" w:sz="0" w:space="0" w:color="auto"/>
      </w:divBdr>
    </w:div>
    <w:div w:id="758598910">
      <w:bodyDiv w:val="1"/>
      <w:marLeft w:val="0"/>
      <w:marRight w:val="0"/>
      <w:marTop w:val="0"/>
      <w:marBottom w:val="0"/>
      <w:divBdr>
        <w:top w:val="none" w:sz="0" w:space="0" w:color="auto"/>
        <w:left w:val="none" w:sz="0" w:space="0" w:color="auto"/>
        <w:bottom w:val="none" w:sz="0" w:space="0" w:color="auto"/>
        <w:right w:val="none" w:sz="0" w:space="0" w:color="auto"/>
      </w:divBdr>
    </w:div>
    <w:div w:id="819421899">
      <w:bodyDiv w:val="1"/>
      <w:marLeft w:val="0"/>
      <w:marRight w:val="0"/>
      <w:marTop w:val="0"/>
      <w:marBottom w:val="0"/>
      <w:divBdr>
        <w:top w:val="none" w:sz="0" w:space="0" w:color="auto"/>
        <w:left w:val="none" w:sz="0" w:space="0" w:color="auto"/>
        <w:bottom w:val="none" w:sz="0" w:space="0" w:color="auto"/>
        <w:right w:val="none" w:sz="0" w:space="0" w:color="auto"/>
      </w:divBdr>
      <w:divsChild>
        <w:div w:id="1467553488">
          <w:marLeft w:val="480"/>
          <w:marRight w:val="0"/>
          <w:marTop w:val="0"/>
          <w:marBottom w:val="0"/>
          <w:divBdr>
            <w:top w:val="none" w:sz="0" w:space="0" w:color="auto"/>
            <w:left w:val="none" w:sz="0" w:space="0" w:color="auto"/>
            <w:bottom w:val="none" w:sz="0" w:space="0" w:color="auto"/>
            <w:right w:val="none" w:sz="0" w:space="0" w:color="auto"/>
          </w:divBdr>
          <w:divsChild>
            <w:div w:id="205908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280343">
      <w:bodyDiv w:val="1"/>
      <w:marLeft w:val="0"/>
      <w:marRight w:val="0"/>
      <w:marTop w:val="0"/>
      <w:marBottom w:val="0"/>
      <w:divBdr>
        <w:top w:val="none" w:sz="0" w:space="0" w:color="auto"/>
        <w:left w:val="none" w:sz="0" w:space="0" w:color="auto"/>
        <w:bottom w:val="none" w:sz="0" w:space="0" w:color="auto"/>
        <w:right w:val="none" w:sz="0" w:space="0" w:color="auto"/>
      </w:divBdr>
    </w:div>
    <w:div w:id="1159229946">
      <w:bodyDiv w:val="1"/>
      <w:marLeft w:val="0"/>
      <w:marRight w:val="0"/>
      <w:marTop w:val="0"/>
      <w:marBottom w:val="0"/>
      <w:divBdr>
        <w:top w:val="none" w:sz="0" w:space="0" w:color="auto"/>
        <w:left w:val="none" w:sz="0" w:space="0" w:color="auto"/>
        <w:bottom w:val="none" w:sz="0" w:space="0" w:color="auto"/>
        <w:right w:val="none" w:sz="0" w:space="0" w:color="auto"/>
      </w:divBdr>
    </w:div>
    <w:div w:id="1270770962">
      <w:bodyDiv w:val="1"/>
      <w:marLeft w:val="0"/>
      <w:marRight w:val="0"/>
      <w:marTop w:val="0"/>
      <w:marBottom w:val="0"/>
      <w:divBdr>
        <w:top w:val="none" w:sz="0" w:space="0" w:color="auto"/>
        <w:left w:val="none" w:sz="0" w:space="0" w:color="auto"/>
        <w:bottom w:val="none" w:sz="0" w:space="0" w:color="auto"/>
        <w:right w:val="none" w:sz="0" w:space="0" w:color="auto"/>
      </w:divBdr>
    </w:div>
    <w:div w:id="1311591036">
      <w:bodyDiv w:val="1"/>
      <w:marLeft w:val="0"/>
      <w:marRight w:val="0"/>
      <w:marTop w:val="0"/>
      <w:marBottom w:val="0"/>
      <w:divBdr>
        <w:top w:val="none" w:sz="0" w:space="0" w:color="auto"/>
        <w:left w:val="none" w:sz="0" w:space="0" w:color="auto"/>
        <w:bottom w:val="none" w:sz="0" w:space="0" w:color="auto"/>
        <w:right w:val="none" w:sz="0" w:space="0" w:color="auto"/>
      </w:divBdr>
    </w:div>
    <w:div w:id="1312294173">
      <w:bodyDiv w:val="1"/>
      <w:marLeft w:val="0"/>
      <w:marRight w:val="0"/>
      <w:marTop w:val="0"/>
      <w:marBottom w:val="0"/>
      <w:divBdr>
        <w:top w:val="none" w:sz="0" w:space="0" w:color="auto"/>
        <w:left w:val="none" w:sz="0" w:space="0" w:color="auto"/>
        <w:bottom w:val="none" w:sz="0" w:space="0" w:color="auto"/>
        <w:right w:val="none" w:sz="0" w:space="0" w:color="auto"/>
      </w:divBdr>
    </w:div>
    <w:div w:id="1342778901">
      <w:bodyDiv w:val="1"/>
      <w:marLeft w:val="0"/>
      <w:marRight w:val="0"/>
      <w:marTop w:val="0"/>
      <w:marBottom w:val="0"/>
      <w:divBdr>
        <w:top w:val="none" w:sz="0" w:space="0" w:color="auto"/>
        <w:left w:val="none" w:sz="0" w:space="0" w:color="auto"/>
        <w:bottom w:val="none" w:sz="0" w:space="0" w:color="auto"/>
        <w:right w:val="none" w:sz="0" w:space="0" w:color="auto"/>
      </w:divBdr>
    </w:div>
    <w:div w:id="1396389703">
      <w:bodyDiv w:val="1"/>
      <w:marLeft w:val="0"/>
      <w:marRight w:val="0"/>
      <w:marTop w:val="0"/>
      <w:marBottom w:val="0"/>
      <w:divBdr>
        <w:top w:val="none" w:sz="0" w:space="0" w:color="auto"/>
        <w:left w:val="none" w:sz="0" w:space="0" w:color="auto"/>
        <w:bottom w:val="none" w:sz="0" w:space="0" w:color="auto"/>
        <w:right w:val="none" w:sz="0" w:space="0" w:color="auto"/>
      </w:divBdr>
      <w:divsChild>
        <w:div w:id="277152583">
          <w:marLeft w:val="480"/>
          <w:marRight w:val="0"/>
          <w:marTop w:val="0"/>
          <w:marBottom w:val="0"/>
          <w:divBdr>
            <w:top w:val="none" w:sz="0" w:space="0" w:color="auto"/>
            <w:left w:val="none" w:sz="0" w:space="0" w:color="auto"/>
            <w:bottom w:val="none" w:sz="0" w:space="0" w:color="auto"/>
            <w:right w:val="none" w:sz="0" w:space="0" w:color="auto"/>
          </w:divBdr>
          <w:divsChild>
            <w:div w:id="6837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048603">
      <w:bodyDiv w:val="1"/>
      <w:marLeft w:val="0"/>
      <w:marRight w:val="0"/>
      <w:marTop w:val="0"/>
      <w:marBottom w:val="0"/>
      <w:divBdr>
        <w:top w:val="none" w:sz="0" w:space="0" w:color="auto"/>
        <w:left w:val="none" w:sz="0" w:space="0" w:color="auto"/>
        <w:bottom w:val="none" w:sz="0" w:space="0" w:color="auto"/>
        <w:right w:val="none" w:sz="0" w:space="0" w:color="auto"/>
      </w:divBdr>
    </w:div>
    <w:div w:id="1420787441">
      <w:bodyDiv w:val="1"/>
      <w:marLeft w:val="0"/>
      <w:marRight w:val="0"/>
      <w:marTop w:val="0"/>
      <w:marBottom w:val="0"/>
      <w:divBdr>
        <w:top w:val="none" w:sz="0" w:space="0" w:color="auto"/>
        <w:left w:val="none" w:sz="0" w:space="0" w:color="auto"/>
        <w:bottom w:val="none" w:sz="0" w:space="0" w:color="auto"/>
        <w:right w:val="none" w:sz="0" w:space="0" w:color="auto"/>
      </w:divBdr>
      <w:divsChild>
        <w:div w:id="316151675">
          <w:marLeft w:val="480"/>
          <w:marRight w:val="0"/>
          <w:marTop w:val="0"/>
          <w:marBottom w:val="0"/>
          <w:divBdr>
            <w:top w:val="none" w:sz="0" w:space="0" w:color="auto"/>
            <w:left w:val="none" w:sz="0" w:space="0" w:color="auto"/>
            <w:bottom w:val="none" w:sz="0" w:space="0" w:color="auto"/>
            <w:right w:val="none" w:sz="0" w:space="0" w:color="auto"/>
          </w:divBdr>
          <w:divsChild>
            <w:div w:id="8418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0897">
      <w:bodyDiv w:val="1"/>
      <w:marLeft w:val="0"/>
      <w:marRight w:val="0"/>
      <w:marTop w:val="0"/>
      <w:marBottom w:val="0"/>
      <w:divBdr>
        <w:top w:val="none" w:sz="0" w:space="0" w:color="auto"/>
        <w:left w:val="none" w:sz="0" w:space="0" w:color="auto"/>
        <w:bottom w:val="none" w:sz="0" w:space="0" w:color="auto"/>
        <w:right w:val="none" w:sz="0" w:space="0" w:color="auto"/>
      </w:divBdr>
    </w:div>
    <w:div w:id="1458724154">
      <w:bodyDiv w:val="1"/>
      <w:marLeft w:val="0"/>
      <w:marRight w:val="0"/>
      <w:marTop w:val="0"/>
      <w:marBottom w:val="0"/>
      <w:divBdr>
        <w:top w:val="none" w:sz="0" w:space="0" w:color="auto"/>
        <w:left w:val="none" w:sz="0" w:space="0" w:color="auto"/>
        <w:bottom w:val="none" w:sz="0" w:space="0" w:color="auto"/>
        <w:right w:val="none" w:sz="0" w:space="0" w:color="auto"/>
      </w:divBdr>
    </w:div>
    <w:div w:id="1475173741">
      <w:bodyDiv w:val="1"/>
      <w:marLeft w:val="0"/>
      <w:marRight w:val="0"/>
      <w:marTop w:val="0"/>
      <w:marBottom w:val="0"/>
      <w:divBdr>
        <w:top w:val="none" w:sz="0" w:space="0" w:color="auto"/>
        <w:left w:val="none" w:sz="0" w:space="0" w:color="auto"/>
        <w:bottom w:val="none" w:sz="0" w:space="0" w:color="auto"/>
        <w:right w:val="none" w:sz="0" w:space="0" w:color="auto"/>
      </w:divBdr>
      <w:divsChild>
        <w:div w:id="1663653926">
          <w:marLeft w:val="480"/>
          <w:marRight w:val="0"/>
          <w:marTop w:val="0"/>
          <w:marBottom w:val="0"/>
          <w:divBdr>
            <w:top w:val="none" w:sz="0" w:space="0" w:color="auto"/>
            <w:left w:val="none" w:sz="0" w:space="0" w:color="auto"/>
            <w:bottom w:val="none" w:sz="0" w:space="0" w:color="auto"/>
            <w:right w:val="none" w:sz="0" w:space="0" w:color="auto"/>
          </w:divBdr>
          <w:divsChild>
            <w:div w:id="81449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046302">
      <w:bodyDiv w:val="1"/>
      <w:marLeft w:val="0"/>
      <w:marRight w:val="0"/>
      <w:marTop w:val="0"/>
      <w:marBottom w:val="0"/>
      <w:divBdr>
        <w:top w:val="none" w:sz="0" w:space="0" w:color="auto"/>
        <w:left w:val="none" w:sz="0" w:space="0" w:color="auto"/>
        <w:bottom w:val="none" w:sz="0" w:space="0" w:color="auto"/>
        <w:right w:val="none" w:sz="0" w:space="0" w:color="auto"/>
      </w:divBdr>
    </w:div>
    <w:div w:id="1723793515">
      <w:bodyDiv w:val="1"/>
      <w:marLeft w:val="0"/>
      <w:marRight w:val="0"/>
      <w:marTop w:val="0"/>
      <w:marBottom w:val="0"/>
      <w:divBdr>
        <w:top w:val="none" w:sz="0" w:space="0" w:color="auto"/>
        <w:left w:val="none" w:sz="0" w:space="0" w:color="auto"/>
        <w:bottom w:val="none" w:sz="0" w:space="0" w:color="auto"/>
        <w:right w:val="none" w:sz="0" w:space="0" w:color="auto"/>
      </w:divBdr>
      <w:divsChild>
        <w:div w:id="1560434139">
          <w:marLeft w:val="480"/>
          <w:marRight w:val="0"/>
          <w:marTop w:val="0"/>
          <w:marBottom w:val="0"/>
          <w:divBdr>
            <w:top w:val="none" w:sz="0" w:space="0" w:color="auto"/>
            <w:left w:val="none" w:sz="0" w:space="0" w:color="auto"/>
            <w:bottom w:val="none" w:sz="0" w:space="0" w:color="auto"/>
            <w:right w:val="none" w:sz="0" w:space="0" w:color="auto"/>
          </w:divBdr>
          <w:divsChild>
            <w:div w:id="208517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48523">
      <w:bodyDiv w:val="1"/>
      <w:marLeft w:val="0"/>
      <w:marRight w:val="0"/>
      <w:marTop w:val="0"/>
      <w:marBottom w:val="0"/>
      <w:divBdr>
        <w:top w:val="none" w:sz="0" w:space="0" w:color="auto"/>
        <w:left w:val="none" w:sz="0" w:space="0" w:color="auto"/>
        <w:bottom w:val="none" w:sz="0" w:space="0" w:color="auto"/>
        <w:right w:val="none" w:sz="0" w:space="0" w:color="auto"/>
      </w:divBdr>
    </w:div>
    <w:div w:id="2115124519">
      <w:bodyDiv w:val="1"/>
      <w:marLeft w:val="0"/>
      <w:marRight w:val="0"/>
      <w:marTop w:val="0"/>
      <w:marBottom w:val="0"/>
      <w:divBdr>
        <w:top w:val="none" w:sz="0" w:space="0" w:color="auto"/>
        <w:left w:val="none" w:sz="0" w:space="0" w:color="auto"/>
        <w:bottom w:val="none" w:sz="0" w:space="0" w:color="auto"/>
        <w:right w:val="none" w:sz="0" w:space="0" w:color="auto"/>
      </w:divBdr>
      <w:divsChild>
        <w:div w:id="304630852">
          <w:marLeft w:val="0"/>
          <w:marRight w:val="0"/>
          <w:marTop w:val="0"/>
          <w:marBottom w:val="0"/>
          <w:divBdr>
            <w:top w:val="none" w:sz="0" w:space="0" w:color="auto"/>
            <w:left w:val="none" w:sz="0" w:space="0" w:color="auto"/>
            <w:bottom w:val="none" w:sz="0" w:space="0" w:color="auto"/>
            <w:right w:val="none" w:sz="0" w:space="0" w:color="auto"/>
          </w:divBdr>
        </w:div>
        <w:div w:id="980158848">
          <w:marLeft w:val="0"/>
          <w:marRight w:val="0"/>
          <w:marTop w:val="0"/>
          <w:marBottom w:val="0"/>
          <w:divBdr>
            <w:top w:val="none" w:sz="0" w:space="0" w:color="auto"/>
            <w:left w:val="none" w:sz="0" w:space="0" w:color="auto"/>
            <w:bottom w:val="none" w:sz="0" w:space="0" w:color="auto"/>
            <w:right w:val="none" w:sz="0" w:space="0" w:color="auto"/>
          </w:divBdr>
        </w:div>
      </w:divsChild>
    </w:div>
    <w:div w:id="2132478029">
      <w:bodyDiv w:val="1"/>
      <w:marLeft w:val="0"/>
      <w:marRight w:val="0"/>
      <w:marTop w:val="0"/>
      <w:marBottom w:val="0"/>
      <w:divBdr>
        <w:top w:val="none" w:sz="0" w:space="0" w:color="auto"/>
        <w:left w:val="none" w:sz="0" w:space="0" w:color="auto"/>
        <w:bottom w:val="none" w:sz="0" w:space="0" w:color="auto"/>
        <w:right w:val="none" w:sz="0" w:space="0" w:color="auto"/>
      </w:divBdr>
      <w:divsChild>
        <w:div w:id="274554846">
          <w:marLeft w:val="480"/>
          <w:marRight w:val="0"/>
          <w:marTop w:val="0"/>
          <w:marBottom w:val="0"/>
          <w:divBdr>
            <w:top w:val="none" w:sz="0" w:space="0" w:color="auto"/>
            <w:left w:val="none" w:sz="0" w:space="0" w:color="auto"/>
            <w:bottom w:val="none" w:sz="0" w:space="0" w:color="auto"/>
            <w:right w:val="none" w:sz="0" w:space="0" w:color="auto"/>
          </w:divBdr>
          <w:divsChild>
            <w:div w:id="37473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828AE6-2C22-4F49-AA0A-523DAC45B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4</TotalTime>
  <Pages>19</Pages>
  <Words>8408</Words>
  <Characters>51316</Characters>
  <Application>Microsoft Office Word</Application>
  <DocSecurity>0</DocSecurity>
  <Lines>769</Lines>
  <Paragraphs>1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9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keywords/>
  <cp:lastModifiedBy>Julio César Iturra Sanhueza</cp:lastModifiedBy>
  <cp:revision>4</cp:revision>
  <dcterms:created xsi:type="dcterms:W3CDTF">2024-11-25T16:33:00Z</dcterms:created>
  <dcterms:modified xsi:type="dcterms:W3CDTF">2025-05-07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input/bib/rgroup-redist.bib</vt:lpwstr>
  </property>
  <property fmtid="{D5CDD505-2E9C-101B-9397-08002B2CF9AE}" pid="4" name="csl">
    <vt:lpwstr>input/bib/apa-no-doi-no-issue.csl</vt:lpwstr>
  </property>
  <property fmtid="{D5CDD505-2E9C-101B-9397-08002B2CF9AE}" pid="5" name="editor_options">
    <vt:lpwstr/>
  </property>
  <property fmtid="{D5CDD505-2E9C-101B-9397-08002B2CF9AE}" pid="6" name="fontsize">
    <vt:lpwstr>12pt</vt:lpwstr>
  </property>
  <property fmtid="{D5CDD505-2E9C-101B-9397-08002B2CF9AE}" pid="7" name="geometry">
    <vt:lpwstr>left=2.54cm,right=2.54cm,top=2.54cm,bottom=2.54cm</vt:lpwstr>
  </property>
  <property fmtid="{D5CDD505-2E9C-101B-9397-08002B2CF9AE}" pid="8" name="header-includes">
    <vt:lpwstr/>
  </property>
  <property fmtid="{D5CDD505-2E9C-101B-9397-08002B2CF9AE}" pid="9" name="linestretch">
    <vt:lpwstr>1.5</vt:lpwstr>
  </property>
  <property fmtid="{D5CDD505-2E9C-101B-9397-08002B2CF9AE}" pid="10" name="link-citations">
    <vt:lpwstr>True</vt:lpwstr>
  </property>
  <property fmtid="{D5CDD505-2E9C-101B-9397-08002B2CF9AE}" pid="11" name="linkcolor">
    <vt:lpwstr>gray</vt:lpwstr>
  </property>
  <property fmtid="{D5CDD505-2E9C-101B-9397-08002B2CF9AE}" pid="12" name="output">
    <vt:lpwstr/>
  </property>
  <property fmtid="{D5CDD505-2E9C-101B-9397-08002B2CF9AE}" pid="13" name="papersize">
    <vt:lpwstr>a4</vt:lpwstr>
  </property>
  <property fmtid="{D5CDD505-2E9C-101B-9397-08002B2CF9AE}" pid="14" name="GrammarlyDocumentId">
    <vt:lpwstr>4f13ec791783a3dff45cfc728bcde6b7bd57b4db2a717811e3e64df5c19a9475</vt:lpwstr>
  </property>
  <property fmtid="{D5CDD505-2E9C-101B-9397-08002B2CF9AE}" pid="15" name="ZOTERO_PREF_1">
    <vt:lpwstr>&lt;data data-version="3" zotero-version="6.0.36"&gt;&lt;session id="Vs7I1JgH"/&gt;&lt;style id="http://www.zotero.org/styles/apa-no-doi-no-issue" locale="en-US" hasBibliography="1" bibliographyStyleHasBeenSet="1"/&gt;&lt;prefs&gt;&lt;pref name="fieldType" value="Field"/&gt;&lt;/prefs&gt;&lt;/</vt:lpwstr>
  </property>
  <property fmtid="{D5CDD505-2E9C-101B-9397-08002B2CF9AE}" pid="16" name="ZOTERO_PREF_2">
    <vt:lpwstr>data&gt;</vt:lpwstr>
  </property>
</Properties>
</file>